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74CB45" w14:textId="4EF974A6" w:rsidR="006212F6" w:rsidRPr="00A2632E" w:rsidRDefault="00730712" w:rsidP="00F11BD9">
      <w:pPr>
        <w:spacing w:after="0" w:line="360" w:lineRule="auto"/>
        <w:jc w:val="center"/>
        <w:rPr>
          <w:b/>
          <w:szCs w:val="20"/>
        </w:rPr>
      </w:pPr>
      <w:r w:rsidRPr="00A2632E">
        <w:rPr>
          <w:b/>
          <w:szCs w:val="20"/>
        </w:rPr>
        <w:t>Associations of c</w:t>
      </w:r>
      <w:r w:rsidR="00EA1770" w:rsidRPr="00A2632E">
        <w:rPr>
          <w:b/>
          <w:szCs w:val="20"/>
        </w:rPr>
        <w:t>ardiovascular risk factors</w:t>
      </w:r>
      <w:r w:rsidRPr="00A2632E">
        <w:rPr>
          <w:b/>
          <w:szCs w:val="20"/>
        </w:rPr>
        <w:t xml:space="preserve"> with </w:t>
      </w:r>
      <w:r w:rsidR="00F11BD9" w:rsidRPr="00A2632E">
        <w:rPr>
          <w:b/>
          <w:szCs w:val="20"/>
        </w:rPr>
        <w:t>venous thromboembolism</w:t>
      </w:r>
    </w:p>
    <w:p w14:paraId="27936295" w14:textId="77777777" w:rsidR="0056761D" w:rsidRPr="00A2632E" w:rsidRDefault="0056761D" w:rsidP="00546127">
      <w:pPr>
        <w:spacing w:after="0" w:line="360" w:lineRule="auto"/>
        <w:jc w:val="center"/>
        <w:rPr>
          <w:szCs w:val="20"/>
        </w:rPr>
      </w:pPr>
    </w:p>
    <w:p w14:paraId="5C39A50D" w14:textId="77777777" w:rsidR="00B234A4" w:rsidRPr="00A2632E" w:rsidRDefault="00B234A4" w:rsidP="00546127">
      <w:pPr>
        <w:spacing w:after="0" w:line="360" w:lineRule="auto"/>
        <w:jc w:val="center"/>
        <w:rPr>
          <w:szCs w:val="20"/>
        </w:rPr>
      </w:pPr>
      <w:r w:rsidRPr="00A2632E">
        <w:rPr>
          <w:szCs w:val="20"/>
        </w:rPr>
        <w:t>The Emerging Risk Factors Collaboration†</w:t>
      </w:r>
    </w:p>
    <w:p w14:paraId="2A7DC308" w14:textId="77777777" w:rsidR="00F060D2" w:rsidRPr="00A2632E" w:rsidRDefault="00F060D2" w:rsidP="00546127">
      <w:pPr>
        <w:spacing w:after="0" w:line="360" w:lineRule="auto"/>
        <w:jc w:val="center"/>
        <w:rPr>
          <w:b/>
          <w:szCs w:val="20"/>
        </w:rPr>
      </w:pPr>
    </w:p>
    <w:p w14:paraId="35AFE58B" w14:textId="44C30DE0" w:rsidR="00C21C6E" w:rsidRPr="00A2632E" w:rsidRDefault="00C21C6E" w:rsidP="00C21C6E">
      <w:pPr>
        <w:spacing w:after="0" w:line="360" w:lineRule="auto"/>
        <w:rPr>
          <w:szCs w:val="20"/>
        </w:rPr>
      </w:pPr>
      <w:proofErr w:type="gramStart"/>
      <w:r w:rsidRPr="00A2632E">
        <w:t>John Gregson*</w:t>
      </w:r>
      <w:r w:rsidRPr="00A2632E">
        <w:rPr>
          <w:vertAlign w:val="superscript"/>
        </w:rPr>
        <w:t>1</w:t>
      </w:r>
      <w:r w:rsidRPr="00A2632E">
        <w:t xml:space="preserve">, </w:t>
      </w:r>
      <w:r w:rsidRPr="00A2632E">
        <w:rPr>
          <w:szCs w:val="20"/>
        </w:rPr>
        <w:t>PhD;</w:t>
      </w:r>
      <w:r w:rsidRPr="00A2632E">
        <w:rPr>
          <w:rFonts w:cs="Arial"/>
          <w:szCs w:val="16"/>
        </w:rPr>
        <w:t xml:space="preserve"> </w:t>
      </w:r>
      <w:r w:rsidRPr="00A2632E">
        <w:rPr>
          <w:rFonts w:cs="Arial"/>
        </w:rPr>
        <w:t xml:space="preserve">Stephen </w:t>
      </w:r>
      <w:proofErr w:type="spellStart"/>
      <w:r w:rsidRPr="00A2632E">
        <w:rPr>
          <w:rFonts w:cs="Arial"/>
        </w:rPr>
        <w:t>Kaptoge</w:t>
      </w:r>
      <w:proofErr w:type="spellEnd"/>
      <w:r w:rsidRPr="00A2632E">
        <w:t>*</w:t>
      </w:r>
      <w:r w:rsidRPr="00A2632E">
        <w:rPr>
          <w:rFonts w:cs="Arial"/>
          <w:vertAlign w:val="superscript"/>
        </w:rPr>
        <w:t>2</w:t>
      </w:r>
      <w:r w:rsidRPr="00A2632E">
        <w:t xml:space="preserve">, PhD; </w:t>
      </w:r>
      <w:r w:rsidRPr="00A2632E">
        <w:rPr>
          <w:rFonts w:cs="Arial"/>
        </w:rPr>
        <w:t>Thomas Bolton</w:t>
      </w:r>
      <w:r w:rsidRPr="00A2632E">
        <w:rPr>
          <w:rFonts w:cs="Arial"/>
          <w:vertAlign w:val="superscript"/>
        </w:rPr>
        <w:t>2</w:t>
      </w:r>
      <w:r w:rsidRPr="00A2632E">
        <w:rPr>
          <w:rFonts w:cs="Arial"/>
        </w:rPr>
        <w:t xml:space="preserve">, PhD; </w:t>
      </w:r>
      <w:r w:rsidRPr="00A2632E">
        <w:rPr>
          <w:rFonts w:cs="Arial"/>
          <w:szCs w:val="16"/>
        </w:rPr>
        <w:t>Lisa Pennells</w:t>
      </w:r>
      <w:r w:rsidRPr="00A2632E">
        <w:rPr>
          <w:rFonts w:cs="Arial"/>
          <w:szCs w:val="16"/>
          <w:vertAlign w:val="superscript"/>
        </w:rPr>
        <w:t>2</w:t>
      </w:r>
      <w:r w:rsidRPr="00A2632E">
        <w:rPr>
          <w:rFonts w:cs="Arial"/>
          <w:szCs w:val="16"/>
        </w:rPr>
        <w:t xml:space="preserve">, PhD; </w:t>
      </w:r>
      <w:r w:rsidRPr="00A2632E">
        <w:t>Peter Willeit</w:t>
      </w:r>
      <w:r w:rsidRPr="00A2632E">
        <w:rPr>
          <w:vertAlign w:val="superscript"/>
        </w:rPr>
        <w:t>2,3</w:t>
      </w:r>
      <w:r w:rsidRPr="00A2632E">
        <w:t xml:space="preserve">, MD; </w:t>
      </w:r>
      <w:r w:rsidRPr="00A2632E">
        <w:rPr>
          <w:rFonts w:cs="Arial"/>
        </w:rPr>
        <w:t>Stephen Burgess</w:t>
      </w:r>
      <w:r w:rsidRPr="00A2632E">
        <w:rPr>
          <w:rFonts w:cs="Arial"/>
          <w:vertAlign w:val="superscript"/>
        </w:rPr>
        <w:t>2,4</w:t>
      </w:r>
      <w:r w:rsidRPr="00A2632E">
        <w:rPr>
          <w:rFonts w:cs="Arial"/>
        </w:rPr>
        <w:t xml:space="preserve">, PhD; </w:t>
      </w:r>
      <w:r w:rsidRPr="00A2632E">
        <w:rPr>
          <w:szCs w:val="20"/>
        </w:rPr>
        <w:t>Steven Bell</w:t>
      </w:r>
      <w:r w:rsidRPr="00A2632E">
        <w:rPr>
          <w:rFonts w:cs="Arial"/>
          <w:szCs w:val="16"/>
          <w:vertAlign w:val="superscript"/>
        </w:rPr>
        <w:t>2</w:t>
      </w:r>
      <w:r w:rsidRPr="00A2632E">
        <w:rPr>
          <w:rFonts w:cs="Arial"/>
          <w:szCs w:val="16"/>
        </w:rPr>
        <w:t xml:space="preserve">, </w:t>
      </w:r>
      <w:r w:rsidRPr="00A2632E">
        <w:t>PhD;</w:t>
      </w:r>
      <w:r w:rsidRPr="00A2632E">
        <w:rPr>
          <w:rFonts w:cs="Arial"/>
          <w:szCs w:val="16"/>
          <w:vertAlign w:val="superscript"/>
        </w:rPr>
        <w:t xml:space="preserve"> </w:t>
      </w:r>
      <w:r w:rsidRPr="00A2632E">
        <w:rPr>
          <w:rFonts w:cs="Arial"/>
          <w:szCs w:val="16"/>
        </w:rPr>
        <w:t>Michael Sweeting</w:t>
      </w:r>
      <w:r w:rsidRPr="00A2632E">
        <w:rPr>
          <w:rFonts w:cs="Arial"/>
          <w:szCs w:val="16"/>
          <w:vertAlign w:val="superscript"/>
        </w:rPr>
        <w:t>2</w:t>
      </w:r>
      <w:r w:rsidRPr="00A2632E">
        <w:rPr>
          <w:szCs w:val="20"/>
        </w:rPr>
        <w:t>,</w:t>
      </w:r>
      <w:r w:rsidRPr="00A2632E">
        <w:t xml:space="preserve"> PhD; Eric B Rimm</w:t>
      </w:r>
      <w:r w:rsidRPr="00A2632E">
        <w:rPr>
          <w:vertAlign w:val="superscript"/>
        </w:rPr>
        <w:t>5</w:t>
      </w:r>
      <w:r w:rsidRPr="00A2632E">
        <w:t>, ScD; Christopher Kabrhel</w:t>
      </w:r>
      <w:r w:rsidRPr="00A2632E">
        <w:rPr>
          <w:vertAlign w:val="superscript"/>
        </w:rPr>
        <w:t>6</w:t>
      </w:r>
      <w:r w:rsidRPr="00A2632E">
        <w:t>, MD; Bengt Zöller</w:t>
      </w:r>
      <w:r w:rsidRPr="00A2632E">
        <w:rPr>
          <w:vertAlign w:val="superscript"/>
        </w:rPr>
        <w:t>7</w:t>
      </w:r>
      <w:r w:rsidRPr="00A2632E">
        <w:t xml:space="preserve">,vMD; </w:t>
      </w:r>
      <w:proofErr w:type="spellStart"/>
      <w:r w:rsidRPr="00A2632E">
        <w:t>Gerd</w:t>
      </w:r>
      <w:proofErr w:type="spellEnd"/>
      <w:r w:rsidRPr="00A2632E">
        <w:t xml:space="preserve"> Assmann</w:t>
      </w:r>
      <w:r w:rsidRPr="00A2632E">
        <w:rPr>
          <w:vertAlign w:val="superscript"/>
        </w:rPr>
        <w:t>8</w:t>
      </w:r>
      <w:r w:rsidRPr="00A2632E">
        <w:t>, MD; Vilmundur Gudnason</w:t>
      </w:r>
      <w:r w:rsidRPr="00A2632E">
        <w:rPr>
          <w:vertAlign w:val="superscript"/>
        </w:rPr>
        <w:t>9</w:t>
      </w:r>
      <w:r w:rsidRPr="00A2632E">
        <w:t>, MD; Aaron R Folsom</w:t>
      </w:r>
      <w:r w:rsidRPr="00A2632E">
        <w:rPr>
          <w:vertAlign w:val="superscript"/>
        </w:rPr>
        <w:t>10</w:t>
      </w:r>
      <w:r w:rsidRPr="00A2632E">
        <w:t>, MD; Volker Arndt</w:t>
      </w:r>
      <w:r w:rsidRPr="00A2632E">
        <w:rPr>
          <w:vertAlign w:val="superscript"/>
        </w:rPr>
        <w:t>11</w:t>
      </w:r>
      <w:r w:rsidRPr="00A2632E">
        <w:t>, MD; Astrid Fletcher</w:t>
      </w:r>
      <w:r w:rsidRPr="00A2632E">
        <w:rPr>
          <w:vertAlign w:val="superscript"/>
        </w:rPr>
        <w:t>1</w:t>
      </w:r>
      <w:r w:rsidRPr="00A2632E">
        <w:t>, MD; Paul E Norman</w:t>
      </w:r>
      <w:r w:rsidRPr="00A2632E">
        <w:rPr>
          <w:vertAlign w:val="superscript"/>
        </w:rPr>
        <w:t>12</w:t>
      </w:r>
      <w:r w:rsidRPr="00A2632E">
        <w:t xml:space="preserve">, MD; </w:t>
      </w:r>
      <w:proofErr w:type="spellStart"/>
      <w:r w:rsidRPr="00A2632E">
        <w:t>Børge</w:t>
      </w:r>
      <w:proofErr w:type="spellEnd"/>
      <w:r w:rsidRPr="00A2632E">
        <w:t xml:space="preserve"> G Nordestgaard</w:t>
      </w:r>
      <w:r w:rsidRPr="00A2632E">
        <w:rPr>
          <w:vertAlign w:val="superscript"/>
        </w:rPr>
        <w:t>13,14,15</w:t>
      </w:r>
      <w:r w:rsidRPr="00A2632E">
        <w:t>, MD; Akihiko Kitamura</w:t>
      </w:r>
      <w:r w:rsidRPr="00A2632E">
        <w:rPr>
          <w:vertAlign w:val="superscript"/>
        </w:rPr>
        <w:t>16</w:t>
      </w:r>
      <w:r w:rsidRPr="00A2632E">
        <w:t xml:space="preserve">, PhD; </w:t>
      </w:r>
      <w:proofErr w:type="spellStart"/>
      <w:r w:rsidRPr="00A2632E">
        <w:t>Bakhtawar</w:t>
      </w:r>
      <w:proofErr w:type="spellEnd"/>
      <w:r w:rsidRPr="00A2632E">
        <w:t xml:space="preserve"> K Mahmoodi</w:t>
      </w:r>
      <w:r w:rsidRPr="00A2632E">
        <w:rPr>
          <w:vertAlign w:val="superscript"/>
        </w:rPr>
        <w:t>17</w:t>
      </w:r>
      <w:r w:rsidRPr="00A2632E">
        <w:t>, MD; Peter H Whincup</w:t>
      </w:r>
      <w:r w:rsidRPr="00A2632E">
        <w:rPr>
          <w:vertAlign w:val="superscript"/>
        </w:rPr>
        <w:t>18</w:t>
      </w:r>
      <w:r w:rsidRPr="00A2632E">
        <w:t xml:space="preserve">, MD; </w:t>
      </w:r>
      <w:r w:rsidRPr="00A2632E">
        <w:rPr>
          <w:rFonts w:eastAsia="Times New Roman"/>
          <w:bCs/>
          <w:lang w:eastAsia="en-GB"/>
        </w:rPr>
        <w:t>Matthew Knuiman</w:t>
      </w:r>
      <w:r w:rsidRPr="00A2632E">
        <w:rPr>
          <w:rFonts w:eastAsia="Times New Roman"/>
          <w:bCs/>
          <w:vertAlign w:val="superscript"/>
          <w:lang w:eastAsia="en-GB"/>
        </w:rPr>
        <w:t>12</w:t>
      </w:r>
      <w:r w:rsidRPr="00A2632E">
        <w:rPr>
          <w:rFonts w:eastAsia="Times New Roman"/>
          <w:bCs/>
          <w:lang w:eastAsia="en-GB"/>
        </w:rPr>
        <w:t>, PhD; Veikko Salomaa</w:t>
      </w:r>
      <w:r w:rsidRPr="00A2632E">
        <w:rPr>
          <w:rFonts w:eastAsia="Times New Roman"/>
          <w:bCs/>
          <w:vertAlign w:val="superscript"/>
          <w:lang w:eastAsia="en-GB"/>
        </w:rPr>
        <w:t>19</w:t>
      </w:r>
      <w:r w:rsidRPr="00A2632E">
        <w:rPr>
          <w:rFonts w:eastAsia="Times New Roman"/>
          <w:bCs/>
          <w:lang w:eastAsia="en-GB"/>
        </w:rPr>
        <w:t>, MD; Christa Meisinger</w:t>
      </w:r>
      <w:r w:rsidRPr="00A2632E">
        <w:rPr>
          <w:rFonts w:eastAsia="Times New Roman"/>
          <w:bCs/>
          <w:vertAlign w:val="superscript"/>
          <w:lang w:eastAsia="en-GB"/>
        </w:rPr>
        <w:t>20,21</w:t>
      </w:r>
      <w:r w:rsidRPr="00A2632E">
        <w:rPr>
          <w:rFonts w:eastAsia="Times New Roman"/>
          <w:bCs/>
          <w:lang w:eastAsia="en-GB"/>
        </w:rPr>
        <w:t xml:space="preserve">, MD; </w:t>
      </w:r>
      <w:r w:rsidRPr="00A2632E">
        <w:rPr>
          <w:rFonts w:eastAsia="Times New Roman"/>
          <w:bCs/>
          <w:iCs/>
          <w:lang w:eastAsia="en-GB"/>
        </w:rPr>
        <w:t>Wolfgang Koenig</w:t>
      </w:r>
      <w:r w:rsidRPr="00A2632E">
        <w:rPr>
          <w:rFonts w:eastAsia="Times New Roman"/>
          <w:bCs/>
          <w:iCs/>
          <w:vertAlign w:val="superscript"/>
          <w:lang w:eastAsia="en-GB"/>
        </w:rPr>
        <w:t>22,23</w:t>
      </w:r>
      <w:r w:rsidRPr="00A2632E">
        <w:rPr>
          <w:rFonts w:eastAsia="Times New Roman"/>
          <w:bCs/>
          <w:iCs/>
          <w:lang w:eastAsia="en-GB"/>
        </w:rPr>
        <w:t>,</w:t>
      </w:r>
      <w:r w:rsidRPr="00A2632E">
        <w:rPr>
          <w:rFonts w:eastAsia="Times New Roman"/>
          <w:bCs/>
          <w:lang w:eastAsia="en-GB"/>
        </w:rPr>
        <w:t xml:space="preserve"> MD; Maryam Kavousi</w:t>
      </w:r>
      <w:r w:rsidRPr="00A2632E">
        <w:rPr>
          <w:rFonts w:eastAsia="Times New Roman"/>
          <w:bCs/>
          <w:vertAlign w:val="superscript"/>
          <w:lang w:eastAsia="en-GB"/>
        </w:rPr>
        <w:t>24</w:t>
      </w:r>
      <w:r w:rsidRPr="00A2632E">
        <w:rPr>
          <w:rFonts w:eastAsia="Times New Roman"/>
          <w:bCs/>
          <w:lang w:eastAsia="en-GB"/>
        </w:rPr>
        <w:t xml:space="preserve">, MD; </w:t>
      </w:r>
      <w:r w:rsidRPr="00A2632E">
        <w:rPr>
          <w:rFonts w:eastAsia="Times New Roman"/>
          <w:bCs/>
          <w:iCs/>
          <w:lang w:eastAsia="en-GB"/>
        </w:rPr>
        <w:t>Henry Völzke</w:t>
      </w:r>
      <w:r w:rsidRPr="00A2632E">
        <w:rPr>
          <w:rFonts w:eastAsia="Times New Roman"/>
          <w:bCs/>
          <w:iCs/>
          <w:vertAlign w:val="superscript"/>
          <w:lang w:eastAsia="en-GB"/>
        </w:rPr>
        <w:t>25</w:t>
      </w:r>
      <w:r w:rsidRPr="00A2632E">
        <w:rPr>
          <w:rFonts w:eastAsia="Times New Roman"/>
          <w:bCs/>
          <w:iCs/>
          <w:lang w:eastAsia="en-GB"/>
        </w:rPr>
        <w:t>, MD; Jackie A Cooper</w:t>
      </w:r>
      <w:r w:rsidRPr="00A2632E">
        <w:rPr>
          <w:rFonts w:eastAsia="Times New Roman"/>
          <w:bCs/>
          <w:iCs/>
          <w:vertAlign w:val="superscript"/>
          <w:lang w:eastAsia="en-GB"/>
        </w:rPr>
        <w:t>26</w:t>
      </w:r>
      <w:r w:rsidRPr="00A2632E">
        <w:rPr>
          <w:rFonts w:eastAsia="Times New Roman"/>
          <w:bCs/>
          <w:iCs/>
          <w:lang w:eastAsia="en-GB"/>
        </w:rPr>
        <w:t>,</w:t>
      </w:r>
      <w:r w:rsidRPr="00A2632E">
        <w:t xml:space="preserve"> </w:t>
      </w:r>
      <w:r w:rsidRPr="00A2632E">
        <w:rPr>
          <w:rFonts w:eastAsia="Times New Roman"/>
          <w:bCs/>
          <w:iCs/>
          <w:lang w:eastAsia="en-GB"/>
        </w:rPr>
        <w:t>MBBS; Toshiharu Ninomiya</w:t>
      </w:r>
      <w:r w:rsidRPr="00A2632E">
        <w:rPr>
          <w:rFonts w:eastAsia="Times New Roman"/>
          <w:bCs/>
          <w:iCs/>
          <w:vertAlign w:val="superscript"/>
          <w:lang w:eastAsia="en-GB"/>
        </w:rPr>
        <w:t>27</w:t>
      </w:r>
      <w:r w:rsidRPr="00A2632E">
        <w:rPr>
          <w:rFonts w:eastAsia="Times New Roman"/>
          <w:bCs/>
          <w:iCs/>
          <w:lang w:eastAsia="en-GB"/>
        </w:rPr>
        <w:t xml:space="preserve">, PhD; </w:t>
      </w:r>
      <w:proofErr w:type="spellStart"/>
      <w:r w:rsidRPr="00A2632E">
        <w:rPr>
          <w:rFonts w:eastAsia="Times New Roman"/>
          <w:bCs/>
          <w:lang w:eastAsia="en-GB"/>
        </w:rPr>
        <w:t>Edoardo</w:t>
      </w:r>
      <w:proofErr w:type="spellEnd"/>
      <w:r w:rsidRPr="00A2632E">
        <w:rPr>
          <w:rFonts w:eastAsia="Times New Roman"/>
          <w:bCs/>
          <w:lang w:eastAsia="en-GB"/>
        </w:rPr>
        <w:t xml:space="preserve"> Casiglia</w:t>
      </w:r>
      <w:r w:rsidRPr="00A2632E">
        <w:rPr>
          <w:rFonts w:eastAsia="Times New Roman"/>
          <w:bCs/>
          <w:vertAlign w:val="superscript"/>
          <w:lang w:eastAsia="en-GB"/>
        </w:rPr>
        <w:t>28</w:t>
      </w:r>
      <w:r w:rsidRPr="00A2632E">
        <w:rPr>
          <w:rFonts w:eastAsia="Times New Roman"/>
          <w:bCs/>
          <w:lang w:eastAsia="en-GB"/>
        </w:rPr>
        <w:t xml:space="preserve">, MD; </w:t>
      </w:r>
      <w:r w:rsidRPr="00A2632E">
        <w:rPr>
          <w:rFonts w:eastAsia="Times New Roman"/>
          <w:bCs/>
          <w:iCs/>
          <w:lang w:eastAsia="en-GB"/>
        </w:rPr>
        <w:t>Beatriz Rodriguez</w:t>
      </w:r>
      <w:r w:rsidRPr="00A2632E">
        <w:rPr>
          <w:rFonts w:eastAsia="Times New Roman"/>
          <w:bCs/>
          <w:iCs/>
          <w:vertAlign w:val="superscript"/>
          <w:lang w:eastAsia="en-GB"/>
        </w:rPr>
        <w:t>29</w:t>
      </w:r>
      <w:r w:rsidRPr="00A2632E">
        <w:rPr>
          <w:rFonts w:eastAsia="Times New Roman"/>
          <w:bCs/>
          <w:iCs/>
          <w:lang w:eastAsia="en-GB"/>
        </w:rPr>
        <w:t>, MD; Yoav Ben-Shlomo</w:t>
      </w:r>
      <w:r w:rsidRPr="00A2632E">
        <w:rPr>
          <w:rFonts w:eastAsia="Times New Roman"/>
          <w:bCs/>
          <w:iCs/>
          <w:vertAlign w:val="superscript"/>
          <w:lang w:eastAsia="en-GB"/>
        </w:rPr>
        <w:t>3</w:t>
      </w:r>
      <w:r w:rsidR="00AA27E8" w:rsidRPr="00A2632E">
        <w:rPr>
          <w:rFonts w:eastAsia="Times New Roman"/>
          <w:bCs/>
          <w:iCs/>
          <w:vertAlign w:val="superscript"/>
          <w:lang w:eastAsia="en-GB"/>
        </w:rPr>
        <w:t>0</w:t>
      </w:r>
      <w:r w:rsidRPr="00A2632E">
        <w:rPr>
          <w:rFonts w:eastAsia="Times New Roman"/>
          <w:bCs/>
          <w:iCs/>
          <w:lang w:eastAsia="en-GB"/>
        </w:rPr>
        <w:t xml:space="preserve">, MD; </w:t>
      </w:r>
      <w:r w:rsidRPr="00A2632E">
        <w:rPr>
          <w:rFonts w:eastAsia="Times New Roman"/>
          <w:bCs/>
          <w:lang w:eastAsia="en-GB"/>
        </w:rPr>
        <w:t>Jean-Pierre Després</w:t>
      </w:r>
      <w:r w:rsidRPr="00A2632E">
        <w:rPr>
          <w:rFonts w:eastAsia="Times New Roman"/>
          <w:bCs/>
          <w:vertAlign w:val="superscript"/>
          <w:lang w:eastAsia="en-GB"/>
        </w:rPr>
        <w:t>3</w:t>
      </w:r>
      <w:r w:rsidR="00AA27E8" w:rsidRPr="00A2632E">
        <w:rPr>
          <w:rFonts w:eastAsia="Times New Roman"/>
          <w:bCs/>
          <w:vertAlign w:val="superscript"/>
          <w:lang w:eastAsia="en-GB"/>
        </w:rPr>
        <w:t>1</w:t>
      </w:r>
      <w:r w:rsidRPr="00A2632E">
        <w:rPr>
          <w:rFonts w:eastAsia="Times New Roman"/>
          <w:bCs/>
          <w:lang w:eastAsia="en-GB"/>
        </w:rPr>
        <w:t>, MD; Leon Simons</w:t>
      </w:r>
      <w:r w:rsidRPr="00A2632E">
        <w:rPr>
          <w:rFonts w:eastAsia="Times New Roman"/>
          <w:bCs/>
          <w:vertAlign w:val="superscript"/>
          <w:lang w:eastAsia="en-GB"/>
        </w:rPr>
        <w:t>3</w:t>
      </w:r>
      <w:r w:rsidR="00AA27E8" w:rsidRPr="00A2632E">
        <w:rPr>
          <w:rFonts w:eastAsia="Times New Roman"/>
          <w:bCs/>
          <w:vertAlign w:val="superscript"/>
          <w:lang w:eastAsia="en-GB"/>
        </w:rPr>
        <w:t>2</w:t>
      </w:r>
      <w:r w:rsidRPr="00A2632E">
        <w:rPr>
          <w:rFonts w:eastAsia="Times New Roman"/>
          <w:bCs/>
          <w:lang w:eastAsia="en-GB"/>
        </w:rPr>
        <w:t>, MD; Elizabeth Barrett-Connor</w:t>
      </w:r>
      <w:r w:rsidRPr="00A2632E">
        <w:rPr>
          <w:rFonts w:eastAsia="Times New Roman"/>
          <w:bCs/>
          <w:vertAlign w:val="superscript"/>
          <w:lang w:eastAsia="en-GB"/>
        </w:rPr>
        <w:t>3</w:t>
      </w:r>
      <w:r w:rsidR="00AA27E8" w:rsidRPr="00A2632E">
        <w:rPr>
          <w:rFonts w:eastAsia="Times New Roman"/>
          <w:bCs/>
          <w:vertAlign w:val="superscript"/>
          <w:lang w:eastAsia="en-GB"/>
        </w:rPr>
        <w:t>3</w:t>
      </w:r>
      <w:r w:rsidRPr="00A2632E">
        <w:rPr>
          <w:rFonts w:eastAsia="Times New Roman"/>
          <w:bCs/>
          <w:lang w:eastAsia="en-GB"/>
        </w:rPr>
        <w:t xml:space="preserve">, MD; </w:t>
      </w:r>
      <w:r w:rsidRPr="00A2632E">
        <w:rPr>
          <w:rFonts w:eastAsia="Times New Roman"/>
          <w:bCs/>
          <w:iCs/>
          <w:lang w:eastAsia="en-GB"/>
        </w:rPr>
        <w:t>Cecilia Björkelund</w:t>
      </w:r>
      <w:r w:rsidRPr="00A2632E">
        <w:rPr>
          <w:rFonts w:eastAsia="Times New Roman"/>
          <w:bCs/>
          <w:iCs/>
          <w:vertAlign w:val="superscript"/>
          <w:lang w:eastAsia="en-GB"/>
        </w:rPr>
        <w:t>3</w:t>
      </w:r>
      <w:r w:rsidR="00AA27E8" w:rsidRPr="00A2632E">
        <w:rPr>
          <w:rFonts w:eastAsia="Times New Roman"/>
          <w:bCs/>
          <w:iCs/>
          <w:vertAlign w:val="superscript"/>
          <w:lang w:eastAsia="en-GB"/>
        </w:rPr>
        <w:t>4</w:t>
      </w:r>
      <w:r w:rsidRPr="00A2632E">
        <w:rPr>
          <w:rFonts w:eastAsia="Times New Roman"/>
          <w:bCs/>
          <w:iCs/>
          <w:lang w:eastAsia="en-GB"/>
        </w:rPr>
        <w:t>, MD; Marlene Notdurfter</w:t>
      </w:r>
      <w:r w:rsidRPr="00A2632E">
        <w:rPr>
          <w:rFonts w:eastAsia="Times New Roman"/>
          <w:bCs/>
          <w:iCs/>
          <w:vertAlign w:val="superscript"/>
          <w:lang w:eastAsia="en-GB"/>
        </w:rPr>
        <w:t>3</w:t>
      </w:r>
      <w:r w:rsidR="00AA27E8" w:rsidRPr="00A2632E">
        <w:rPr>
          <w:rFonts w:eastAsia="Times New Roman"/>
          <w:bCs/>
          <w:iCs/>
          <w:vertAlign w:val="superscript"/>
          <w:lang w:eastAsia="en-GB"/>
        </w:rPr>
        <w:t>5</w:t>
      </w:r>
      <w:r w:rsidRPr="00A2632E">
        <w:rPr>
          <w:rFonts w:eastAsia="Times New Roman"/>
          <w:bCs/>
          <w:iCs/>
          <w:lang w:eastAsia="en-GB"/>
        </w:rPr>
        <w:t xml:space="preserve">, MD; </w:t>
      </w:r>
      <w:proofErr w:type="spellStart"/>
      <w:r w:rsidRPr="00A2632E">
        <w:rPr>
          <w:rFonts w:eastAsia="Times New Roman"/>
          <w:bCs/>
          <w:iCs/>
          <w:lang w:eastAsia="en-GB"/>
        </w:rPr>
        <w:t>Daan</w:t>
      </w:r>
      <w:proofErr w:type="spellEnd"/>
      <w:r w:rsidRPr="00A2632E">
        <w:rPr>
          <w:rFonts w:eastAsia="Times New Roman"/>
          <w:bCs/>
          <w:iCs/>
          <w:lang w:eastAsia="en-GB"/>
        </w:rPr>
        <w:t xml:space="preserve"> Kromhout</w:t>
      </w:r>
      <w:r w:rsidRPr="00A2632E">
        <w:rPr>
          <w:rFonts w:eastAsia="Times New Roman"/>
          <w:bCs/>
          <w:iCs/>
          <w:vertAlign w:val="superscript"/>
          <w:lang w:eastAsia="en-GB"/>
        </w:rPr>
        <w:t>17</w:t>
      </w:r>
      <w:r w:rsidRPr="00A2632E">
        <w:rPr>
          <w:rFonts w:eastAsia="Times New Roman"/>
          <w:bCs/>
          <w:iCs/>
          <w:lang w:eastAsia="en-GB"/>
        </w:rPr>
        <w:t>, PhD; Jackie Price</w:t>
      </w:r>
      <w:r w:rsidRPr="00A2632E">
        <w:rPr>
          <w:rFonts w:eastAsia="Times New Roman"/>
          <w:bCs/>
          <w:iCs/>
          <w:vertAlign w:val="superscript"/>
          <w:lang w:eastAsia="en-GB"/>
        </w:rPr>
        <w:t>3</w:t>
      </w:r>
      <w:r w:rsidR="00AA27E8" w:rsidRPr="00A2632E">
        <w:rPr>
          <w:rFonts w:eastAsia="Times New Roman"/>
          <w:bCs/>
          <w:iCs/>
          <w:vertAlign w:val="superscript"/>
          <w:lang w:eastAsia="en-GB"/>
        </w:rPr>
        <w:t>6</w:t>
      </w:r>
      <w:r w:rsidRPr="00A2632E">
        <w:rPr>
          <w:rFonts w:eastAsia="Times New Roman"/>
          <w:bCs/>
          <w:iCs/>
          <w:lang w:eastAsia="en-GB"/>
        </w:rPr>
        <w:t>, MD; Susan E Sutherland</w:t>
      </w:r>
      <w:r w:rsidRPr="00A2632E">
        <w:rPr>
          <w:rFonts w:eastAsia="Times New Roman"/>
          <w:bCs/>
          <w:iCs/>
          <w:vertAlign w:val="superscript"/>
          <w:lang w:eastAsia="en-GB"/>
        </w:rPr>
        <w:t>3</w:t>
      </w:r>
      <w:r w:rsidR="00AA27E8" w:rsidRPr="00A2632E">
        <w:rPr>
          <w:rFonts w:eastAsia="Times New Roman"/>
          <w:bCs/>
          <w:iCs/>
          <w:vertAlign w:val="superscript"/>
          <w:lang w:eastAsia="en-GB"/>
        </w:rPr>
        <w:t>7</w:t>
      </w:r>
      <w:r w:rsidRPr="00A2632E">
        <w:rPr>
          <w:rFonts w:eastAsia="Times New Roman"/>
          <w:bCs/>
          <w:iCs/>
          <w:lang w:eastAsia="en-GB"/>
        </w:rPr>
        <w:t xml:space="preserve">, PhD; </w:t>
      </w:r>
      <w:r w:rsidRPr="00A2632E">
        <w:rPr>
          <w:lang w:val="en-US" w:eastAsia="en-GB"/>
        </w:rPr>
        <w:t>Johan Sundström</w:t>
      </w:r>
      <w:r w:rsidRPr="00A2632E">
        <w:rPr>
          <w:vertAlign w:val="superscript"/>
          <w:lang w:val="en-US" w:eastAsia="en-GB"/>
        </w:rPr>
        <w:t>25</w:t>
      </w:r>
      <w:r w:rsidRPr="00A2632E">
        <w:rPr>
          <w:rFonts w:eastAsia="Times New Roman"/>
          <w:bCs/>
          <w:iCs/>
          <w:lang w:eastAsia="en-GB"/>
        </w:rPr>
        <w:t xml:space="preserve">, MD; </w:t>
      </w:r>
      <w:proofErr w:type="spellStart"/>
      <w:r w:rsidRPr="00A2632E">
        <w:rPr>
          <w:rFonts w:eastAsia="Times New Roman"/>
          <w:bCs/>
          <w:iCs/>
          <w:lang w:eastAsia="en-GB"/>
        </w:rPr>
        <w:t>Jussi</w:t>
      </w:r>
      <w:proofErr w:type="spellEnd"/>
      <w:r w:rsidRPr="00A2632E">
        <w:rPr>
          <w:rFonts w:eastAsia="Times New Roman"/>
          <w:bCs/>
          <w:iCs/>
          <w:lang w:eastAsia="en-GB"/>
        </w:rPr>
        <w:t xml:space="preserve"> Kauhanen</w:t>
      </w:r>
      <w:r w:rsidRPr="00A2632E">
        <w:rPr>
          <w:rFonts w:eastAsia="Times New Roman"/>
          <w:bCs/>
          <w:iCs/>
          <w:vertAlign w:val="superscript"/>
          <w:lang w:eastAsia="en-GB"/>
        </w:rPr>
        <w:t>3</w:t>
      </w:r>
      <w:r w:rsidR="00AA27E8" w:rsidRPr="00A2632E">
        <w:rPr>
          <w:rFonts w:eastAsia="Times New Roman"/>
          <w:bCs/>
          <w:iCs/>
          <w:vertAlign w:val="superscript"/>
          <w:lang w:eastAsia="en-GB"/>
        </w:rPr>
        <w:t>8</w:t>
      </w:r>
      <w:r w:rsidRPr="00A2632E">
        <w:rPr>
          <w:rFonts w:eastAsia="Times New Roman"/>
          <w:bCs/>
          <w:iCs/>
          <w:lang w:eastAsia="en-GB"/>
        </w:rPr>
        <w:t>, MD; John Gallacher</w:t>
      </w:r>
      <w:r w:rsidRPr="00A2632E">
        <w:rPr>
          <w:rFonts w:eastAsia="Times New Roman"/>
          <w:bCs/>
          <w:iCs/>
          <w:vertAlign w:val="superscript"/>
          <w:lang w:eastAsia="en-GB"/>
        </w:rPr>
        <w:t>3</w:t>
      </w:r>
      <w:r w:rsidR="00AA27E8" w:rsidRPr="00A2632E">
        <w:rPr>
          <w:rFonts w:eastAsia="Times New Roman"/>
          <w:bCs/>
          <w:iCs/>
          <w:vertAlign w:val="superscript"/>
          <w:lang w:eastAsia="en-GB"/>
        </w:rPr>
        <w:t>0</w:t>
      </w:r>
      <w:r w:rsidRPr="00A2632E">
        <w:rPr>
          <w:rFonts w:eastAsia="Times New Roman"/>
          <w:bCs/>
          <w:iCs/>
          <w:lang w:eastAsia="en-GB"/>
        </w:rPr>
        <w:t>, PhD; Joline WJ Beulens</w:t>
      </w:r>
      <w:r w:rsidR="00AA27E8" w:rsidRPr="00A2632E">
        <w:rPr>
          <w:rFonts w:eastAsia="Times New Roman"/>
          <w:bCs/>
          <w:iCs/>
          <w:vertAlign w:val="superscript"/>
          <w:lang w:eastAsia="en-GB"/>
        </w:rPr>
        <w:t>39,40</w:t>
      </w:r>
      <w:r w:rsidRPr="00A2632E">
        <w:rPr>
          <w:rFonts w:eastAsia="Times New Roman"/>
          <w:bCs/>
          <w:iCs/>
          <w:lang w:eastAsia="en-GB"/>
        </w:rPr>
        <w:t>, PhD; Rachel Dankner</w:t>
      </w:r>
      <w:r w:rsidRPr="00A2632E">
        <w:rPr>
          <w:rFonts w:eastAsia="Times New Roman"/>
          <w:bCs/>
          <w:iCs/>
          <w:vertAlign w:val="superscript"/>
          <w:lang w:eastAsia="en-GB"/>
        </w:rPr>
        <w:t>4</w:t>
      </w:r>
      <w:r w:rsidR="00AA27E8" w:rsidRPr="00A2632E">
        <w:rPr>
          <w:rFonts w:eastAsia="Times New Roman"/>
          <w:bCs/>
          <w:iCs/>
          <w:vertAlign w:val="superscript"/>
          <w:lang w:eastAsia="en-GB"/>
        </w:rPr>
        <w:t>1</w:t>
      </w:r>
      <w:r w:rsidRPr="00A2632E">
        <w:rPr>
          <w:rFonts w:eastAsia="Times New Roman"/>
          <w:bCs/>
          <w:iCs/>
          <w:lang w:eastAsia="en-GB"/>
        </w:rPr>
        <w:t>, MD; Cyrus Cooper</w:t>
      </w:r>
      <w:r w:rsidRPr="00A2632E">
        <w:rPr>
          <w:rFonts w:eastAsia="Times New Roman"/>
          <w:bCs/>
          <w:iCs/>
          <w:vertAlign w:val="superscript"/>
          <w:lang w:eastAsia="en-GB"/>
        </w:rPr>
        <w:t>4</w:t>
      </w:r>
      <w:r w:rsidR="00AA27E8" w:rsidRPr="00A2632E">
        <w:rPr>
          <w:rFonts w:eastAsia="Times New Roman"/>
          <w:bCs/>
          <w:iCs/>
          <w:vertAlign w:val="superscript"/>
          <w:lang w:eastAsia="en-GB"/>
        </w:rPr>
        <w:t>2</w:t>
      </w:r>
      <w:r w:rsidRPr="00A2632E">
        <w:rPr>
          <w:rFonts w:eastAsia="Times New Roman"/>
          <w:bCs/>
          <w:iCs/>
          <w:lang w:eastAsia="en-GB"/>
        </w:rPr>
        <w:t xml:space="preserve">, </w:t>
      </w:r>
      <w:proofErr w:type="spellStart"/>
      <w:r w:rsidRPr="00A2632E">
        <w:rPr>
          <w:rFonts w:eastAsia="Times New Roman"/>
          <w:bCs/>
          <w:iCs/>
          <w:lang w:eastAsia="en-GB"/>
        </w:rPr>
        <w:t>FMedSci</w:t>
      </w:r>
      <w:proofErr w:type="spellEnd"/>
      <w:r w:rsidRPr="00A2632E">
        <w:rPr>
          <w:rFonts w:eastAsia="Times New Roman"/>
          <w:bCs/>
          <w:iCs/>
          <w:lang w:eastAsia="en-GB"/>
        </w:rPr>
        <w:t>; Simona Giampaoli</w:t>
      </w:r>
      <w:r w:rsidRPr="00A2632E">
        <w:rPr>
          <w:rFonts w:eastAsia="Times New Roman"/>
          <w:bCs/>
          <w:iCs/>
          <w:vertAlign w:val="superscript"/>
          <w:lang w:eastAsia="en-GB"/>
        </w:rPr>
        <w:t>4</w:t>
      </w:r>
      <w:r w:rsidR="00AA27E8" w:rsidRPr="00A2632E">
        <w:rPr>
          <w:rFonts w:eastAsia="Times New Roman"/>
          <w:bCs/>
          <w:iCs/>
          <w:vertAlign w:val="superscript"/>
          <w:lang w:eastAsia="en-GB"/>
        </w:rPr>
        <w:t>3</w:t>
      </w:r>
      <w:r w:rsidRPr="00A2632E">
        <w:rPr>
          <w:rFonts w:eastAsia="Times New Roman"/>
          <w:bCs/>
          <w:iCs/>
          <w:lang w:eastAsia="en-GB"/>
        </w:rPr>
        <w:t>, MD;</w:t>
      </w:r>
      <w:r w:rsidRPr="00A2632E">
        <w:t xml:space="preserve"> </w:t>
      </w:r>
      <w:r w:rsidRPr="00A2632E">
        <w:rPr>
          <w:rFonts w:eastAsia="Times New Roman"/>
          <w:bCs/>
          <w:iCs/>
          <w:lang w:eastAsia="en-GB"/>
        </w:rPr>
        <w:t>Jason F Deen</w:t>
      </w:r>
      <w:r w:rsidRPr="00A2632E">
        <w:rPr>
          <w:rFonts w:eastAsia="Times New Roman"/>
          <w:bCs/>
          <w:iCs/>
          <w:vertAlign w:val="superscript"/>
          <w:lang w:eastAsia="en-GB"/>
        </w:rPr>
        <w:t>4</w:t>
      </w:r>
      <w:r w:rsidR="00AA27E8" w:rsidRPr="00A2632E">
        <w:rPr>
          <w:rFonts w:eastAsia="Times New Roman"/>
          <w:bCs/>
          <w:iCs/>
          <w:vertAlign w:val="superscript"/>
          <w:lang w:eastAsia="en-GB"/>
        </w:rPr>
        <w:t>4</w:t>
      </w:r>
      <w:r w:rsidRPr="00A2632E">
        <w:rPr>
          <w:rFonts w:eastAsia="Times New Roman"/>
          <w:bCs/>
          <w:iCs/>
          <w:lang w:eastAsia="en-GB"/>
        </w:rPr>
        <w:t xml:space="preserve">, MD; </w:t>
      </w:r>
      <w:proofErr w:type="spellStart"/>
      <w:r w:rsidRPr="00A2632E">
        <w:rPr>
          <w:rFonts w:eastAsia="Times New Roman"/>
          <w:bCs/>
          <w:iCs/>
          <w:lang w:eastAsia="en-GB"/>
        </w:rPr>
        <w:t>Agustín</w:t>
      </w:r>
      <w:proofErr w:type="spellEnd"/>
      <w:r w:rsidRPr="00A2632E">
        <w:rPr>
          <w:rFonts w:eastAsia="Times New Roman"/>
          <w:bCs/>
          <w:iCs/>
          <w:lang w:eastAsia="en-GB"/>
        </w:rPr>
        <w:t xml:space="preserve"> Gómez de la Cámara</w:t>
      </w:r>
      <w:r w:rsidRPr="00A2632E">
        <w:rPr>
          <w:rFonts w:eastAsia="Times New Roman"/>
          <w:bCs/>
          <w:iCs/>
          <w:vertAlign w:val="superscript"/>
          <w:lang w:eastAsia="en-GB"/>
        </w:rPr>
        <w:t>4</w:t>
      </w:r>
      <w:r w:rsidR="00AA27E8" w:rsidRPr="00A2632E">
        <w:rPr>
          <w:rFonts w:eastAsia="Times New Roman"/>
          <w:bCs/>
          <w:iCs/>
          <w:vertAlign w:val="superscript"/>
          <w:lang w:eastAsia="en-GB"/>
        </w:rPr>
        <w:t>5</w:t>
      </w:r>
      <w:r w:rsidRPr="00A2632E">
        <w:rPr>
          <w:rFonts w:eastAsia="Times New Roman"/>
          <w:bCs/>
          <w:iCs/>
          <w:lang w:eastAsia="en-GB"/>
        </w:rPr>
        <w:t>, MD; Lewis H Kuller</w:t>
      </w:r>
      <w:r w:rsidRPr="00A2632E">
        <w:rPr>
          <w:rFonts w:eastAsia="Times New Roman"/>
          <w:bCs/>
          <w:iCs/>
          <w:vertAlign w:val="superscript"/>
          <w:lang w:eastAsia="en-GB"/>
        </w:rPr>
        <w:t>4</w:t>
      </w:r>
      <w:r w:rsidR="00AA27E8" w:rsidRPr="00A2632E">
        <w:rPr>
          <w:rFonts w:eastAsia="Times New Roman"/>
          <w:bCs/>
          <w:iCs/>
          <w:vertAlign w:val="superscript"/>
          <w:lang w:eastAsia="en-GB"/>
        </w:rPr>
        <w:t>6</w:t>
      </w:r>
      <w:r w:rsidRPr="00A2632E">
        <w:rPr>
          <w:rFonts w:eastAsia="Times New Roman"/>
          <w:bCs/>
          <w:iCs/>
          <w:lang w:eastAsia="en-GB"/>
        </w:rPr>
        <w:t>, PhD; Annika Rosengren</w:t>
      </w:r>
      <w:r w:rsidRPr="00A2632E">
        <w:rPr>
          <w:rFonts w:eastAsia="Times New Roman"/>
          <w:bCs/>
          <w:iCs/>
          <w:vertAlign w:val="superscript"/>
          <w:lang w:eastAsia="en-GB"/>
        </w:rPr>
        <w:t>3</w:t>
      </w:r>
      <w:r w:rsidR="00AA27E8" w:rsidRPr="00A2632E">
        <w:rPr>
          <w:rFonts w:eastAsia="Times New Roman"/>
          <w:bCs/>
          <w:iCs/>
          <w:vertAlign w:val="superscript"/>
          <w:lang w:eastAsia="en-GB"/>
        </w:rPr>
        <w:t>4</w:t>
      </w:r>
      <w:r w:rsidRPr="00A2632E">
        <w:rPr>
          <w:rFonts w:eastAsia="Times New Roman"/>
          <w:bCs/>
          <w:iCs/>
          <w:lang w:eastAsia="en-GB"/>
        </w:rPr>
        <w:t>, PhD; Peter J Svensson</w:t>
      </w:r>
      <w:r w:rsidRPr="00A2632E">
        <w:rPr>
          <w:rFonts w:eastAsia="Times New Roman"/>
          <w:bCs/>
          <w:iCs/>
          <w:vertAlign w:val="superscript"/>
          <w:lang w:eastAsia="en-GB"/>
        </w:rPr>
        <w:t>7</w:t>
      </w:r>
      <w:r w:rsidRPr="00A2632E">
        <w:rPr>
          <w:rFonts w:eastAsia="Times New Roman"/>
          <w:bCs/>
          <w:iCs/>
          <w:lang w:eastAsia="en-GB"/>
        </w:rPr>
        <w:t>, MD; Dorothea Nagel</w:t>
      </w:r>
      <w:r w:rsidRPr="00A2632E">
        <w:rPr>
          <w:rFonts w:eastAsia="Times New Roman"/>
          <w:bCs/>
          <w:iCs/>
          <w:vertAlign w:val="superscript"/>
          <w:lang w:eastAsia="en-GB"/>
        </w:rPr>
        <w:t>20</w:t>
      </w:r>
      <w:r w:rsidRPr="00A2632E">
        <w:rPr>
          <w:rFonts w:eastAsia="Times New Roman"/>
          <w:bCs/>
          <w:iCs/>
          <w:lang w:eastAsia="en-GB"/>
        </w:rPr>
        <w:t>, PhD; Carlos J. Crespo</w:t>
      </w:r>
      <w:r w:rsidRPr="00A2632E">
        <w:rPr>
          <w:rFonts w:eastAsia="Times New Roman"/>
          <w:bCs/>
          <w:iCs/>
          <w:vertAlign w:val="superscript"/>
          <w:lang w:eastAsia="en-GB"/>
        </w:rPr>
        <w:t>4</w:t>
      </w:r>
      <w:r w:rsidR="00AA27E8" w:rsidRPr="00A2632E">
        <w:rPr>
          <w:rFonts w:eastAsia="Times New Roman"/>
          <w:bCs/>
          <w:iCs/>
          <w:vertAlign w:val="superscript"/>
          <w:lang w:eastAsia="en-GB"/>
        </w:rPr>
        <w:t>7</w:t>
      </w:r>
      <w:r w:rsidRPr="00A2632E">
        <w:rPr>
          <w:rFonts w:eastAsia="Times New Roman"/>
          <w:bCs/>
          <w:iCs/>
          <w:lang w:eastAsia="en-GB"/>
        </w:rPr>
        <w:t>, MD; Hermann Brenner</w:t>
      </w:r>
      <w:r w:rsidRPr="00A2632E">
        <w:rPr>
          <w:rFonts w:eastAsia="Times New Roman"/>
          <w:bCs/>
          <w:iCs/>
          <w:vertAlign w:val="superscript"/>
          <w:lang w:eastAsia="en-GB"/>
        </w:rPr>
        <w:t>10</w:t>
      </w:r>
      <w:r w:rsidRPr="00A2632E">
        <w:rPr>
          <w:rFonts w:eastAsia="Times New Roman"/>
          <w:bCs/>
          <w:iCs/>
          <w:lang w:eastAsia="en-GB"/>
        </w:rPr>
        <w:t>, MD; Juan R. Albertorio-Diaz</w:t>
      </w:r>
      <w:r w:rsidRPr="00A2632E">
        <w:rPr>
          <w:rFonts w:eastAsia="Times New Roman"/>
          <w:bCs/>
          <w:iCs/>
          <w:vertAlign w:val="superscript"/>
          <w:lang w:eastAsia="en-GB"/>
        </w:rPr>
        <w:t>4</w:t>
      </w:r>
      <w:r w:rsidR="00AA27E8" w:rsidRPr="00A2632E">
        <w:rPr>
          <w:rFonts w:eastAsia="Times New Roman"/>
          <w:bCs/>
          <w:iCs/>
          <w:vertAlign w:val="superscript"/>
          <w:lang w:eastAsia="en-GB"/>
        </w:rPr>
        <w:t>8</w:t>
      </w:r>
      <w:r w:rsidRPr="00A2632E">
        <w:rPr>
          <w:rFonts w:eastAsia="Times New Roman"/>
          <w:bCs/>
          <w:iCs/>
          <w:lang w:eastAsia="en-GB"/>
        </w:rPr>
        <w:t>, MA; Robert Atkins</w:t>
      </w:r>
      <w:r w:rsidR="00AA27E8" w:rsidRPr="00A2632E">
        <w:rPr>
          <w:rFonts w:eastAsia="Times New Roman"/>
          <w:bCs/>
          <w:iCs/>
          <w:vertAlign w:val="superscript"/>
          <w:lang w:eastAsia="en-GB"/>
        </w:rPr>
        <w:t>49</w:t>
      </w:r>
      <w:r w:rsidRPr="00A2632E">
        <w:rPr>
          <w:rFonts w:eastAsia="Times New Roman"/>
          <w:bCs/>
          <w:iCs/>
          <w:lang w:eastAsia="en-GB"/>
        </w:rPr>
        <w:t>, MBBS; Eric J Brunner</w:t>
      </w:r>
      <w:r w:rsidRPr="00A2632E">
        <w:rPr>
          <w:rFonts w:eastAsia="Times New Roman"/>
          <w:bCs/>
          <w:iCs/>
          <w:vertAlign w:val="superscript"/>
          <w:lang w:eastAsia="en-GB"/>
        </w:rPr>
        <w:t>5</w:t>
      </w:r>
      <w:r w:rsidR="00AA27E8" w:rsidRPr="00A2632E">
        <w:rPr>
          <w:rFonts w:eastAsia="Times New Roman"/>
          <w:bCs/>
          <w:iCs/>
          <w:vertAlign w:val="superscript"/>
          <w:lang w:eastAsia="en-GB"/>
        </w:rPr>
        <w:t>0</w:t>
      </w:r>
      <w:r w:rsidRPr="00A2632E">
        <w:rPr>
          <w:rFonts w:eastAsia="Times New Roman"/>
          <w:bCs/>
          <w:iCs/>
          <w:lang w:eastAsia="en-GB"/>
        </w:rPr>
        <w:t>, PhD; Martin Shipley</w:t>
      </w:r>
      <w:r w:rsidRPr="00A2632E">
        <w:rPr>
          <w:rFonts w:eastAsia="Times New Roman"/>
          <w:bCs/>
          <w:iCs/>
          <w:vertAlign w:val="superscript"/>
          <w:lang w:eastAsia="en-GB"/>
        </w:rPr>
        <w:t>5</w:t>
      </w:r>
      <w:r w:rsidR="00AA27E8" w:rsidRPr="00A2632E">
        <w:rPr>
          <w:rFonts w:eastAsia="Times New Roman"/>
          <w:bCs/>
          <w:iCs/>
          <w:vertAlign w:val="superscript"/>
          <w:lang w:eastAsia="en-GB"/>
        </w:rPr>
        <w:t>0</w:t>
      </w:r>
      <w:r w:rsidRPr="00A2632E">
        <w:rPr>
          <w:rFonts w:eastAsia="Times New Roman"/>
          <w:bCs/>
          <w:iCs/>
          <w:lang w:eastAsia="en-GB"/>
        </w:rPr>
        <w:t xml:space="preserve">, MSc; </w:t>
      </w:r>
      <w:proofErr w:type="spellStart"/>
      <w:r w:rsidRPr="00A2632E">
        <w:rPr>
          <w:rFonts w:eastAsia="Times New Roman"/>
          <w:bCs/>
          <w:iCs/>
          <w:lang w:eastAsia="en-GB"/>
        </w:rPr>
        <w:t>Inger</w:t>
      </w:r>
      <w:proofErr w:type="spellEnd"/>
      <w:r w:rsidRPr="00A2632E">
        <w:rPr>
          <w:rFonts w:eastAsia="Times New Roman"/>
          <w:bCs/>
          <w:iCs/>
          <w:lang w:eastAsia="en-GB"/>
        </w:rPr>
        <w:t xml:space="preserve"> Njølstad</w:t>
      </w:r>
      <w:r w:rsidRPr="00A2632E">
        <w:rPr>
          <w:rFonts w:eastAsia="Times New Roman"/>
          <w:bCs/>
          <w:iCs/>
          <w:vertAlign w:val="superscript"/>
          <w:lang w:eastAsia="en-GB"/>
        </w:rPr>
        <w:t>5</w:t>
      </w:r>
      <w:r w:rsidR="00AA27E8" w:rsidRPr="00A2632E">
        <w:rPr>
          <w:rFonts w:eastAsia="Times New Roman"/>
          <w:bCs/>
          <w:iCs/>
          <w:vertAlign w:val="superscript"/>
          <w:lang w:eastAsia="en-GB"/>
        </w:rPr>
        <w:t>1</w:t>
      </w:r>
      <w:r w:rsidRPr="00A2632E">
        <w:rPr>
          <w:rFonts w:eastAsia="Times New Roman"/>
          <w:bCs/>
          <w:iCs/>
          <w:lang w:eastAsia="en-GB"/>
        </w:rPr>
        <w:t>, MD;</w:t>
      </w:r>
      <w:r w:rsidRPr="00A2632E">
        <w:t xml:space="preserve"> Deborah A </w:t>
      </w:r>
      <w:r w:rsidRPr="00A2632E">
        <w:rPr>
          <w:rFonts w:eastAsia="Times New Roman"/>
          <w:bCs/>
          <w:iCs/>
          <w:lang w:eastAsia="en-GB"/>
        </w:rPr>
        <w:t>Lawlor</w:t>
      </w:r>
      <w:r w:rsidRPr="00A2632E">
        <w:rPr>
          <w:rFonts w:eastAsia="Times New Roman"/>
          <w:bCs/>
          <w:iCs/>
          <w:vertAlign w:val="superscript"/>
          <w:lang w:eastAsia="en-GB"/>
        </w:rPr>
        <w:t>5</w:t>
      </w:r>
      <w:r w:rsidR="00AA27E8" w:rsidRPr="00A2632E">
        <w:rPr>
          <w:rFonts w:eastAsia="Times New Roman"/>
          <w:bCs/>
          <w:iCs/>
          <w:vertAlign w:val="superscript"/>
          <w:lang w:eastAsia="en-GB"/>
        </w:rPr>
        <w:t>2</w:t>
      </w:r>
      <w:r w:rsidRPr="00A2632E">
        <w:rPr>
          <w:rFonts w:eastAsia="Times New Roman"/>
          <w:bCs/>
          <w:iCs/>
          <w:vertAlign w:val="superscript"/>
          <w:lang w:eastAsia="en-GB"/>
        </w:rPr>
        <w:t>,3</w:t>
      </w:r>
      <w:r w:rsidR="00AA27E8" w:rsidRPr="00A2632E">
        <w:rPr>
          <w:rFonts w:eastAsia="Times New Roman"/>
          <w:bCs/>
          <w:iCs/>
          <w:vertAlign w:val="superscript"/>
          <w:lang w:eastAsia="en-GB"/>
        </w:rPr>
        <w:t>0</w:t>
      </w:r>
      <w:r w:rsidRPr="00A2632E">
        <w:rPr>
          <w:rFonts w:eastAsia="Times New Roman"/>
          <w:bCs/>
          <w:iCs/>
          <w:lang w:eastAsia="en-GB"/>
        </w:rPr>
        <w:t>, MSc; Yvonne T van der Schouw</w:t>
      </w:r>
      <w:r w:rsidRPr="00A2632E">
        <w:rPr>
          <w:rFonts w:eastAsia="Times New Roman"/>
          <w:bCs/>
          <w:iCs/>
          <w:vertAlign w:val="superscript"/>
          <w:lang w:eastAsia="en-GB"/>
        </w:rPr>
        <w:t>4</w:t>
      </w:r>
      <w:r w:rsidR="00AA27E8" w:rsidRPr="00A2632E">
        <w:rPr>
          <w:rFonts w:eastAsia="Times New Roman"/>
          <w:bCs/>
          <w:iCs/>
          <w:vertAlign w:val="superscript"/>
          <w:lang w:eastAsia="en-GB"/>
        </w:rPr>
        <w:t>0</w:t>
      </w:r>
      <w:r w:rsidRPr="00A2632E">
        <w:rPr>
          <w:rFonts w:eastAsia="Times New Roman"/>
          <w:bCs/>
          <w:iCs/>
          <w:lang w:eastAsia="en-GB"/>
        </w:rPr>
        <w:t>, PhD; Randi Marie Selmer</w:t>
      </w:r>
      <w:r w:rsidRPr="00A2632E">
        <w:rPr>
          <w:rFonts w:eastAsia="Times New Roman"/>
          <w:bCs/>
          <w:iCs/>
          <w:vertAlign w:val="superscript"/>
          <w:lang w:eastAsia="en-GB"/>
        </w:rPr>
        <w:t>5</w:t>
      </w:r>
      <w:r w:rsidR="00AA27E8" w:rsidRPr="00A2632E">
        <w:rPr>
          <w:rFonts w:eastAsia="Times New Roman"/>
          <w:bCs/>
          <w:iCs/>
          <w:vertAlign w:val="superscript"/>
          <w:lang w:eastAsia="en-GB"/>
        </w:rPr>
        <w:t>1</w:t>
      </w:r>
      <w:r w:rsidRPr="00A2632E">
        <w:rPr>
          <w:rFonts w:eastAsia="Times New Roman"/>
          <w:bCs/>
          <w:iCs/>
          <w:lang w:eastAsia="en-GB"/>
        </w:rPr>
        <w:t>, PhD; Maurizio Trevisan</w:t>
      </w:r>
      <w:r w:rsidRPr="00A2632E">
        <w:rPr>
          <w:rFonts w:eastAsia="Times New Roman"/>
          <w:bCs/>
          <w:iCs/>
          <w:vertAlign w:val="superscript"/>
          <w:lang w:eastAsia="en-GB"/>
        </w:rPr>
        <w:t>5</w:t>
      </w:r>
      <w:r w:rsidR="00AA27E8" w:rsidRPr="00A2632E">
        <w:rPr>
          <w:rFonts w:eastAsia="Times New Roman"/>
          <w:bCs/>
          <w:iCs/>
          <w:vertAlign w:val="superscript"/>
          <w:lang w:eastAsia="en-GB"/>
        </w:rPr>
        <w:t>3</w:t>
      </w:r>
      <w:r w:rsidRPr="00A2632E">
        <w:rPr>
          <w:rFonts w:eastAsia="Times New Roman"/>
          <w:bCs/>
          <w:iCs/>
          <w:lang w:eastAsia="en-GB"/>
        </w:rPr>
        <w:t>, MD; W M Monique Verschuren</w:t>
      </w:r>
      <w:r w:rsidRPr="00A2632E">
        <w:rPr>
          <w:rFonts w:eastAsia="Times New Roman"/>
          <w:bCs/>
          <w:iCs/>
          <w:vertAlign w:val="superscript"/>
          <w:lang w:eastAsia="en-GB"/>
        </w:rPr>
        <w:t>4</w:t>
      </w:r>
      <w:r w:rsidR="00AA27E8" w:rsidRPr="00A2632E">
        <w:rPr>
          <w:rFonts w:eastAsia="Times New Roman"/>
          <w:bCs/>
          <w:iCs/>
          <w:vertAlign w:val="superscript"/>
          <w:lang w:eastAsia="en-GB"/>
        </w:rPr>
        <w:t>0</w:t>
      </w:r>
      <w:r w:rsidRPr="00A2632E">
        <w:rPr>
          <w:rFonts w:eastAsia="Times New Roman"/>
          <w:bCs/>
          <w:iCs/>
          <w:vertAlign w:val="superscript"/>
          <w:lang w:eastAsia="en-GB"/>
        </w:rPr>
        <w:t>,5</w:t>
      </w:r>
      <w:r w:rsidR="00AA27E8" w:rsidRPr="00A2632E">
        <w:rPr>
          <w:rFonts w:eastAsia="Times New Roman"/>
          <w:bCs/>
          <w:iCs/>
          <w:vertAlign w:val="superscript"/>
          <w:lang w:eastAsia="en-GB"/>
        </w:rPr>
        <w:t>4</w:t>
      </w:r>
      <w:r w:rsidRPr="00A2632E">
        <w:rPr>
          <w:rFonts w:eastAsia="Times New Roman"/>
          <w:bCs/>
          <w:iCs/>
          <w:lang w:eastAsia="en-GB"/>
        </w:rPr>
        <w:t>, MD; Philip Greenland</w:t>
      </w:r>
      <w:r w:rsidRPr="00A2632E">
        <w:rPr>
          <w:rFonts w:eastAsia="Times New Roman"/>
          <w:bCs/>
          <w:iCs/>
          <w:vertAlign w:val="superscript"/>
          <w:lang w:eastAsia="en-GB"/>
        </w:rPr>
        <w:t>5</w:t>
      </w:r>
      <w:r w:rsidR="00AA27E8" w:rsidRPr="00A2632E">
        <w:rPr>
          <w:rFonts w:eastAsia="Times New Roman"/>
          <w:bCs/>
          <w:iCs/>
          <w:vertAlign w:val="superscript"/>
          <w:lang w:eastAsia="en-GB"/>
        </w:rPr>
        <w:t>5</w:t>
      </w:r>
      <w:r w:rsidRPr="00A2632E">
        <w:rPr>
          <w:rFonts w:eastAsia="Times New Roman"/>
          <w:bCs/>
          <w:iCs/>
          <w:lang w:eastAsia="en-GB"/>
        </w:rPr>
        <w:t>, MD; Sylvia Wassertheil-Smoller</w:t>
      </w:r>
      <w:r w:rsidRPr="00A2632E">
        <w:rPr>
          <w:rFonts w:eastAsia="Times New Roman"/>
          <w:bCs/>
          <w:iCs/>
          <w:vertAlign w:val="superscript"/>
          <w:lang w:eastAsia="en-GB"/>
        </w:rPr>
        <w:t>5</w:t>
      </w:r>
      <w:r w:rsidR="00AA27E8" w:rsidRPr="00A2632E">
        <w:rPr>
          <w:rFonts w:eastAsia="Times New Roman"/>
          <w:bCs/>
          <w:iCs/>
          <w:vertAlign w:val="superscript"/>
          <w:lang w:eastAsia="en-GB"/>
        </w:rPr>
        <w:t>6</w:t>
      </w:r>
      <w:r w:rsidRPr="00A2632E">
        <w:rPr>
          <w:rFonts w:eastAsia="Times New Roman"/>
          <w:bCs/>
          <w:iCs/>
          <w:lang w:eastAsia="en-GB"/>
        </w:rPr>
        <w:t>, PhD; Gordon D O Lowe</w:t>
      </w:r>
      <w:r w:rsidRPr="00A2632E">
        <w:rPr>
          <w:rFonts w:eastAsia="Times New Roman"/>
          <w:bCs/>
          <w:iCs/>
          <w:vertAlign w:val="superscript"/>
          <w:lang w:eastAsia="en-GB"/>
        </w:rPr>
        <w:t>5</w:t>
      </w:r>
      <w:r w:rsidR="00AA27E8" w:rsidRPr="00A2632E">
        <w:rPr>
          <w:rFonts w:eastAsia="Times New Roman"/>
          <w:bCs/>
          <w:iCs/>
          <w:vertAlign w:val="superscript"/>
          <w:lang w:eastAsia="en-GB"/>
        </w:rPr>
        <w:t>7</w:t>
      </w:r>
      <w:r w:rsidRPr="00A2632E">
        <w:rPr>
          <w:rFonts w:eastAsia="Times New Roman"/>
          <w:bCs/>
          <w:iCs/>
          <w:lang w:eastAsia="en-GB"/>
        </w:rPr>
        <w:t xml:space="preserve">, MD; </w:t>
      </w:r>
      <w:r w:rsidRPr="00A2632E">
        <w:rPr>
          <w:szCs w:val="20"/>
        </w:rPr>
        <w:t>Angela M Wood</w:t>
      </w:r>
      <w:r w:rsidRPr="00A2632E">
        <w:rPr>
          <w:rFonts w:cs="Arial"/>
          <w:vertAlign w:val="superscript"/>
        </w:rPr>
        <w:t>2</w:t>
      </w:r>
      <w:r w:rsidRPr="00A2632E">
        <w:rPr>
          <w:szCs w:val="20"/>
        </w:rPr>
        <w:t>, PhD;</w:t>
      </w:r>
      <w:r w:rsidRPr="00A2632E">
        <w:rPr>
          <w:rFonts w:cs="Arial"/>
          <w:szCs w:val="16"/>
        </w:rPr>
        <w:t xml:space="preserve"> Adam S Butterworth</w:t>
      </w:r>
      <w:r w:rsidRPr="00A2632E">
        <w:rPr>
          <w:rFonts w:cs="Arial"/>
          <w:szCs w:val="16"/>
          <w:vertAlign w:val="superscript"/>
        </w:rPr>
        <w:t>2</w:t>
      </w:r>
      <w:r w:rsidRPr="00A2632E">
        <w:rPr>
          <w:rFonts w:cs="Arial"/>
          <w:szCs w:val="16"/>
        </w:rPr>
        <w:t>,</w:t>
      </w:r>
      <w:r w:rsidRPr="00A2632E">
        <w:rPr>
          <w:rFonts w:cs="Arial"/>
          <w:szCs w:val="16"/>
          <w:vertAlign w:val="superscript"/>
        </w:rPr>
        <w:t xml:space="preserve"> </w:t>
      </w:r>
      <w:r w:rsidRPr="00A2632E">
        <w:rPr>
          <w:szCs w:val="20"/>
        </w:rPr>
        <w:t xml:space="preserve"> PhD;</w:t>
      </w:r>
      <w:r w:rsidRPr="00A2632E">
        <w:rPr>
          <w:rFonts w:cs="Arial"/>
          <w:szCs w:val="16"/>
        </w:rPr>
        <w:t xml:space="preserve"> Simon G Thompson</w:t>
      </w:r>
      <w:r w:rsidRPr="00A2632E">
        <w:rPr>
          <w:rFonts w:cs="Arial"/>
          <w:vertAlign w:val="superscript"/>
        </w:rPr>
        <w:t>2</w:t>
      </w:r>
      <w:r w:rsidRPr="00A2632E">
        <w:rPr>
          <w:szCs w:val="20"/>
        </w:rPr>
        <w:t>, PhD; John Danesh*</w:t>
      </w:r>
      <w:r w:rsidRPr="00A2632E">
        <w:rPr>
          <w:rFonts w:cs="Arial"/>
          <w:vertAlign w:val="superscript"/>
        </w:rPr>
        <w:t>2</w:t>
      </w:r>
      <w:r w:rsidRPr="00A2632E">
        <w:rPr>
          <w:szCs w:val="20"/>
        </w:rPr>
        <w:t xml:space="preserve">, </w:t>
      </w:r>
      <w:proofErr w:type="spellStart"/>
      <w:r w:rsidRPr="00A2632E">
        <w:rPr>
          <w:szCs w:val="20"/>
        </w:rPr>
        <w:t>FMedSci</w:t>
      </w:r>
      <w:proofErr w:type="spellEnd"/>
      <w:r w:rsidRPr="00A2632E">
        <w:rPr>
          <w:szCs w:val="20"/>
        </w:rPr>
        <w:t>; Emanuele Di Angelantonio*</w:t>
      </w:r>
      <w:r w:rsidRPr="00A2632E">
        <w:rPr>
          <w:rFonts w:cs="Arial"/>
          <w:vertAlign w:val="superscript"/>
        </w:rPr>
        <w:t>2</w:t>
      </w:r>
      <w:r w:rsidRPr="00A2632E">
        <w:rPr>
          <w:szCs w:val="20"/>
        </w:rPr>
        <w:t xml:space="preserve">, </w:t>
      </w:r>
      <w:r w:rsidR="00F33824" w:rsidRPr="00A2632E">
        <w:rPr>
          <w:szCs w:val="20"/>
        </w:rPr>
        <w:t>FRCP</w:t>
      </w:r>
      <w:r w:rsidRPr="00A2632E">
        <w:rPr>
          <w:szCs w:val="20"/>
        </w:rPr>
        <w:t>: Tom Meade*</w:t>
      </w:r>
      <w:r w:rsidRPr="00A2632E">
        <w:rPr>
          <w:rFonts w:cs="Arial"/>
          <w:vertAlign w:val="superscript"/>
        </w:rPr>
        <w:t>1</w:t>
      </w:r>
      <w:r w:rsidRPr="00A2632E">
        <w:rPr>
          <w:szCs w:val="20"/>
        </w:rPr>
        <w:t xml:space="preserve">, </w:t>
      </w:r>
      <w:r w:rsidR="009A7413" w:rsidRPr="00A2632E">
        <w:rPr>
          <w:szCs w:val="20"/>
        </w:rPr>
        <w:t>FRS</w:t>
      </w:r>
      <w:r w:rsidRPr="00A2632E">
        <w:rPr>
          <w:szCs w:val="20"/>
        </w:rPr>
        <w:t>.</w:t>
      </w:r>
      <w:proofErr w:type="gramEnd"/>
    </w:p>
    <w:p w14:paraId="3805E4F5" w14:textId="77777777" w:rsidR="00C21C6E" w:rsidRPr="00A2632E" w:rsidRDefault="00C21C6E" w:rsidP="00C21C6E">
      <w:pPr>
        <w:spacing w:after="0" w:line="360" w:lineRule="auto"/>
        <w:rPr>
          <w:rFonts w:cs="Arial"/>
          <w:szCs w:val="16"/>
        </w:rPr>
      </w:pPr>
    </w:p>
    <w:p w14:paraId="552D4E37" w14:textId="77777777" w:rsidR="00C21C6E" w:rsidRPr="00A2632E" w:rsidRDefault="00C21C6E" w:rsidP="00C21C6E">
      <w:pPr>
        <w:spacing w:after="0" w:line="360" w:lineRule="auto"/>
        <w:rPr>
          <w:rFonts w:cs="Arial"/>
          <w:szCs w:val="16"/>
        </w:rPr>
      </w:pPr>
      <w:r w:rsidRPr="00A2632E">
        <w:rPr>
          <w:rFonts w:cs="Arial"/>
          <w:szCs w:val="16"/>
        </w:rPr>
        <w:t>*denotes equal contribution</w:t>
      </w:r>
    </w:p>
    <w:p w14:paraId="461E6B32" w14:textId="77777777" w:rsidR="00C21C6E" w:rsidRPr="00A2632E" w:rsidRDefault="00C21C6E" w:rsidP="00C21C6E">
      <w:pPr>
        <w:spacing w:after="0" w:line="360" w:lineRule="auto"/>
        <w:jc w:val="left"/>
        <w:rPr>
          <w:szCs w:val="20"/>
        </w:rPr>
      </w:pPr>
      <w:r w:rsidRPr="00A2632E">
        <w:rPr>
          <w:szCs w:val="20"/>
        </w:rPr>
        <w:t xml:space="preserve">† Investigators of the Emerging Risk Factors Collaboration </w:t>
      </w:r>
      <w:proofErr w:type="gramStart"/>
      <w:r w:rsidRPr="00A2632E">
        <w:rPr>
          <w:szCs w:val="20"/>
        </w:rPr>
        <w:t>are listed</w:t>
      </w:r>
      <w:proofErr w:type="gramEnd"/>
      <w:r w:rsidRPr="00A2632E">
        <w:rPr>
          <w:szCs w:val="20"/>
        </w:rPr>
        <w:t xml:space="preserve"> at the end of this manuscript.</w:t>
      </w:r>
    </w:p>
    <w:p w14:paraId="1803477D" w14:textId="77777777" w:rsidR="00C21C6E" w:rsidRPr="00A2632E" w:rsidRDefault="00C21C6E" w:rsidP="00C21C6E">
      <w:pPr>
        <w:spacing w:after="0" w:line="240" w:lineRule="auto"/>
        <w:jc w:val="left"/>
        <w:rPr>
          <w:szCs w:val="20"/>
        </w:rPr>
      </w:pPr>
    </w:p>
    <w:p w14:paraId="50DA5695" w14:textId="77777777" w:rsidR="00C21C6E" w:rsidRPr="00A2632E" w:rsidRDefault="00C21C6E" w:rsidP="00C21C6E">
      <w:pPr>
        <w:pStyle w:val="NoSpacing"/>
        <w:rPr>
          <w:sz w:val="16"/>
          <w:szCs w:val="16"/>
          <w:lang w:val="en-US"/>
        </w:rPr>
      </w:pPr>
      <w:r w:rsidRPr="00A2632E">
        <w:rPr>
          <w:sz w:val="16"/>
          <w:szCs w:val="16"/>
          <w:lang w:val="en-US"/>
        </w:rPr>
        <w:t>1. London School of Hygiene and Tropical Medicine, London, UK</w:t>
      </w:r>
    </w:p>
    <w:p w14:paraId="6338799A" w14:textId="77777777" w:rsidR="00C21C6E" w:rsidRPr="00A2632E" w:rsidRDefault="00C21C6E" w:rsidP="00C21C6E">
      <w:pPr>
        <w:pStyle w:val="NoSpacing"/>
        <w:rPr>
          <w:sz w:val="16"/>
          <w:szCs w:val="16"/>
          <w:lang w:val="en-US"/>
        </w:rPr>
      </w:pPr>
      <w:r w:rsidRPr="00A2632E">
        <w:rPr>
          <w:sz w:val="16"/>
          <w:szCs w:val="16"/>
          <w:lang w:val="en-US"/>
        </w:rPr>
        <w:t>2. University of Cambridge, Cambridge, UK</w:t>
      </w:r>
      <w:r w:rsidRPr="00A2632E">
        <w:rPr>
          <w:sz w:val="16"/>
          <w:szCs w:val="16"/>
          <w:lang w:val="en-US"/>
        </w:rPr>
        <w:tab/>
      </w:r>
    </w:p>
    <w:p w14:paraId="089E033B" w14:textId="77777777" w:rsidR="00C21C6E" w:rsidRPr="00A2632E" w:rsidRDefault="00C21C6E" w:rsidP="00C21C6E">
      <w:pPr>
        <w:pStyle w:val="NoSpacing"/>
        <w:rPr>
          <w:sz w:val="16"/>
          <w:szCs w:val="16"/>
          <w:lang w:val="en-US"/>
        </w:rPr>
      </w:pPr>
      <w:r w:rsidRPr="00A2632E">
        <w:rPr>
          <w:sz w:val="16"/>
          <w:szCs w:val="16"/>
          <w:lang w:val="en-US"/>
        </w:rPr>
        <w:t>3. Medical University Innsbruck, Innsbruck, Austria</w:t>
      </w:r>
      <w:r w:rsidRPr="00A2632E">
        <w:rPr>
          <w:sz w:val="16"/>
          <w:szCs w:val="16"/>
          <w:lang w:val="en-US"/>
        </w:rPr>
        <w:tab/>
      </w:r>
    </w:p>
    <w:p w14:paraId="30EEB2B2" w14:textId="77777777" w:rsidR="00C21C6E" w:rsidRPr="00A2632E" w:rsidRDefault="00C21C6E" w:rsidP="00C21C6E">
      <w:pPr>
        <w:pStyle w:val="NoSpacing"/>
        <w:rPr>
          <w:sz w:val="16"/>
          <w:szCs w:val="16"/>
          <w:lang w:val="en-US"/>
        </w:rPr>
      </w:pPr>
      <w:r w:rsidRPr="00A2632E">
        <w:rPr>
          <w:sz w:val="16"/>
          <w:szCs w:val="16"/>
          <w:lang w:val="en-US"/>
        </w:rPr>
        <w:t xml:space="preserve">4. MRC Biostatistics Unit, UK </w:t>
      </w:r>
      <w:r w:rsidRPr="00A2632E">
        <w:rPr>
          <w:sz w:val="16"/>
          <w:szCs w:val="16"/>
          <w:lang w:val="en-US"/>
        </w:rPr>
        <w:tab/>
      </w:r>
      <w:r w:rsidRPr="00A2632E">
        <w:rPr>
          <w:sz w:val="16"/>
          <w:szCs w:val="16"/>
          <w:lang w:val="en-US"/>
        </w:rPr>
        <w:tab/>
      </w:r>
    </w:p>
    <w:p w14:paraId="504A1C59" w14:textId="77777777" w:rsidR="00C21C6E" w:rsidRPr="00A2632E" w:rsidRDefault="00C21C6E" w:rsidP="00C21C6E">
      <w:pPr>
        <w:pStyle w:val="NoSpacing"/>
        <w:rPr>
          <w:sz w:val="16"/>
          <w:szCs w:val="16"/>
          <w:lang w:val="en-US"/>
        </w:rPr>
      </w:pPr>
      <w:r w:rsidRPr="00A2632E">
        <w:rPr>
          <w:sz w:val="16"/>
          <w:szCs w:val="16"/>
          <w:lang w:val="en-US"/>
        </w:rPr>
        <w:t>5. Harvard T.H. Chan School of Public Health, USA</w:t>
      </w:r>
    </w:p>
    <w:p w14:paraId="462E5953" w14:textId="77777777" w:rsidR="00C21C6E" w:rsidRPr="00A2632E" w:rsidRDefault="00C21C6E" w:rsidP="00C21C6E">
      <w:pPr>
        <w:pStyle w:val="NoSpacing"/>
        <w:rPr>
          <w:sz w:val="16"/>
          <w:szCs w:val="16"/>
          <w:lang w:val="en-US"/>
        </w:rPr>
      </w:pPr>
      <w:r w:rsidRPr="00A2632E">
        <w:rPr>
          <w:sz w:val="16"/>
          <w:szCs w:val="16"/>
          <w:lang w:val="en-US"/>
        </w:rPr>
        <w:t>6. Massachusetts General Hospital, USA</w:t>
      </w:r>
      <w:r w:rsidRPr="00A2632E">
        <w:rPr>
          <w:sz w:val="16"/>
          <w:szCs w:val="16"/>
          <w:lang w:val="en-US"/>
        </w:rPr>
        <w:tab/>
      </w:r>
      <w:r w:rsidRPr="00A2632E">
        <w:rPr>
          <w:sz w:val="16"/>
          <w:szCs w:val="16"/>
          <w:lang w:val="en-US"/>
        </w:rPr>
        <w:tab/>
      </w:r>
    </w:p>
    <w:p w14:paraId="7B259A91" w14:textId="77777777" w:rsidR="00C21C6E" w:rsidRPr="00A2632E" w:rsidRDefault="00C21C6E" w:rsidP="00C21C6E">
      <w:pPr>
        <w:pStyle w:val="NoSpacing"/>
        <w:rPr>
          <w:sz w:val="16"/>
          <w:szCs w:val="16"/>
          <w:lang w:val="en-US"/>
        </w:rPr>
      </w:pPr>
      <w:r w:rsidRPr="00A2632E">
        <w:rPr>
          <w:sz w:val="16"/>
          <w:szCs w:val="16"/>
          <w:lang w:val="en-US"/>
        </w:rPr>
        <w:t>7. Department of Clinical Sciences, Malmö, Lund University, Sweden</w:t>
      </w:r>
      <w:r w:rsidRPr="00A2632E">
        <w:rPr>
          <w:sz w:val="16"/>
          <w:szCs w:val="16"/>
          <w:lang w:val="en-US"/>
        </w:rPr>
        <w:tab/>
      </w:r>
    </w:p>
    <w:p w14:paraId="6CA7AF93" w14:textId="77777777" w:rsidR="00C21C6E" w:rsidRPr="00A2632E" w:rsidRDefault="00C21C6E" w:rsidP="00C21C6E">
      <w:pPr>
        <w:pStyle w:val="NoSpacing"/>
        <w:rPr>
          <w:sz w:val="16"/>
          <w:szCs w:val="16"/>
          <w:lang w:val="en-US"/>
        </w:rPr>
      </w:pPr>
      <w:r w:rsidRPr="00A2632E">
        <w:rPr>
          <w:sz w:val="16"/>
          <w:szCs w:val="16"/>
          <w:lang w:val="en-US"/>
        </w:rPr>
        <w:t xml:space="preserve">8. </w:t>
      </w:r>
      <w:proofErr w:type="spellStart"/>
      <w:r w:rsidRPr="00A2632E">
        <w:rPr>
          <w:sz w:val="16"/>
          <w:szCs w:val="16"/>
          <w:lang w:val="en-US"/>
        </w:rPr>
        <w:t>Assmann</w:t>
      </w:r>
      <w:proofErr w:type="spellEnd"/>
      <w:r w:rsidRPr="00A2632E">
        <w:rPr>
          <w:sz w:val="16"/>
          <w:szCs w:val="16"/>
          <w:lang w:val="en-US"/>
        </w:rPr>
        <w:t>-Foundation for Prevention, Germany</w:t>
      </w:r>
    </w:p>
    <w:p w14:paraId="780780D4" w14:textId="77777777" w:rsidR="00C21C6E" w:rsidRPr="00A2632E" w:rsidRDefault="00C21C6E" w:rsidP="00C21C6E">
      <w:pPr>
        <w:pStyle w:val="NoSpacing"/>
        <w:rPr>
          <w:sz w:val="16"/>
          <w:szCs w:val="16"/>
          <w:lang w:val="en-US"/>
        </w:rPr>
      </w:pPr>
      <w:r w:rsidRPr="00A2632E">
        <w:rPr>
          <w:sz w:val="16"/>
          <w:szCs w:val="16"/>
          <w:lang w:val="en-US"/>
        </w:rPr>
        <w:t>9. Icelandic Heart Association, Iceland</w:t>
      </w:r>
    </w:p>
    <w:p w14:paraId="52E62A8B" w14:textId="77777777" w:rsidR="00C21C6E" w:rsidRPr="00A2632E" w:rsidRDefault="00C21C6E" w:rsidP="00C21C6E">
      <w:pPr>
        <w:pStyle w:val="NoSpacing"/>
        <w:rPr>
          <w:sz w:val="16"/>
          <w:szCs w:val="16"/>
          <w:lang w:val="en-US"/>
        </w:rPr>
      </w:pPr>
      <w:proofErr w:type="gramStart"/>
      <w:r w:rsidRPr="00A2632E">
        <w:rPr>
          <w:sz w:val="16"/>
          <w:szCs w:val="16"/>
          <w:lang w:val="en-US"/>
        </w:rPr>
        <w:t>10. University of Minnesota</w:t>
      </w:r>
      <w:proofErr w:type="gramEnd"/>
      <w:r w:rsidRPr="00A2632E">
        <w:rPr>
          <w:sz w:val="16"/>
          <w:szCs w:val="16"/>
          <w:lang w:val="en-US"/>
        </w:rPr>
        <w:t xml:space="preserve"> School of Public Health, US</w:t>
      </w:r>
      <w:r w:rsidRPr="00A2632E">
        <w:rPr>
          <w:sz w:val="16"/>
          <w:szCs w:val="16"/>
          <w:lang w:val="en-US"/>
        </w:rPr>
        <w:tab/>
      </w:r>
      <w:r w:rsidRPr="00A2632E">
        <w:rPr>
          <w:sz w:val="16"/>
          <w:szCs w:val="16"/>
          <w:lang w:val="en-US"/>
        </w:rPr>
        <w:tab/>
      </w:r>
    </w:p>
    <w:p w14:paraId="62FAF521" w14:textId="77777777" w:rsidR="00C21C6E" w:rsidRPr="00A2632E" w:rsidRDefault="00C21C6E" w:rsidP="00C21C6E">
      <w:pPr>
        <w:pStyle w:val="NoSpacing"/>
        <w:rPr>
          <w:sz w:val="16"/>
          <w:szCs w:val="16"/>
          <w:lang w:val="en-US"/>
        </w:rPr>
      </w:pPr>
      <w:r w:rsidRPr="00A2632E">
        <w:rPr>
          <w:sz w:val="16"/>
          <w:szCs w:val="16"/>
          <w:lang w:val="en-US"/>
        </w:rPr>
        <w:t xml:space="preserve">11. Division of Clinical Epidemiology and Aging Research, German Cancer Research Center (DKFZ), Heidelberg, Germany </w:t>
      </w:r>
    </w:p>
    <w:p w14:paraId="509ADCA3" w14:textId="77777777" w:rsidR="00C21C6E" w:rsidRPr="00A2632E" w:rsidRDefault="00C21C6E" w:rsidP="00C21C6E">
      <w:pPr>
        <w:pStyle w:val="NoSpacing"/>
        <w:rPr>
          <w:sz w:val="16"/>
          <w:szCs w:val="16"/>
          <w:lang w:val="en-US"/>
        </w:rPr>
      </w:pPr>
      <w:r w:rsidRPr="00A2632E">
        <w:rPr>
          <w:sz w:val="16"/>
          <w:szCs w:val="16"/>
          <w:lang w:val="en-US"/>
        </w:rPr>
        <w:t>12. University of Western Australia</w:t>
      </w:r>
      <w:r w:rsidRPr="00A2632E">
        <w:rPr>
          <w:sz w:val="16"/>
          <w:szCs w:val="16"/>
          <w:lang w:val="en-US"/>
        </w:rPr>
        <w:tab/>
      </w:r>
    </w:p>
    <w:p w14:paraId="600F3766" w14:textId="77777777" w:rsidR="00C21C6E" w:rsidRPr="00A2632E" w:rsidRDefault="00C21C6E" w:rsidP="00C21C6E">
      <w:pPr>
        <w:pStyle w:val="NoSpacing"/>
        <w:rPr>
          <w:sz w:val="16"/>
          <w:szCs w:val="16"/>
          <w:lang w:val="en-US"/>
        </w:rPr>
      </w:pPr>
      <w:r w:rsidRPr="00A2632E">
        <w:rPr>
          <w:sz w:val="16"/>
          <w:szCs w:val="16"/>
          <w:lang w:val="en-US"/>
        </w:rPr>
        <w:t xml:space="preserve">13. Department of Clinical Biochemistry, </w:t>
      </w:r>
      <w:proofErr w:type="spellStart"/>
      <w:r w:rsidRPr="00A2632E">
        <w:rPr>
          <w:sz w:val="16"/>
          <w:szCs w:val="16"/>
          <w:lang w:val="en-US"/>
        </w:rPr>
        <w:t>Herlev</w:t>
      </w:r>
      <w:proofErr w:type="spellEnd"/>
      <w:r w:rsidRPr="00A2632E">
        <w:rPr>
          <w:sz w:val="16"/>
          <w:szCs w:val="16"/>
          <w:lang w:val="en-US"/>
        </w:rPr>
        <w:t xml:space="preserve"> and Gentofte Hospital, Copenhagen University Hospital, Denmark</w:t>
      </w:r>
    </w:p>
    <w:p w14:paraId="42CD2A42" w14:textId="77777777" w:rsidR="00C21C6E" w:rsidRPr="00A2632E" w:rsidRDefault="00C21C6E" w:rsidP="00C21C6E">
      <w:pPr>
        <w:pStyle w:val="NoSpacing"/>
        <w:rPr>
          <w:sz w:val="16"/>
          <w:szCs w:val="16"/>
          <w:lang w:val="en-US"/>
        </w:rPr>
      </w:pPr>
      <w:r w:rsidRPr="00A2632E">
        <w:rPr>
          <w:sz w:val="16"/>
          <w:szCs w:val="16"/>
          <w:lang w:val="en-US"/>
        </w:rPr>
        <w:t>14. Faculty of Health and Medical Sciences, University of Copenhagen, Denmark</w:t>
      </w:r>
      <w:r w:rsidRPr="00A2632E">
        <w:rPr>
          <w:sz w:val="16"/>
          <w:szCs w:val="16"/>
          <w:lang w:val="en-US"/>
        </w:rPr>
        <w:tab/>
      </w:r>
      <w:r w:rsidRPr="00A2632E">
        <w:rPr>
          <w:sz w:val="16"/>
          <w:szCs w:val="16"/>
          <w:lang w:val="en-US"/>
        </w:rPr>
        <w:tab/>
      </w:r>
    </w:p>
    <w:p w14:paraId="53DAF686" w14:textId="77777777" w:rsidR="00C21C6E" w:rsidRPr="00A2632E" w:rsidRDefault="00C21C6E" w:rsidP="00C21C6E">
      <w:pPr>
        <w:pStyle w:val="NoSpacing"/>
        <w:rPr>
          <w:sz w:val="16"/>
          <w:szCs w:val="16"/>
          <w:lang w:val="en-US"/>
        </w:rPr>
      </w:pPr>
      <w:r w:rsidRPr="00A2632E">
        <w:rPr>
          <w:sz w:val="16"/>
          <w:szCs w:val="16"/>
          <w:lang w:val="en-US"/>
        </w:rPr>
        <w:t>15. Copenhagen City Heart Study, Frederiksberg Hospital, Copenhagen University Hospital, Denmark</w:t>
      </w:r>
    </w:p>
    <w:p w14:paraId="123056A3" w14:textId="77777777" w:rsidR="00C21C6E" w:rsidRPr="00A2632E" w:rsidRDefault="00C21C6E" w:rsidP="00C21C6E">
      <w:pPr>
        <w:pStyle w:val="NoSpacing"/>
        <w:rPr>
          <w:sz w:val="16"/>
          <w:szCs w:val="16"/>
          <w:lang w:val="en-US"/>
        </w:rPr>
      </w:pPr>
      <w:r w:rsidRPr="00A2632E">
        <w:rPr>
          <w:sz w:val="16"/>
          <w:szCs w:val="16"/>
          <w:lang w:val="en-US"/>
        </w:rPr>
        <w:t>16. Osaka University, Japan</w:t>
      </w:r>
      <w:r w:rsidRPr="00A2632E">
        <w:rPr>
          <w:sz w:val="16"/>
          <w:szCs w:val="16"/>
          <w:lang w:val="en-US"/>
        </w:rPr>
        <w:tab/>
      </w:r>
      <w:r w:rsidRPr="00A2632E">
        <w:rPr>
          <w:sz w:val="16"/>
          <w:szCs w:val="16"/>
          <w:lang w:val="en-US"/>
        </w:rPr>
        <w:tab/>
      </w:r>
    </w:p>
    <w:p w14:paraId="63786A87" w14:textId="77777777" w:rsidR="00C21C6E" w:rsidRPr="00A2632E" w:rsidRDefault="00C21C6E" w:rsidP="00C21C6E">
      <w:pPr>
        <w:pStyle w:val="NoSpacing"/>
        <w:rPr>
          <w:sz w:val="16"/>
          <w:szCs w:val="16"/>
          <w:lang w:val="en-US"/>
        </w:rPr>
      </w:pPr>
      <w:r w:rsidRPr="00A2632E">
        <w:rPr>
          <w:sz w:val="16"/>
          <w:szCs w:val="16"/>
          <w:lang w:val="en-US"/>
        </w:rPr>
        <w:t xml:space="preserve">17. University Medical Center Groningen, University of Groningen, </w:t>
      </w:r>
      <w:proofErr w:type="gramStart"/>
      <w:r w:rsidRPr="00A2632E">
        <w:rPr>
          <w:sz w:val="16"/>
          <w:szCs w:val="16"/>
          <w:lang w:val="en-US"/>
        </w:rPr>
        <w:t>The</w:t>
      </w:r>
      <w:proofErr w:type="gramEnd"/>
      <w:r w:rsidRPr="00A2632E">
        <w:rPr>
          <w:sz w:val="16"/>
          <w:szCs w:val="16"/>
          <w:lang w:val="en-US"/>
        </w:rPr>
        <w:t xml:space="preserve"> Netherlands</w:t>
      </w:r>
      <w:r w:rsidRPr="00A2632E">
        <w:rPr>
          <w:sz w:val="16"/>
          <w:szCs w:val="16"/>
          <w:lang w:val="en-US"/>
        </w:rPr>
        <w:tab/>
      </w:r>
      <w:r w:rsidRPr="00A2632E">
        <w:rPr>
          <w:sz w:val="16"/>
          <w:szCs w:val="16"/>
          <w:lang w:val="en-US"/>
        </w:rPr>
        <w:tab/>
      </w:r>
    </w:p>
    <w:p w14:paraId="1D9BA98B" w14:textId="77777777" w:rsidR="00C21C6E" w:rsidRPr="00A2632E" w:rsidRDefault="00C21C6E" w:rsidP="00C21C6E">
      <w:pPr>
        <w:pStyle w:val="NoSpacing"/>
        <w:rPr>
          <w:sz w:val="16"/>
          <w:szCs w:val="16"/>
          <w:lang w:val="en-US"/>
        </w:rPr>
      </w:pPr>
      <w:r w:rsidRPr="00A2632E">
        <w:rPr>
          <w:sz w:val="16"/>
          <w:szCs w:val="16"/>
          <w:lang w:val="en-US"/>
        </w:rPr>
        <w:t>18. St George's, University of London, UK</w:t>
      </w:r>
      <w:r w:rsidRPr="00A2632E">
        <w:rPr>
          <w:sz w:val="16"/>
          <w:szCs w:val="16"/>
          <w:lang w:val="en-US"/>
        </w:rPr>
        <w:tab/>
      </w:r>
      <w:r w:rsidRPr="00A2632E">
        <w:rPr>
          <w:sz w:val="16"/>
          <w:szCs w:val="16"/>
          <w:lang w:val="en-US"/>
        </w:rPr>
        <w:tab/>
      </w:r>
    </w:p>
    <w:p w14:paraId="77C3ED91" w14:textId="77777777" w:rsidR="00C21C6E" w:rsidRPr="00A2632E" w:rsidRDefault="00C21C6E" w:rsidP="00C21C6E">
      <w:pPr>
        <w:pStyle w:val="NoSpacing"/>
        <w:rPr>
          <w:sz w:val="16"/>
          <w:szCs w:val="16"/>
          <w:lang w:val="en-US"/>
        </w:rPr>
      </w:pPr>
      <w:r w:rsidRPr="00A2632E">
        <w:rPr>
          <w:sz w:val="16"/>
          <w:szCs w:val="16"/>
          <w:lang w:val="en-US"/>
        </w:rPr>
        <w:lastRenderedPageBreak/>
        <w:t>19. National Institute for Health and Welfare, Helsinki, Finland</w:t>
      </w:r>
      <w:r w:rsidRPr="00A2632E">
        <w:rPr>
          <w:sz w:val="16"/>
          <w:szCs w:val="16"/>
          <w:lang w:val="en-US"/>
        </w:rPr>
        <w:tab/>
      </w:r>
      <w:r w:rsidRPr="00A2632E">
        <w:rPr>
          <w:sz w:val="16"/>
          <w:szCs w:val="16"/>
          <w:lang w:val="en-US"/>
        </w:rPr>
        <w:tab/>
      </w:r>
    </w:p>
    <w:p w14:paraId="327DDD18" w14:textId="77777777" w:rsidR="00C21C6E" w:rsidRPr="00A2632E" w:rsidRDefault="00C21C6E" w:rsidP="00C21C6E">
      <w:pPr>
        <w:pStyle w:val="NoSpacing"/>
        <w:rPr>
          <w:sz w:val="16"/>
          <w:szCs w:val="16"/>
          <w:lang w:val="en-US"/>
        </w:rPr>
      </w:pPr>
      <w:r w:rsidRPr="00A2632E">
        <w:rPr>
          <w:sz w:val="16"/>
          <w:szCs w:val="16"/>
          <w:lang w:val="en-US"/>
        </w:rPr>
        <w:t>20. Ludwig-</w:t>
      </w:r>
      <w:proofErr w:type="spellStart"/>
      <w:r w:rsidRPr="00A2632E">
        <w:rPr>
          <w:sz w:val="16"/>
          <w:szCs w:val="16"/>
          <w:lang w:val="en-US"/>
        </w:rPr>
        <w:t>Maximilians</w:t>
      </w:r>
      <w:proofErr w:type="spellEnd"/>
      <w:r w:rsidRPr="00A2632E">
        <w:rPr>
          <w:sz w:val="16"/>
          <w:szCs w:val="16"/>
          <w:lang w:val="en-US"/>
        </w:rPr>
        <w:t>-</w:t>
      </w:r>
      <w:proofErr w:type="spellStart"/>
      <w:r w:rsidRPr="00A2632E">
        <w:rPr>
          <w:sz w:val="16"/>
          <w:szCs w:val="16"/>
          <w:lang w:val="en-US"/>
        </w:rPr>
        <w:t>Universität</w:t>
      </w:r>
      <w:proofErr w:type="spellEnd"/>
      <w:r w:rsidRPr="00A2632E">
        <w:rPr>
          <w:sz w:val="16"/>
          <w:szCs w:val="16"/>
          <w:lang w:val="en-US"/>
        </w:rPr>
        <w:t xml:space="preserve"> </w:t>
      </w:r>
      <w:proofErr w:type="spellStart"/>
      <w:r w:rsidRPr="00A2632E">
        <w:rPr>
          <w:sz w:val="16"/>
          <w:szCs w:val="16"/>
          <w:lang w:val="en-US"/>
        </w:rPr>
        <w:t>Münche</w:t>
      </w:r>
      <w:proofErr w:type="spellEnd"/>
      <w:r w:rsidRPr="00A2632E">
        <w:rPr>
          <w:sz w:val="16"/>
          <w:szCs w:val="16"/>
          <w:lang w:val="en-US"/>
        </w:rPr>
        <w:t>, Germany</w:t>
      </w:r>
      <w:r w:rsidRPr="00A2632E">
        <w:rPr>
          <w:sz w:val="16"/>
          <w:szCs w:val="16"/>
          <w:lang w:val="en-US"/>
        </w:rPr>
        <w:tab/>
      </w:r>
      <w:r w:rsidRPr="00A2632E">
        <w:rPr>
          <w:sz w:val="16"/>
          <w:szCs w:val="16"/>
          <w:lang w:val="en-US"/>
        </w:rPr>
        <w:tab/>
      </w:r>
    </w:p>
    <w:p w14:paraId="2197C0A8" w14:textId="77777777" w:rsidR="00C21C6E" w:rsidRPr="00A2632E" w:rsidRDefault="00C21C6E" w:rsidP="00C21C6E">
      <w:pPr>
        <w:pStyle w:val="NoSpacing"/>
        <w:rPr>
          <w:sz w:val="16"/>
          <w:szCs w:val="16"/>
          <w:lang w:val="en-US"/>
        </w:rPr>
      </w:pPr>
      <w:r w:rsidRPr="00A2632E">
        <w:rPr>
          <w:sz w:val="16"/>
          <w:szCs w:val="16"/>
          <w:lang w:val="en-US"/>
        </w:rPr>
        <w:t xml:space="preserve">21. Helmholtz </w:t>
      </w:r>
      <w:proofErr w:type="spellStart"/>
      <w:r w:rsidRPr="00A2632E">
        <w:rPr>
          <w:sz w:val="16"/>
          <w:szCs w:val="16"/>
          <w:lang w:val="en-US"/>
        </w:rPr>
        <w:t>Zentrum</w:t>
      </w:r>
      <w:proofErr w:type="spellEnd"/>
      <w:r w:rsidRPr="00A2632E">
        <w:rPr>
          <w:sz w:val="16"/>
          <w:szCs w:val="16"/>
          <w:lang w:val="en-US"/>
        </w:rPr>
        <w:t xml:space="preserve"> </w:t>
      </w:r>
      <w:proofErr w:type="spellStart"/>
      <w:r w:rsidRPr="00A2632E">
        <w:rPr>
          <w:sz w:val="16"/>
          <w:szCs w:val="16"/>
          <w:lang w:val="en-US"/>
        </w:rPr>
        <w:t>München</w:t>
      </w:r>
      <w:proofErr w:type="spellEnd"/>
      <w:r w:rsidRPr="00A2632E">
        <w:rPr>
          <w:sz w:val="16"/>
          <w:szCs w:val="16"/>
          <w:lang w:val="en-US"/>
        </w:rPr>
        <w:t xml:space="preserve">, German Research Center for Environmental Health </w:t>
      </w:r>
      <w:r w:rsidRPr="00A2632E">
        <w:rPr>
          <w:sz w:val="16"/>
          <w:szCs w:val="16"/>
          <w:lang w:val="en-US"/>
        </w:rPr>
        <w:tab/>
      </w:r>
      <w:r w:rsidRPr="00A2632E">
        <w:rPr>
          <w:sz w:val="16"/>
          <w:szCs w:val="16"/>
          <w:lang w:val="en-US"/>
        </w:rPr>
        <w:tab/>
      </w:r>
    </w:p>
    <w:p w14:paraId="55C6A5D3" w14:textId="77777777" w:rsidR="00C21C6E" w:rsidRPr="00A2632E" w:rsidRDefault="00C21C6E" w:rsidP="00C21C6E">
      <w:pPr>
        <w:pStyle w:val="NoSpacing"/>
        <w:rPr>
          <w:sz w:val="16"/>
          <w:szCs w:val="16"/>
          <w:lang w:val="en-US"/>
        </w:rPr>
      </w:pPr>
      <w:r w:rsidRPr="00A2632E">
        <w:rPr>
          <w:sz w:val="16"/>
          <w:szCs w:val="16"/>
          <w:lang w:val="en-US"/>
        </w:rPr>
        <w:t xml:space="preserve">22. </w:t>
      </w:r>
      <w:proofErr w:type="spellStart"/>
      <w:r w:rsidRPr="00A2632E">
        <w:rPr>
          <w:sz w:val="16"/>
          <w:szCs w:val="16"/>
          <w:lang w:val="en-US"/>
        </w:rPr>
        <w:t>Deutsches</w:t>
      </w:r>
      <w:proofErr w:type="spellEnd"/>
      <w:r w:rsidRPr="00A2632E">
        <w:rPr>
          <w:sz w:val="16"/>
          <w:szCs w:val="16"/>
          <w:lang w:val="en-US"/>
        </w:rPr>
        <w:t xml:space="preserve"> </w:t>
      </w:r>
      <w:proofErr w:type="spellStart"/>
      <w:r w:rsidRPr="00A2632E">
        <w:rPr>
          <w:sz w:val="16"/>
          <w:szCs w:val="16"/>
          <w:lang w:val="en-US"/>
        </w:rPr>
        <w:t>Herzzentrum</w:t>
      </w:r>
      <w:proofErr w:type="spellEnd"/>
      <w:r w:rsidRPr="00A2632E">
        <w:rPr>
          <w:sz w:val="16"/>
          <w:szCs w:val="16"/>
          <w:lang w:val="en-US"/>
        </w:rPr>
        <w:t xml:space="preserve"> </w:t>
      </w:r>
      <w:proofErr w:type="spellStart"/>
      <w:r w:rsidRPr="00A2632E">
        <w:rPr>
          <w:sz w:val="16"/>
          <w:szCs w:val="16"/>
          <w:lang w:val="en-US"/>
        </w:rPr>
        <w:t>München</w:t>
      </w:r>
      <w:proofErr w:type="spellEnd"/>
      <w:r w:rsidRPr="00A2632E">
        <w:rPr>
          <w:sz w:val="16"/>
          <w:szCs w:val="16"/>
          <w:lang w:val="en-US"/>
        </w:rPr>
        <w:t xml:space="preserve">, </w:t>
      </w:r>
      <w:proofErr w:type="spellStart"/>
      <w:r w:rsidRPr="00A2632E">
        <w:rPr>
          <w:sz w:val="16"/>
          <w:szCs w:val="16"/>
          <w:lang w:val="en-US"/>
        </w:rPr>
        <w:t>Technische</w:t>
      </w:r>
      <w:proofErr w:type="spellEnd"/>
      <w:r w:rsidRPr="00A2632E">
        <w:rPr>
          <w:sz w:val="16"/>
          <w:szCs w:val="16"/>
          <w:lang w:val="en-US"/>
        </w:rPr>
        <w:t xml:space="preserve"> </w:t>
      </w:r>
      <w:proofErr w:type="spellStart"/>
      <w:r w:rsidRPr="00A2632E">
        <w:rPr>
          <w:sz w:val="16"/>
          <w:szCs w:val="16"/>
          <w:lang w:val="en-US"/>
        </w:rPr>
        <w:t>Universität</w:t>
      </w:r>
      <w:proofErr w:type="spellEnd"/>
      <w:r w:rsidRPr="00A2632E">
        <w:rPr>
          <w:sz w:val="16"/>
          <w:szCs w:val="16"/>
          <w:lang w:val="en-US"/>
        </w:rPr>
        <w:t xml:space="preserve"> </w:t>
      </w:r>
      <w:proofErr w:type="spellStart"/>
      <w:r w:rsidRPr="00A2632E">
        <w:rPr>
          <w:sz w:val="16"/>
          <w:szCs w:val="16"/>
          <w:lang w:val="en-US"/>
        </w:rPr>
        <w:t>München</w:t>
      </w:r>
      <w:proofErr w:type="spellEnd"/>
      <w:r w:rsidRPr="00A2632E">
        <w:rPr>
          <w:sz w:val="16"/>
          <w:szCs w:val="16"/>
          <w:lang w:val="en-US"/>
        </w:rPr>
        <w:t xml:space="preserve">, and DZHK (German Centre for Cardiovascular Research), partner site Munich Heart Alliance, Munich, Germany </w:t>
      </w:r>
      <w:r w:rsidRPr="00A2632E">
        <w:rPr>
          <w:sz w:val="16"/>
          <w:szCs w:val="16"/>
          <w:lang w:val="en-US"/>
        </w:rPr>
        <w:tab/>
      </w:r>
      <w:r w:rsidRPr="00A2632E">
        <w:rPr>
          <w:sz w:val="16"/>
          <w:szCs w:val="16"/>
          <w:lang w:val="en-US"/>
        </w:rPr>
        <w:tab/>
      </w:r>
    </w:p>
    <w:p w14:paraId="40D483B7" w14:textId="77777777" w:rsidR="00C21C6E" w:rsidRPr="00A2632E" w:rsidRDefault="00C21C6E" w:rsidP="00C21C6E">
      <w:pPr>
        <w:pStyle w:val="NoSpacing"/>
        <w:rPr>
          <w:sz w:val="16"/>
          <w:szCs w:val="16"/>
          <w:lang w:val="en-US"/>
        </w:rPr>
      </w:pPr>
      <w:r w:rsidRPr="00A2632E">
        <w:rPr>
          <w:sz w:val="16"/>
          <w:szCs w:val="16"/>
          <w:lang w:val="en-US"/>
        </w:rPr>
        <w:t xml:space="preserve">23. University of Ulm Medical Center, Department of Internal Medicine II - Cardiology, Ulm, Germany </w:t>
      </w:r>
    </w:p>
    <w:p w14:paraId="33CDEB2F" w14:textId="77777777" w:rsidR="00C21C6E" w:rsidRPr="00A2632E" w:rsidRDefault="00C21C6E" w:rsidP="00C21C6E">
      <w:pPr>
        <w:pStyle w:val="NoSpacing"/>
        <w:rPr>
          <w:sz w:val="16"/>
          <w:szCs w:val="16"/>
          <w:lang w:val="en-US"/>
        </w:rPr>
      </w:pPr>
      <w:r w:rsidRPr="00A2632E">
        <w:rPr>
          <w:sz w:val="16"/>
          <w:szCs w:val="16"/>
          <w:lang w:val="en-US"/>
        </w:rPr>
        <w:t>24.  Erasmus MC, University Medical Center Rotterdam, the Netherlands</w:t>
      </w:r>
    </w:p>
    <w:p w14:paraId="7DC42C88" w14:textId="77777777" w:rsidR="00C21C6E" w:rsidRPr="00A2632E" w:rsidRDefault="00C21C6E" w:rsidP="00C21C6E">
      <w:pPr>
        <w:pStyle w:val="NoSpacing"/>
        <w:rPr>
          <w:sz w:val="16"/>
          <w:szCs w:val="16"/>
          <w:lang w:val="en-US"/>
        </w:rPr>
      </w:pPr>
      <w:r w:rsidRPr="00A2632E">
        <w:rPr>
          <w:sz w:val="16"/>
          <w:szCs w:val="16"/>
          <w:lang w:val="en-US"/>
        </w:rPr>
        <w:t>25. University of Greifswald, Germany</w:t>
      </w:r>
    </w:p>
    <w:p w14:paraId="69ED6207" w14:textId="77777777" w:rsidR="00C21C6E" w:rsidRPr="00A2632E" w:rsidRDefault="00C21C6E" w:rsidP="00C21C6E">
      <w:pPr>
        <w:pStyle w:val="NoSpacing"/>
        <w:rPr>
          <w:sz w:val="16"/>
          <w:szCs w:val="16"/>
          <w:lang w:val="en-US"/>
        </w:rPr>
      </w:pPr>
      <w:r w:rsidRPr="00A2632E">
        <w:rPr>
          <w:sz w:val="16"/>
          <w:szCs w:val="16"/>
          <w:lang w:val="en-US"/>
        </w:rPr>
        <w:t>26. Royal Free and University College Medical School, London, UK</w:t>
      </w:r>
    </w:p>
    <w:p w14:paraId="52D693DD" w14:textId="77777777" w:rsidR="00C21C6E" w:rsidRPr="00A2632E" w:rsidRDefault="00C21C6E" w:rsidP="00C21C6E">
      <w:pPr>
        <w:pStyle w:val="NoSpacing"/>
        <w:rPr>
          <w:sz w:val="16"/>
          <w:szCs w:val="16"/>
          <w:lang w:val="en-US"/>
        </w:rPr>
      </w:pPr>
      <w:r w:rsidRPr="00A2632E">
        <w:rPr>
          <w:sz w:val="16"/>
          <w:szCs w:val="16"/>
          <w:lang w:val="en-US"/>
        </w:rPr>
        <w:t>27. Kyushu University, Japan</w:t>
      </w:r>
    </w:p>
    <w:p w14:paraId="0CF35FA7" w14:textId="77777777" w:rsidR="00C21C6E" w:rsidRPr="00A2632E" w:rsidRDefault="00C21C6E" w:rsidP="00C21C6E">
      <w:pPr>
        <w:pStyle w:val="NoSpacing"/>
        <w:rPr>
          <w:sz w:val="16"/>
          <w:szCs w:val="16"/>
          <w:lang w:val="en-US"/>
        </w:rPr>
      </w:pPr>
      <w:r w:rsidRPr="00A2632E">
        <w:rPr>
          <w:sz w:val="16"/>
          <w:szCs w:val="16"/>
          <w:lang w:val="en-US"/>
        </w:rPr>
        <w:t xml:space="preserve">28. University of </w:t>
      </w:r>
      <w:proofErr w:type="spellStart"/>
      <w:r w:rsidRPr="00A2632E">
        <w:rPr>
          <w:sz w:val="16"/>
          <w:szCs w:val="16"/>
          <w:lang w:val="en-US"/>
        </w:rPr>
        <w:t>Padova</w:t>
      </w:r>
      <w:proofErr w:type="spellEnd"/>
      <w:r w:rsidRPr="00A2632E">
        <w:rPr>
          <w:sz w:val="16"/>
          <w:szCs w:val="16"/>
          <w:lang w:val="en-US"/>
        </w:rPr>
        <w:t>, Italy</w:t>
      </w:r>
    </w:p>
    <w:p w14:paraId="6FA93F64" w14:textId="77777777" w:rsidR="00C21C6E" w:rsidRPr="00A2632E" w:rsidRDefault="00C21C6E" w:rsidP="00C21C6E">
      <w:pPr>
        <w:pStyle w:val="NoSpacing"/>
        <w:rPr>
          <w:sz w:val="16"/>
          <w:szCs w:val="16"/>
          <w:lang w:val="en-US"/>
        </w:rPr>
      </w:pPr>
      <w:r w:rsidRPr="00A2632E">
        <w:rPr>
          <w:sz w:val="16"/>
          <w:szCs w:val="16"/>
          <w:lang w:val="en-US"/>
        </w:rPr>
        <w:t>29. University of Hawaii, USA</w:t>
      </w:r>
    </w:p>
    <w:p w14:paraId="37B548A5" w14:textId="39CB62C1" w:rsidR="00C21C6E" w:rsidRPr="00A2632E" w:rsidRDefault="00C21C6E" w:rsidP="00C21C6E">
      <w:pPr>
        <w:pStyle w:val="NoSpacing"/>
        <w:rPr>
          <w:sz w:val="16"/>
          <w:szCs w:val="16"/>
          <w:lang w:val="en-US"/>
        </w:rPr>
      </w:pPr>
      <w:r w:rsidRPr="00A2632E">
        <w:rPr>
          <w:sz w:val="16"/>
          <w:szCs w:val="16"/>
          <w:lang w:val="en-US"/>
        </w:rPr>
        <w:t>30. Population Health Science, Bristol Medical School, Bristol University, Bristol, UK</w:t>
      </w:r>
    </w:p>
    <w:p w14:paraId="40B0BB68" w14:textId="4A984906" w:rsidR="00C21C6E" w:rsidRPr="00A2632E" w:rsidRDefault="00C21C6E" w:rsidP="00C21C6E">
      <w:pPr>
        <w:pStyle w:val="NoSpacing"/>
        <w:rPr>
          <w:sz w:val="16"/>
          <w:szCs w:val="16"/>
          <w:lang w:val="en-US"/>
        </w:rPr>
      </w:pPr>
      <w:r w:rsidRPr="00A2632E">
        <w:rPr>
          <w:sz w:val="16"/>
          <w:szCs w:val="16"/>
          <w:lang w:val="en-US"/>
        </w:rPr>
        <w:t>3</w:t>
      </w:r>
      <w:r w:rsidR="00AA27E8" w:rsidRPr="00A2632E">
        <w:rPr>
          <w:sz w:val="16"/>
          <w:szCs w:val="16"/>
          <w:lang w:val="en-US"/>
        </w:rPr>
        <w:t>1</w:t>
      </w:r>
      <w:r w:rsidRPr="00A2632E">
        <w:rPr>
          <w:sz w:val="16"/>
          <w:szCs w:val="16"/>
          <w:lang w:val="en-US"/>
        </w:rPr>
        <w:t xml:space="preserve">. INAF, </w:t>
      </w:r>
      <w:proofErr w:type="spellStart"/>
      <w:r w:rsidRPr="00A2632E">
        <w:rPr>
          <w:sz w:val="16"/>
          <w:szCs w:val="16"/>
          <w:lang w:val="en-US"/>
        </w:rPr>
        <w:t>Université</w:t>
      </w:r>
      <w:proofErr w:type="spellEnd"/>
      <w:r w:rsidRPr="00A2632E">
        <w:rPr>
          <w:sz w:val="16"/>
          <w:szCs w:val="16"/>
          <w:lang w:val="en-US"/>
        </w:rPr>
        <w:t xml:space="preserve"> Laval, QC, Canada</w:t>
      </w:r>
    </w:p>
    <w:p w14:paraId="571259F9" w14:textId="4F364CE3" w:rsidR="00C21C6E" w:rsidRPr="00A2632E" w:rsidRDefault="00C21C6E" w:rsidP="00C21C6E">
      <w:pPr>
        <w:pStyle w:val="NoSpacing"/>
        <w:rPr>
          <w:sz w:val="16"/>
          <w:szCs w:val="16"/>
          <w:lang w:val="en-US"/>
        </w:rPr>
      </w:pPr>
      <w:r w:rsidRPr="00A2632E">
        <w:rPr>
          <w:sz w:val="16"/>
          <w:szCs w:val="16"/>
          <w:lang w:val="en-US"/>
        </w:rPr>
        <w:t>3</w:t>
      </w:r>
      <w:r w:rsidR="00AA27E8" w:rsidRPr="00A2632E">
        <w:rPr>
          <w:sz w:val="16"/>
          <w:szCs w:val="16"/>
          <w:lang w:val="en-US"/>
        </w:rPr>
        <w:t>2</w:t>
      </w:r>
      <w:r w:rsidRPr="00A2632E">
        <w:rPr>
          <w:sz w:val="16"/>
          <w:szCs w:val="16"/>
          <w:lang w:val="en-US"/>
        </w:rPr>
        <w:t>. The University of New South Wales, Australia</w:t>
      </w:r>
      <w:r w:rsidRPr="00A2632E">
        <w:rPr>
          <w:sz w:val="16"/>
          <w:szCs w:val="16"/>
          <w:lang w:val="en-US"/>
        </w:rPr>
        <w:tab/>
      </w:r>
    </w:p>
    <w:p w14:paraId="76129373" w14:textId="713074E8" w:rsidR="00C21C6E" w:rsidRPr="00A2632E" w:rsidRDefault="00C21C6E" w:rsidP="00C21C6E">
      <w:pPr>
        <w:pStyle w:val="NoSpacing"/>
        <w:rPr>
          <w:sz w:val="16"/>
          <w:szCs w:val="16"/>
          <w:lang w:val="en-US"/>
        </w:rPr>
      </w:pPr>
      <w:r w:rsidRPr="00A2632E">
        <w:rPr>
          <w:sz w:val="16"/>
          <w:szCs w:val="16"/>
          <w:lang w:val="en-US"/>
        </w:rPr>
        <w:t>3</w:t>
      </w:r>
      <w:r w:rsidR="00AA27E8" w:rsidRPr="00A2632E">
        <w:rPr>
          <w:sz w:val="16"/>
          <w:szCs w:val="16"/>
          <w:lang w:val="en-US"/>
        </w:rPr>
        <w:t>3</w:t>
      </w:r>
      <w:r w:rsidRPr="00A2632E">
        <w:rPr>
          <w:sz w:val="16"/>
          <w:szCs w:val="16"/>
          <w:lang w:val="en-US"/>
        </w:rPr>
        <w:t>. University of California, San Diego, USA</w:t>
      </w:r>
      <w:r w:rsidRPr="00A2632E">
        <w:rPr>
          <w:sz w:val="16"/>
          <w:szCs w:val="16"/>
          <w:lang w:val="en-US"/>
        </w:rPr>
        <w:tab/>
      </w:r>
    </w:p>
    <w:p w14:paraId="41AF957E" w14:textId="6B01DD51" w:rsidR="00C21C6E" w:rsidRPr="00A2632E" w:rsidRDefault="00C21C6E" w:rsidP="00C21C6E">
      <w:pPr>
        <w:pStyle w:val="NoSpacing"/>
        <w:rPr>
          <w:sz w:val="16"/>
          <w:szCs w:val="16"/>
          <w:lang w:val="en-US"/>
        </w:rPr>
      </w:pPr>
      <w:r w:rsidRPr="00A2632E">
        <w:rPr>
          <w:sz w:val="16"/>
          <w:szCs w:val="16"/>
          <w:lang w:val="en-US"/>
        </w:rPr>
        <w:t>3</w:t>
      </w:r>
      <w:r w:rsidR="00AA27E8" w:rsidRPr="00A2632E">
        <w:rPr>
          <w:sz w:val="16"/>
          <w:szCs w:val="16"/>
          <w:lang w:val="en-US"/>
        </w:rPr>
        <w:t>4</w:t>
      </w:r>
      <w:r w:rsidRPr="00A2632E">
        <w:rPr>
          <w:sz w:val="16"/>
          <w:szCs w:val="16"/>
          <w:lang w:val="en-US"/>
        </w:rPr>
        <w:t xml:space="preserve">. University of Gothenburg, Sweden </w:t>
      </w:r>
    </w:p>
    <w:p w14:paraId="0806E036" w14:textId="41946223" w:rsidR="00C21C6E" w:rsidRPr="00A2632E" w:rsidRDefault="00C21C6E" w:rsidP="00C21C6E">
      <w:pPr>
        <w:pStyle w:val="NoSpacing"/>
        <w:rPr>
          <w:sz w:val="16"/>
          <w:szCs w:val="16"/>
          <w:lang w:val="en-US"/>
        </w:rPr>
      </w:pPr>
      <w:r w:rsidRPr="00A2632E">
        <w:rPr>
          <w:sz w:val="16"/>
          <w:szCs w:val="16"/>
          <w:lang w:val="en-US"/>
        </w:rPr>
        <w:t>3</w:t>
      </w:r>
      <w:r w:rsidR="00AA27E8" w:rsidRPr="00A2632E">
        <w:rPr>
          <w:sz w:val="16"/>
          <w:szCs w:val="16"/>
          <w:lang w:val="en-US"/>
        </w:rPr>
        <w:t>5</w:t>
      </w:r>
      <w:r w:rsidRPr="00A2632E">
        <w:rPr>
          <w:sz w:val="16"/>
          <w:szCs w:val="16"/>
          <w:lang w:val="en-US"/>
        </w:rPr>
        <w:t xml:space="preserve">. Department of Internal Medicine, </w:t>
      </w:r>
      <w:proofErr w:type="spellStart"/>
      <w:r w:rsidRPr="00A2632E">
        <w:rPr>
          <w:sz w:val="16"/>
          <w:szCs w:val="16"/>
          <w:lang w:val="en-US"/>
        </w:rPr>
        <w:t>Bruneck</w:t>
      </w:r>
      <w:proofErr w:type="spellEnd"/>
      <w:r w:rsidRPr="00A2632E">
        <w:rPr>
          <w:sz w:val="16"/>
          <w:szCs w:val="16"/>
          <w:lang w:val="en-US"/>
        </w:rPr>
        <w:t xml:space="preserve"> Hospital, Italy</w:t>
      </w:r>
      <w:r w:rsidRPr="00A2632E">
        <w:rPr>
          <w:sz w:val="16"/>
          <w:szCs w:val="16"/>
          <w:lang w:val="en-US"/>
        </w:rPr>
        <w:tab/>
      </w:r>
    </w:p>
    <w:p w14:paraId="0AD43E81" w14:textId="7485C056" w:rsidR="00C21C6E" w:rsidRPr="00A2632E" w:rsidRDefault="00C21C6E" w:rsidP="00C21C6E">
      <w:pPr>
        <w:pStyle w:val="NoSpacing"/>
        <w:rPr>
          <w:sz w:val="16"/>
          <w:szCs w:val="16"/>
          <w:lang w:val="en-US"/>
        </w:rPr>
      </w:pPr>
      <w:r w:rsidRPr="00A2632E">
        <w:rPr>
          <w:sz w:val="16"/>
          <w:szCs w:val="16"/>
          <w:lang w:val="en-US"/>
        </w:rPr>
        <w:t>3</w:t>
      </w:r>
      <w:r w:rsidR="00AA27E8" w:rsidRPr="00A2632E">
        <w:rPr>
          <w:sz w:val="16"/>
          <w:szCs w:val="16"/>
          <w:lang w:val="en-US"/>
        </w:rPr>
        <w:t>6</w:t>
      </w:r>
      <w:r w:rsidRPr="00A2632E">
        <w:rPr>
          <w:sz w:val="16"/>
          <w:szCs w:val="16"/>
          <w:lang w:val="en-US"/>
        </w:rPr>
        <w:t>. University of Edinburgh, UK</w:t>
      </w:r>
      <w:r w:rsidRPr="00A2632E">
        <w:rPr>
          <w:sz w:val="16"/>
          <w:szCs w:val="16"/>
          <w:lang w:val="en-US"/>
        </w:rPr>
        <w:tab/>
      </w:r>
    </w:p>
    <w:p w14:paraId="0B6E87E6" w14:textId="4A30AB76" w:rsidR="00C21C6E" w:rsidRPr="00A2632E" w:rsidRDefault="00C21C6E" w:rsidP="00C21C6E">
      <w:pPr>
        <w:pStyle w:val="NoSpacing"/>
        <w:rPr>
          <w:sz w:val="16"/>
          <w:szCs w:val="16"/>
          <w:lang w:val="en-US"/>
        </w:rPr>
      </w:pPr>
      <w:r w:rsidRPr="00A2632E">
        <w:rPr>
          <w:sz w:val="16"/>
          <w:szCs w:val="16"/>
          <w:lang w:val="en-US"/>
        </w:rPr>
        <w:t>3</w:t>
      </w:r>
      <w:r w:rsidR="00AA27E8" w:rsidRPr="00A2632E">
        <w:rPr>
          <w:sz w:val="16"/>
          <w:szCs w:val="16"/>
          <w:lang w:val="en-US"/>
        </w:rPr>
        <w:t>7</w:t>
      </w:r>
      <w:r w:rsidRPr="00A2632E">
        <w:rPr>
          <w:sz w:val="16"/>
          <w:szCs w:val="16"/>
          <w:lang w:val="en-US"/>
        </w:rPr>
        <w:t xml:space="preserve">. The SC Health Company, Care Coordination Institute, University of South Carolina School of Medicine-Greenville, USA </w:t>
      </w:r>
    </w:p>
    <w:p w14:paraId="2A603C67" w14:textId="482EB066" w:rsidR="00C21C6E" w:rsidRPr="00A2632E" w:rsidRDefault="00C21C6E" w:rsidP="00C21C6E">
      <w:pPr>
        <w:pStyle w:val="NoSpacing"/>
        <w:rPr>
          <w:sz w:val="16"/>
          <w:szCs w:val="16"/>
          <w:lang w:val="en-US"/>
        </w:rPr>
      </w:pPr>
      <w:r w:rsidRPr="00A2632E">
        <w:rPr>
          <w:sz w:val="16"/>
          <w:szCs w:val="16"/>
          <w:lang w:val="en-US"/>
        </w:rPr>
        <w:t>3</w:t>
      </w:r>
      <w:r w:rsidR="00AA27E8" w:rsidRPr="00A2632E">
        <w:rPr>
          <w:sz w:val="16"/>
          <w:szCs w:val="16"/>
          <w:lang w:val="en-US"/>
        </w:rPr>
        <w:t>8</w:t>
      </w:r>
      <w:r w:rsidRPr="00A2632E">
        <w:rPr>
          <w:sz w:val="16"/>
          <w:szCs w:val="16"/>
          <w:lang w:val="en-US"/>
        </w:rPr>
        <w:t>. Institute of Public Health and Clinical Nutrition, University of Eastern Finland, Kuopio, Finland</w:t>
      </w:r>
      <w:r w:rsidRPr="00A2632E">
        <w:rPr>
          <w:sz w:val="16"/>
          <w:szCs w:val="16"/>
          <w:lang w:val="en-US"/>
        </w:rPr>
        <w:tab/>
      </w:r>
    </w:p>
    <w:p w14:paraId="48F9F796" w14:textId="1539D64F" w:rsidR="00C21C6E" w:rsidRPr="00A2632E" w:rsidRDefault="00AA27E8" w:rsidP="00C21C6E">
      <w:pPr>
        <w:pStyle w:val="NoSpacing"/>
        <w:rPr>
          <w:sz w:val="16"/>
          <w:szCs w:val="16"/>
          <w:lang w:val="en-US"/>
        </w:rPr>
      </w:pPr>
      <w:r w:rsidRPr="00A2632E">
        <w:rPr>
          <w:sz w:val="16"/>
          <w:szCs w:val="16"/>
          <w:lang w:val="en-US"/>
        </w:rPr>
        <w:t>39</w:t>
      </w:r>
      <w:r w:rsidR="00C21C6E" w:rsidRPr="00A2632E">
        <w:rPr>
          <w:sz w:val="16"/>
          <w:szCs w:val="16"/>
          <w:lang w:val="en-US"/>
        </w:rPr>
        <w:t>. VU University Medical Center Amsterdam, Netherlands</w:t>
      </w:r>
    </w:p>
    <w:p w14:paraId="389C09DD" w14:textId="66DF41A7" w:rsidR="00C21C6E" w:rsidRPr="00A2632E" w:rsidRDefault="00C21C6E" w:rsidP="00C21C6E">
      <w:pPr>
        <w:pStyle w:val="NoSpacing"/>
        <w:rPr>
          <w:sz w:val="16"/>
          <w:szCs w:val="16"/>
          <w:lang w:val="en-US"/>
        </w:rPr>
      </w:pPr>
      <w:r w:rsidRPr="00A2632E">
        <w:rPr>
          <w:sz w:val="16"/>
          <w:szCs w:val="16"/>
          <w:lang w:val="en-US"/>
        </w:rPr>
        <w:t>4</w:t>
      </w:r>
      <w:r w:rsidR="00AA27E8" w:rsidRPr="00A2632E">
        <w:rPr>
          <w:sz w:val="16"/>
          <w:szCs w:val="16"/>
          <w:lang w:val="en-US"/>
        </w:rPr>
        <w:t>0</w:t>
      </w:r>
      <w:r w:rsidRPr="00A2632E">
        <w:rPr>
          <w:sz w:val="16"/>
          <w:szCs w:val="16"/>
          <w:lang w:val="en-US"/>
        </w:rPr>
        <w:t>. Julius Center for Health Sciences and Primary Care, University Medical Center Utrecht, Utrecht University, Utrecht, the Netherlands</w:t>
      </w:r>
    </w:p>
    <w:p w14:paraId="55332AFE" w14:textId="1DE6A346" w:rsidR="00C21C6E" w:rsidRPr="00A2632E" w:rsidRDefault="00C21C6E" w:rsidP="00C21C6E">
      <w:pPr>
        <w:pStyle w:val="NoSpacing"/>
        <w:rPr>
          <w:sz w:val="16"/>
          <w:szCs w:val="16"/>
          <w:lang w:val="en-US"/>
        </w:rPr>
      </w:pPr>
      <w:r w:rsidRPr="00A2632E">
        <w:rPr>
          <w:sz w:val="16"/>
          <w:szCs w:val="16"/>
          <w:lang w:val="en-US"/>
        </w:rPr>
        <w:t>4</w:t>
      </w:r>
      <w:r w:rsidR="00AA27E8" w:rsidRPr="00A2632E">
        <w:rPr>
          <w:sz w:val="16"/>
          <w:szCs w:val="16"/>
          <w:lang w:val="en-US"/>
        </w:rPr>
        <w:t>1</w:t>
      </w:r>
      <w:r w:rsidRPr="00A2632E">
        <w:rPr>
          <w:sz w:val="16"/>
          <w:szCs w:val="16"/>
          <w:lang w:val="en-US"/>
        </w:rPr>
        <w:t>. Tel Aviv University, Israel</w:t>
      </w:r>
    </w:p>
    <w:p w14:paraId="27052598" w14:textId="341274B8" w:rsidR="00C21C6E" w:rsidRPr="00A2632E" w:rsidRDefault="00C21C6E" w:rsidP="00C21C6E">
      <w:pPr>
        <w:pStyle w:val="NoSpacing"/>
        <w:rPr>
          <w:sz w:val="16"/>
          <w:szCs w:val="16"/>
          <w:lang w:val="en-US"/>
        </w:rPr>
      </w:pPr>
      <w:r w:rsidRPr="00A2632E">
        <w:rPr>
          <w:sz w:val="16"/>
          <w:szCs w:val="16"/>
          <w:lang w:val="en-US"/>
        </w:rPr>
        <w:t>4</w:t>
      </w:r>
      <w:r w:rsidR="00AA27E8" w:rsidRPr="00A2632E">
        <w:rPr>
          <w:sz w:val="16"/>
          <w:szCs w:val="16"/>
          <w:lang w:val="en-US"/>
        </w:rPr>
        <w:t>2</w:t>
      </w:r>
      <w:r w:rsidRPr="00A2632E">
        <w:rPr>
          <w:sz w:val="16"/>
          <w:szCs w:val="16"/>
          <w:lang w:val="en-US"/>
        </w:rPr>
        <w:t xml:space="preserve">. MRC </w:t>
      </w:r>
      <w:proofErr w:type="spellStart"/>
      <w:r w:rsidRPr="00A2632E">
        <w:rPr>
          <w:sz w:val="16"/>
          <w:szCs w:val="16"/>
          <w:lang w:val="en-US"/>
        </w:rPr>
        <w:t>Lifecourse</w:t>
      </w:r>
      <w:proofErr w:type="spellEnd"/>
      <w:r w:rsidRPr="00A2632E">
        <w:rPr>
          <w:sz w:val="16"/>
          <w:szCs w:val="16"/>
          <w:lang w:val="en-US"/>
        </w:rPr>
        <w:t xml:space="preserve"> Epidemiology Unit, University of Southampton </w:t>
      </w:r>
    </w:p>
    <w:p w14:paraId="0B801176" w14:textId="43148AD7" w:rsidR="00C21C6E" w:rsidRPr="00A2632E" w:rsidRDefault="00C21C6E" w:rsidP="00C21C6E">
      <w:pPr>
        <w:pStyle w:val="NoSpacing"/>
        <w:rPr>
          <w:sz w:val="16"/>
          <w:szCs w:val="16"/>
          <w:lang w:val="en-US"/>
        </w:rPr>
      </w:pPr>
      <w:r w:rsidRPr="00A2632E">
        <w:rPr>
          <w:sz w:val="16"/>
          <w:szCs w:val="16"/>
          <w:lang w:val="en-US"/>
        </w:rPr>
        <w:t>4</w:t>
      </w:r>
      <w:r w:rsidR="00AA27E8" w:rsidRPr="00A2632E">
        <w:rPr>
          <w:sz w:val="16"/>
          <w:szCs w:val="16"/>
          <w:lang w:val="en-US"/>
        </w:rPr>
        <w:t>3</w:t>
      </w:r>
      <w:r w:rsidRPr="00A2632E">
        <w:rPr>
          <w:sz w:val="16"/>
          <w:szCs w:val="16"/>
          <w:lang w:val="en-US"/>
        </w:rPr>
        <w:t>. National Health Institute (ISS), Italy</w:t>
      </w:r>
    </w:p>
    <w:p w14:paraId="4B2A9C28" w14:textId="061F2556" w:rsidR="00C21C6E" w:rsidRPr="00A2632E" w:rsidRDefault="00C21C6E" w:rsidP="00C21C6E">
      <w:pPr>
        <w:pStyle w:val="NoSpacing"/>
        <w:rPr>
          <w:sz w:val="16"/>
          <w:szCs w:val="16"/>
          <w:lang w:val="en-US"/>
        </w:rPr>
      </w:pPr>
      <w:r w:rsidRPr="00A2632E">
        <w:rPr>
          <w:sz w:val="16"/>
          <w:szCs w:val="16"/>
          <w:lang w:val="en-US"/>
        </w:rPr>
        <w:t>4</w:t>
      </w:r>
      <w:r w:rsidR="00AA27E8" w:rsidRPr="00A2632E">
        <w:rPr>
          <w:sz w:val="16"/>
          <w:szCs w:val="16"/>
          <w:lang w:val="en-US"/>
        </w:rPr>
        <w:t>4</w:t>
      </w:r>
      <w:r w:rsidRPr="00A2632E">
        <w:rPr>
          <w:sz w:val="16"/>
          <w:szCs w:val="16"/>
          <w:lang w:val="en-US"/>
        </w:rPr>
        <w:t>. Center of Health Equity, Diversity &amp; Inclusion, University of Washington School of Medicine, USA</w:t>
      </w:r>
    </w:p>
    <w:p w14:paraId="3CB57E87" w14:textId="73E815CD" w:rsidR="00C21C6E" w:rsidRPr="00A2632E" w:rsidRDefault="00C21C6E" w:rsidP="00C21C6E">
      <w:pPr>
        <w:pStyle w:val="NoSpacing"/>
        <w:rPr>
          <w:sz w:val="16"/>
          <w:szCs w:val="16"/>
          <w:lang w:val="en-US"/>
        </w:rPr>
      </w:pPr>
      <w:r w:rsidRPr="00A2632E">
        <w:rPr>
          <w:sz w:val="16"/>
          <w:szCs w:val="16"/>
          <w:lang w:val="en-US"/>
        </w:rPr>
        <w:t>4</w:t>
      </w:r>
      <w:r w:rsidR="00AA27E8" w:rsidRPr="00A2632E">
        <w:rPr>
          <w:sz w:val="16"/>
          <w:szCs w:val="16"/>
          <w:lang w:val="en-US"/>
        </w:rPr>
        <w:t>5</w:t>
      </w:r>
      <w:r w:rsidRPr="00A2632E">
        <w:rPr>
          <w:sz w:val="16"/>
          <w:szCs w:val="16"/>
          <w:lang w:val="en-US"/>
        </w:rPr>
        <w:t xml:space="preserve">. Clinical research and clinical trials unit, </w:t>
      </w:r>
      <w:proofErr w:type="spellStart"/>
      <w:r w:rsidRPr="00A2632E">
        <w:rPr>
          <w:sz w:val="16"/>
          <w:szCs w:val="16"/>
          <w:lang w:val="en-US"/>
        </w:rPr>
        <w:t>Plataforma</w:t>
      </w:r>
      <w:proofErr w:type="spellEnd"/>
      <w:r w:rsidRPr="00A2632E">
        <w:rPr>
          <w:sz w:val="16"/>
          <w:szCs w:val="16"/>
          <w:lang w:val="en-US"/>
        </w:rPr>
        <w:t xml:space="preserve"> de </w:t>
      </w:r>
      <w:proofErr w:type="spellStart"/>
      <w:r w:rsidRPr="00A2632E">
        <w:rPr>
          <w:sz w:val="16"/>
          <w:szCs w:val="16"/>
          <w:lang w:val="en-US"/>
        </w:rPr>
        <w:t>Innovación</w:t>
      </w:r>
      <w:proofErr w:type="spellEnd"/>
      <w:r w:rsidRPr="00A2632E">
        <w:rPr>
          <w:sz w:val="16"/>
          <w:szCs w:val="16"/>
          <w:lang w:val="en-US"/>
        </w:rPr>
        <w:t xml:space="preserve"> </w:t>
      </w:r>
      <w:proofErr w:type="spellStart"/>
      <w:r w:rsidRPr="00A2632E">
        <w:rPr>
          <w:sz w:val="16"/>
          <w:szCs w:val="16"/>
          <w:lang w:val="en-US"/>
        </w:rPr>
        <w:t>en</w:t>
      </w:r>
      <w:proofErr w:type="spellEnd"/>
      <w:r w:rsidRPr="00A2632E">
        <w:rPr>
          <w:sz w:val="16"/>
          <w:szCs w:val="16"/>
          <w:lang w:val="en-US"/>
        </w:rPr>
        <w:t xml:space="preserve"> </w:t>
      </w:r>
      <w:proofErr w:type="spellStart"/>
      <w:r w:rsidRPr="00A2632E">
        <w:rPr>
          <w:sz w:val="16"/>
          <w:szCs w:val="16"/>
          <w:lang w:val="en-US"/>
        </w:rPr>
        <w:t>Tecnologías</w:t>
      </w:r>
      <w:proofErr w:type="spellEnd"/>
      <w:r w:rsidRPr="00A2632E">
        <w:rPr>
          <w:sz w:val="16"/>
          <w:szCs w:val="16"/>
          <w:lang w:val="en-US"/>
        </w:rPr>
        <w:t xml:space="preserve"> </w:t>
      </w:r>
      <w:proofErr w:type="spellStart"/>
      <w:r w:rsidRPr="00A2632E">
        <w:rPr>
          <w:sz w:val="16"/>
          <w:szCs w:val="16"/>
          <w:lang w:val="en-US"/>
        </w:rPr>
        <w:t>Médicas</w:t>
      </w:r>
      <w:proofErr w:type="spellEnd"/>
      <w:r w:rsidRPr="00A2632E">
        <w:rPr>
          <w:sz w:val="16"/>
          <w:szCs w:val="16"/>
          <w:lang w:val="en-US"/>
        </w:rPr>
        <w:t xml:space="preserve"> y </w:t>
      </w:r>
      <w:proofErr w:type="spellStart"/>
      <w:r w:rsidRPr="00A2632E">
        <w:rPr>
          <w:sz w:val="16"/>
          <w:szCs w:val="16"/>
          <w:lang w:val="en-US"/>
        </w:rPr>
        <w:t>Sanitarias</w:t>
      </w:r>
      <w:proofErr w:type="spellEnd"/>
      <w:r w:rsidRPr="00A2632E">
        <w:rPr>
          <w:sz w:val="16"/>
          <w:szCs w:val="16"/>
          <w:lang w:val="en-US"/>
        </w:rPr>
        <w:t>, Spain</w:t>
      </w:r>
    </w:p>
    <w:p w14:paraId="19C3CC46" w14:textId="29995734" w:rsidR="00C21C6E" w:rsidRPr="00A2632E" w:rsidRDefault="00C21C6E" w:rsidP="00C21C6E">
      <w:pPr>
        <w:pStyle w:val="NoSpacing"/>
        <w:rPr>
          <w:sz w:val="16"/>
          <w:szCs w:val="16"/>
          <w:lang w:val="en-US"/>
        </w:rPr>
      </w:pPr>
      <w:r w:rsidRPr="00A2632E">
        <w:rPr>
          <w:sz w:val="16"/>
          <w:szCs w:val="16"/>
          <w:lang w:val="en-US"/>
        </w:rPr>
        <w:t>4</w:t>
      </w:r>
      <w:r w:rsidR="00AA27E8" w:rsidRPr="00A2632E">
        <w:rPr>
          <w:sz w:val="16"/>
          <w:szCs w:val="16"/>
          <w:lang w:val="en-US"/>
        </w:rPr>
        <w:t>6</w:t>
      </w:r>
      <w:r w:rsidRPr="00A2632E">
        <w:rPr>
          <w:sz w:val="16"/>
          <w:szCs w:val="16"/>
          <w:lang w:val="en-US"/>
        </w:rPr>
        <w:t>. University of Pittsburgh Graduate School of Public Health, USA</w:t>
      </w:r>
      <w:r w:rsidRPr="00A2632E">
        <w:rPr>
          <w:sz w:val="16"/>
          <w:szCs w:val="16"/>
          <w:lang w:val="en-US"/>
        </w:rPr>
        <w:tab/>
      </w:r>
    </w:p>
    <w:p w14:paraId="07805AFF" w14:textId="7AB337EF" w:rsidR="00C21C6E" w:rsidRPr="00A2632E" w:rsidRDefault="00C21C6E" w:rsidP="00C21C6E">
      <w:pPr>
        <w:pStyle w:val="NoSpacing"/>
        <w:rPr>
          <w:sz w:val="16"/>
          <w:szCs w:val="16"/>
          <w:lang w:val="en-US"/>
        </w:rPr>
      </w:pPr>
      <w:r w:rsidRPr="00A2632E">
        <w:rPr>
          <w:sz w:val="16"/>
          <w:szCs w:val="16"/>
          <w:lang w:val="en-US"/>
        </w:rPr>
        <w:t>4</w:t>
      </w:r>
      <w:r w:rsidR="00AA27E8" w:rsidRPr="00A2632E">
        <w:rPr>
          <w:sz w:val="16"/>
          <w:szCs w:val="16"/>
          <w:lang w:val="en-US"/>
        </w:rPr>
        <w:t>7</w:t>
      </w:r>
      <w:r w:rsidRPr="00A2632E">
        <w:rPr>
          <w:sz w:val="16"/>
          <w:szCs w:val="16"/>
          <w:lang w:val="en-US"/>
        </w:rPr>
        <w:t>. Portland State University, USA</w:t>
      </w:r>
      <w:r w:rsidRPr="00A2632E">
        <w:rPr>
          <w:sz w:val="16"/>
          <w:szCs w:val="16"/>
          <w:lang w:val="en-US"/>
        </w:rPr>
        <w:tab/>
      </w:r>
    </w:p>
    <w:p w14:paraId="622F99A3" w14:textId="4875C80E" w:rsidR="00C21C6E" w:rsidRPr="00A2632E" w:rsidRDefault="00C21C6E" w:rsidP="00C21C6E">
      <w:pPr>
        <w:pStyle w:val="NoSpacing"/>
        <w:rPr>
          <w:sz w:val="16"/>
          <w:szCs w:val="16"/>
          <w:lang w:val="en-US"/>
        </w:rPr>
      </w:pPr>
      <w:r w:rsidRPr="00A2632E">
        <w:rPr>
          <w:sz w:val="16"/>
          <w:szCs w:val="16"/>
          <w:lang w:val="en-US"/>
        </w:rPr>
        <w:t>4</w:t>
      </w:r>
      <w:r w:rsidR="00AA27E8" w:rsidRPr="00A2632E">
        <w:rPr>
          <w:sz w:val="16"/>
          <w:szCs w:val="16"/>
          <w:lang w:val="en-US"/>
        </w:rPr>
        <w:t>8</w:t>
      </w:r>
      <w:r w:rsidRPr="00A2632E">
        <w:rPr>
          <w:sz w:val="16"/>
          <w:szCs w:val="16"/>
          <w:lang w:val="en-US"/>
        </w:rPr>
        <w:t>. Center for Disease Control and Prevention, USA</w:t>
      </w:r>
      <w:r w:rsidRPr="00A2632E">
        <w:rPr>
          <w:sz w:val="16"/>
          <w:szCs w:val="16"/>
          <w:lang w:val="en-US"/>
        </w:rPr>
        <w:tab/>
      </w:r>
    </w:p>
    <w:p w14:paraId="5725FA79" w14:textId="6988A137" w:rsidR="00C21C6E" w:rsidRPr="00A2632E" w:rsidRDefault="00AA27E8" w:rsidP="00C21C6E">
      <w:pPr>
        <w:pStyle w:val="NoSpacing"/>
        <w:rPr>
          <w:sz w:val="16"/>
          <w:szCs w:val="16"/>
          <w:lang w:val="en-US"/>
        </w:rPr>
      </w:pPr>
      <w:r w:rsidRPr="00A2632E">
        <w:rPr>
          <w:sz w:val="16"/>
          <w:szCs w:val="16"/>
          <w:lang w:val="en-US"/>
        </w:rPr>
        <w:t>49</w:t>
      </w:r>
      <w:r w:rsidR="00C21C6E" w:rsidRPr="00A2632E">
        <w:rPr>
          <w:sz w:val="16"/>
          <w:szCs w:val="16"/>
          <w:lang w:val="en-US"/>
        </w:rPr>
        <w:t>. Monash University, Australia</w:t>
      </w:r>
      <w:r w:rsidR="00C21C6E" w:rsidRPr="00A2632E">
        <w:rPr>
          <w:sz w:val="16"/>
          <w:szCs w:val="16"/>
          <w:lang w:val="en-US"/>
        </w:rPr>
        <w:tab/>
      </w:r>
    </w:p>
    <w:p w14:paraId="6706E240" w14:textId="399DBCE8" w:rsidR="00C21C6E" w:rsidRPr="00A2632E" w:rsidRDefault="00C21C6E" w:rsidP="00C21C6E">
      <w:pPr>
        <w:pStyle w:val="NoSpacing"/>
        <w:rPr>
          <w:sz w:val="16"/>
          <w:szCs w:val="16"/>
          <w:lang w:val="en-US"/>
        </w:rPr>
      </w:pPr>
      <w:r w:rsidRPr="00A2632E">
        <w:rPr>
          <w:sz w:val="16"/>
          <w:szCs w:val="16"/>
          <w:lang w:val="en-US"/>
        </w:rPr>
        <w:t>5</w:t>
      </w:r>
      <w:r w:rsidR="00AA27E8" w:rsidRPr="00A2632E">
        <w:rPr>
          <w:sz w:val="16"/>
          <w:szCs w:val="16"/>
          <w:lang w:val="en-US"/>
        </w:rPr>
        <w:t>0</w:t>
      </w:r>
      <w:r w:rsidRPr="00A2632E">
        <w:rPr>
          <w:sz w:val="16"/>
          <w:szCs w:val="16"/>
          <w:lang w:val="en-US"/>
        </w:rPr>
        <w:t>. Department of Epidemiology &amp; Public Health, University College London, UK</w:t>
      </w:r>
      <w:r w:rsidRPr="00A2632E">
        <w:rPr>
          <w:sz w:val="16"/>
          <w:szCs w:val="16"/>
          <w:lang w:val="en-US"/>
        </w:rPr>
        <w:tab/>
      </w:r>
    </w:p>
    <w:p w14:paraId="0E22997B" w14:textId="0142BB44" w:rsidR="00C21C6E" w:rsidRPr="00A2632E" w:rsidRDefault="00C21C6E" w:rsidP="00C21C6E">
      <w:pPr>
        <w:pStyle w:val="NoSpacing"/>
        <w:rPr>
          <w:sz w:val="16"/>
          <w:szCs w:val="16"/>
          <w:lang w:val="en-US"/>
        </w:rPr>
      </w:pPr>
      <w:r w:rsidRPr="00A2632E">
        <w:rPr>
          <w:sz w:val="16"/>
          <w:szCs w:val="16"/>
          <w:lang w:val="en-US"/>
        </w:rPr>
        <w:t>5</w:t>
      </w:r>
      <w:r w:rsidR="00AA27E8" w:rsidRPr="00A2632E">
        <w:rPr>
          <w:sz w:val="16"/>
          <w:szCs w:val="16"/>
          <w:lang w:val="en-US"/>
        </w:rPr>
        <w:t>1</w:t>
      </w:r>
      <w:r w:rsidRPr="00A2632E">
        <w:rPr>
          <w:sz w:val="16"/>
          <w:szCs w:val="16"/>
          <w:lang w:val="en-US"/>
        </w:rPr>
        <w:t xml:space="preserve">. </w:t>
      </w:r>
      <w:r w:rsidR="00A111D3" w:rsidRPr="00A2632E">
        <w:rPr>
          <w:sz w:val="16"/>
          <w:szCs w:val="16"/>
          <w:lang w:val="en-US"/>
        </w:rPr>
        <w:t>Norwegian Institute of Public Health, Oslo, Norway</w:t>
      </w:r>
      <w:r w:rsidRPr="00A2632E">
        <w:rPr>
          <w:sz w:val="16"/>
          <w:szCs w:val="16"/>
          <w:lang w:val="en-US"/>
        </w:rPr>
        <w:tab/>
      </w:r>
    </w:p>
    <w:p w14:paraId="6066AA32" w14:textId="7816D02E" w:rsidR="00C21C6E" w:rsidRPr="00A2632E" w:rsidRDefault="00C21C6E" w:rsidP="00C21C6E">
      <w:pPr>
        <w:pStyle w:val="NoSpacing"/>
        <w:rPr>
          <w:sz w:val="16"/>
          <w:szCs w:val="16"/>
          <w:lang w:val="en-US"/>
        </w:rPr>
      </w:pPr>
      <w:r w:rsidRPr="00A2632E">
        <w:rPr>
          <w:sz w:val="16"/>
          <w:szCs w:val="16"/>
          <w:lang w:val="en-US"/>
        </w:rPr>
        <w:t>5</w:t>
      </w:r>
      <w:r w:rsidR="00AA27E8" w:rsidRPr="00A2632E">
        <w:rPr>
          <w:sz w:val="16"/>
          <w:szCs w:val="16"/>
          <w:lang w:val="en-US"/>
        </w:rPr>
        <w:t>2</w:t>
      </w:r>
      <w:r w:rsidRPr="00A2632E">
        <w:rPr>
          <w:sz w:val="16"/>
          <w:szCs w:val="16"/>
          <w:lang w:val="en-US"/>
        </w:rPr>
        <w:t xml:space="preserve">. MRC Integrative Epidemiology Unit at the University of Bristol, Bristol, UK </w:t>
      </w:r>
      <w:r w:rsidRPr="00A2632E">
        <w:rPr>
          <w:sz w:val="16"/>
          <w:szCs w:val="16"/>
          <w:lang w:val="en-US"/>
        </w:rPr>
        <w:tab/>
      </w:r>
    </w:p>
    <w:p w14:paraId="7130B1B2" w14:textId="1E3D628F" w:rsidR="00A111D3" w:rsidRPr="00A2632E" w:rsidRDefault="00C21C6E" w:rsidP="00C21C6E">
      <w:pPr>
        <w:pStyle w:val="NoSpacing"/>
        <w:rPr>
          <w:sz w:val="16"/>
          <w:szCs w:val="16"/>
          <w:lang w:val="en-US"/>
        </w:rPr>
      </w:pPr>
      <w:r w:rsidRPr="00A2632E">
        <w:rPr>
          <w:sz w:val="16"/>
          <w:szCs w:val="16"/>
          <w:lang w:val="en-US"/>
        </w:rPr>
        <w:t>5</w:t>
      </w:r>
      <w:r w:rsidR="00AA27E8" w:rsidRPr="00A2632E">
        <w:rPr>
          <w:sz w:val="16"/>
          <w:szCs w:val="16"/>
          <w:lang w:val="en-US"/>
        </w:rPr>
        <w:t>3</w:t>
      </w:r>
      <w:r w:rsidRPr="00A2632E">
        <w:rPr>
          <w:sz w:val="16"/>
          <w:szCs w:val="16"/>
          <w:lang w:val="en-US"/>
        </w:rPr>
        <w:t xml:space="preserve">. </w:t>
      </w:r>
      <w:r w:rsidR="00A111D3" w:rsidRPr="00A2632E">
        <w:rPr>
          <w:sz w:val="16"/>
          <w:szCs w:val="16"/>
          <w:lang w:val="en-US"/>
        </w:rPr>
        <w:t>CUNY School of Medicine, City College of New York, 160 Convent Ave, New York, 10031, USA</w:t>
      </w:r>
    </w:p>
    <w:p w14:paraId="4AB511FB" w14:textId="73E845A7" w:rsidR="00C21C6E" w:rsidRPr="00A2632E" w:rsidRDefault="00AA27E8" w:rsidP="00C21C6E">
      <w:pPr>
        <w:pStyle w:val="NoSpacing"/>
        <w:rPr>
          <w:sz w:val="16"/>
          <w:szCs w:val="16"/>
          <w:lang w:val="en-US"/>
        </w:rPr>
      </w:pPr>
      <w:r w:rsidRPr="00A2632E">
        <w:rPr>
          <w:sz w:val="16"/>
          <w:szCs w:val="16"/>
          <w:lang w:val="en-US"/>
        </w:rPr>
        <w:t>54</w:t>
      </w:r>
      <w:r w:rsidR="00A111D3" w:rsidRPr="00A2632E">
        <w:rPr>
          <w:sz w:val="16"/>
          <w:szCs w:val="16"/>
          <w:lang w:val="en-US"/>
        </w:rPr>
        <w:t xml:space="preserve">. </w:t>
      </w:r>
      <w:r w:rsidR="00C21C6E" w:rsidRPr="00A2632E">
        <w:rPr>
          <w:sz w:val="16"/>
          <w:szCs w:val="16"/>
          <w:lang w:val="en-US"/>
        </w:rPr>
        <w:t xml:space="preserve">Centre for Nutrition, Prevention and Health Services, National Institute for Public Health and the Environment (RIVM), </w:t>
      </w:r>
      <w:proofErr w:type="spellStart"/>
      <w:r w:rsidR="00C21C6E" w:rsidRPr="00A2632E">
        <w:rPr>
          <w:sz w:val="16"/>
          <w:szCs w:val="16"/>
          <w:lang w:val="en-US"/>
        </w:rPr>
        <w:t>Bilthoven</w:t>
      </w:r>
      <w:proofErr w:type="spellEnd"/>
      <w:r w:rsidR="00C21C6E" w:rsidRPr="00A2632E">
        <w:rPr>
          <w:sz w:val="16"/>
          <w:szCs w:val="16"/>
          <w:lang w:val="en-US"/>
        </w:rPr>
        <w:t>, the Netherlands</w:t>
      </w:r>
      <w:r w:rsidR="00C21C6E" w:rsidRPr="00A2632E">
        <w:rPr>
          <w:sz w:val="16"/>
          <w:szCs w:val="16"/>
          <w:lang w:val="en-US"/>
        </w:rPr>
        <w:tab/>
      </w:r>
    </w:p>
    <w:p w14:paraId="1F7FA453" w14:textId="30C5098F" w:rsidR="00C21C6E" w:rsidRPr="00A2632E" w:rsidRDefault="00C21C6E" w:rsidP="00C21C6E">
      <w:pPr>
        <w:pStyle w:val="NoSpacing"/>
        <w:rPr>
          <w:sz w:val="16"/>
          <w:szCs w:val="16"/>
          <w:lang w:val="en-US"/>
        </w:rPr>
      </w:pPr>
      <w:r w:rsidRPr="00A2632E">
        <w:rPr>
          <w:sz w:val="16"/>
          <w:szCs w:val="16"/>
          <w:lang w:val="en-US"/>
        </w:rPr>
        <w:t>5</w:t>
      </w:r>
      <w:r w:rsidR="00AA27E8" w:rsidRPr="00A2632E">
        <w:rPr>
          <w:sz w:val="16"/>
          <w:szCs w:val="16"/>
          <w:lang w:val="en-US"/>
        </w:rPr>
        <w:t>5</w:t>
      </w:r>
      <w:r w:rsidRPr="00A2632E">
        <w:rPr>
          <w:sz w:val="16"/>
          <w:szCs w:val="16"/>
          <w:lang w:val="en-US"/>
        </w:rPr>
        <w:t>. Feinberg School of Medicine, Northwestern University, USA</w:t>
      </w:r>
      <w:r w:rsidRPr="00A2632E">
        <w:rPr>
          <w:sz w:val="16"/>
          <w:szCs w:val="16"/>
          <w:lang w:val="en-US"/>
        </w:rPr>
        <w:tab/>
      </w:r>
      <w:r w:rsidRPr="00A2632E">
        <w:rPr>
          <w:sz w:val="16"/>
          <w:szCs w:val="16"/>
          <w:lang w:val="en-US"/>
        </w:rPr>
        <w:tab/>
      </w:r>
    </w:p>
    <w:p w14:paraId="7ECFCB55" w14:textId="120C9063" w:rsidR="00C21C6E" w:rsidRPr="00A2632E" w:rsidRDefault="00C21C6E" w:rsidP="00C21C6E">
      <w:pPr>
        <w:pStyle w:val="NoSpacing"/>
        <w:rPr>
          <w:sz w:val="16"/>
          <w:szCs w:val="16"/>
          <w:lang w:val="en-US"/>
        </w:rPr>
      </w:pPr>
      <w:r w:rsidRPr="00A2632E">
        <w:rPr>
          <w:sz w:val="16"/>
          <w:szCs w:val="16"/>
          <w:lang w:val="en-US"/>
        </w:rPr>
        <w:t>5</w:t>
      </w:r>
      <w:r w:rsidR="00AA27E8" w:rsidRPr="00A2632E">
        <w:rPr>
          <w:sz w:val="16"/>
          <w:szCs w:val="16"/>
          <w:lang w:val="en-US"/>
        </w:rPr>
        <w:t>6</w:t>
      </w:r>
      <w:r w:rsidRPr="00A2632E">
        <w:rPr>
          <w:sz w:val="16"/>
          <w:szCs w:val="16"/>
          <w:lang w:val="en-US"/>
        </w:rPr>
        <w:t>. Albert Einstein College of Medicine, NY, USA</w:t>
      </w:r>
      <w:r w:rsidRPr="00A2632E">
        <w:rPr>
          <w:sz w:val="16"/>
          <w:szCs w:val="16"/>
          <w:lang w:val="en-US"/>
        </w:rPr>
        <w:tab/>
      </w:r>
    </w:p>
    <w:p w14:paraId="04B86B27" w14:textId="070BECDA" w:rsidR="00C21C6E" w:rsidRPr="00A2632E" w:rsidRDefault="00C21C6E" w:rsidP="00C21C6E">
      <w:pPr>
        <w:spacing w:after="0" w:line="240" w:lineRule="auto"/>
        <w:jc w:val="left"/>
        <w:rPr>
          <w:sz w:val="16"/>
          <w:szCs w:val="16"/>
        </w:rPr>
      </w:pPr>
      <w:r w:rsidRPr="00A2632E">
        <w:rPr>
          <w:sz w:val="16"/>
          <w:szCs w:val="16"/>
          <w:lang w:val="en-US"/>
        </w:rPr>
        <w:t>5</w:t>
      </w:r>
      <w:r w:rsidR="00AA27E8" w:rsidRPr="00A2632E">
        <w:rPr>
          <w:sz w:val="16"/>
          <w:szCs w:val="16"/>
          <w:lang w:val="en-US"/>
        </w:rPr>
        <w:t>7</w:t>
      </w:r>
      <w:r w:rsidRPr="00A2632E">
        <w:rPr>
          <w:sz w:val="16"/>
          <w:szCs w:val="16"/>
          <w:lang w:val="en-US"/>
        </w:rPr>
        <w:t>. Institute of Cardiovascular &amp; Medical Sciences, University of Glasgow, UK</w:t>
      </w:r>
      <w:r w:rsidRPr="00A2632E" w:rsidDel="000C0C6F">
        <w:rPr>
          <w:sz w:val="16"/>
          <w:szCs w:val="16"/>
        </w:rPr>
        <w:t xml:space="preserve"> </w:t>
      </w:r>
    </w:p>
    <w:p w14:paraId="31F3609B" w14:textId="77777777" w:rsidR="00B234A4" w:rsidRPr="00A2632E" w:rsidRDefault="00C21C6E" w:rsidP="00546127">
      <w:pPr>
        <w:spacing w:after="0" w:line="240" w:lineRule="auto"/>
        <w:jc w:val="left"/>
        <w:rPr>
          <w:szCs w:val="20"/>
        </w:rPr>
      </w:pPr>
      <w:r w:rsidRPr="00A2632E">
        <w:rPr>
          <w:sz w:val="16"/>
          <w:szCs w:val="16"/>
        </w:rPr>
        <w:br/>
      </w:r>
      <w:r w:rsidR="00B234A4" w:rsidRPr="00A2632E">
        <w:rPr>
          <w:sz w:val="16"/>
          <w:szCs w:val="16"/>
        </w:rPr>
        <w:br/>
      </w:r>
    </w:p>
    <w:p w14:paraId="60CDDEF1" w14:textId="77777777" w:rsidR="0071464C" w:rsidRPr="00A2632E" w:rsidRDefault="0071464C" w:rsidP="00546127">
      <w:pPr>
        <w:spacing w:after="160" w:line="240" w:lineRule="auto"/>
        <w:jc w:val="left"/>
        <w:rPr>
          <w:szCs w:val="20"/>
        </w:rPr>
      </w:pPr>
      <w:r w:rsidRPr="00A2632E">
        <w:rPr>
          <w:szCs w:val="20"/>
        </w:rPr>
        <w:t>Correspondence:</w:t>
      </w:r>
      <w:r w:rsidRPr="00A2632E">
        <w:rPr>
          <w:szCs w:val="20"/>
        </w:rPr>
        <w:tab/>
      </w:r>
      <w:r w:rsidRPr="00A2632E">
        <w:rPr>
          <w:szCs w:val="20"/>
        </w:rPr>
        <w:tab/>
      </w:r>
      <w:r w:rsidR="003F074C" w:rsidRPr="00A2632E">
        <w:rPr>
          <w:szCs w:val="20"/>
        </w:rPr>
        <w:t>Professor John Danesh</w:t>
      </w:r>
    </w:p>
    <w:p w14:paraId="54EEAC13" w14:textId="77777777" w:rsidR="0071464C" w:rsidRPr="00A2632E" w:rsidRDefault="0071464C" w:rsidP="00546127">
      <w:pPr>
        <w:spacing w:after="160" w:line="240" w:lineRule="auto"/>
        <w:jc w:val="left"/>
        <w:rPr>
          <w:szCs w:val="20"/>
        </w:rPr>
      </w:pPr>
      <w:r w:rsidRPr="00A2632E">
        <w:rPr>
          <w:szCs w:val="20"/>
        </w:rPr>
        <w:tab/>
      </w:r>
      <w:r w:rsidRPr="00A2632E">
        <w:rPr>
          <w:szCs w:val="20"/>
        </w:rPr>
        <w:tab/>
      </w:r>
      <w:r w:rsidRPr="00A2632E">
        <w:rPr>
          <w:szCs w:val="20"/>
        </w:rPr>
        <w:tab/>
      </w:r>
      <w:r w:rsidRPr="00A2632E">
        <w:rPr>
          <w:szCs w:val="20"/>
        </w:rPr>
        <w:tab/>
        <w:t>Department of Public Health and Primary Care</w:t>
      </w:r>
    </w:p>
    <w:p w14:paraId="634C3DA6" w14:textId="77777777" w:rsidR="0071464C" w:rsidRPr="00A2632E" w:rsidRDefault="0071464C" w:rsidP="00546127">
      <w:pPr>
        <w:spacing w:after="160" w:line="240" w:lineRule="auto"/>
        <w:jc w:val="left"/>
        <w:rPr>
          <w:szCs w:val="20"/>
        </w:rPr>
      </w:pPr>
      <w:r w:rsidRPr="00A2632E">
        <w:rPr>
          <w:szCs w:val="20"/>
        </w:rPr>
        <w:tab/>
      </w:r>
      <w:r w:rsidRPr="00A2632E">
        <w:rPr>
          <w:szCs w:val="20"/>
        </w:rPr>
        <w:tab/>
      </w:r>
      <w:r w:rsidRPr="00A2632E">
        <w:rPr>
          <w:szCs w:val="20"/>
        </w:rPr>
        <w:tab/>
      </w:r>
      <w:r w:rsidRPr="00A2632E">
        <w:rPr>
          <w:szCs w:val="20"/>
        </w:rPr>
        <w:tab/>
        <w:t>University of Cambridge</w:t>
      </w:r>
    </w:p>
    <w:p w14:paraId="7EE606F5" w14:textId="77777777" w:rsidR="0071464C" w:rsidRPr="00A2632E" w:rsidRDefault="0071464C" w:rsidP="00546127">
      <w:pPr>
        <w:spacing w:after="160" w:line="240" w:lineRule="auto"/>
        <w:jc w:val="left"/>
        <w:rPr>
          <w:szCs w:val="20"/>
        </w:rPr>
      </w:pPr>
      <w:r w:rsidRPr="00A2632E">
        <w:rPr>
          <w:szCs w:val="20"/>
        </w:rPr>
        <w:tab/>
      </w:r>
      <w:r w:rsidRPr="00A2632E">
        <w:rPr>
          <w:szCs w:val="20"/>
        </w:rPr>
        <w:tab/>
      </w:r>
      <w:r w:rsidRPr="00A2632E">
        <w:rPr>
          <w:szCs w:val="20"/>
        </w:rPr>
        <w:tab/>
      </w:r>
      <w:r w:rsidRPr="00A2632E">
        <w:rPr>
          <w:szCs w:val="20"/>
        </w:rPr>
        <w:tab/>
        <w:t>Cambridge CB1 8RN</w:t>
      </w:r>
      <w:r w:rsidR="00AC2A8A" w:rsidRPr="00A2632E">
        <w:rPr>
          <w:szCs w:val="20"/>
        </w:rPr>
        <w:t xml:space="preserve">, </w:t>
      </w:r>
      <w:r w:rsidRPr="00A2632E">
        <w:rPr>
          <w:szCs w:val="20"/>
        </w:rPr>
        <w:t>UK</w:t>
      </w:r>
    </w:p>
    <w:p w14:paraId="59A5D64B" w14:textId="77777777" w:rsidR="0071464C" w:rsidRPr="00A2632E" w:rsidRDefault="0071464C" w:rsidP="00546127">
      <w:pPr>
        <w:spacing w:after="160" w:line="240" w:lineRule="auto"/>
        <w:jc w:val="left"/>
        <w:rPr>
          <w:szCs w:val="20"/>
        </w:rPr>
      </w:pPr>
      <w:r w:rsidRPr="00A2632E">
        <w:rPr>
          <w:szCs w:val="20"/>
        </w:rPr>
        <w:tab/>
      </w:r>
      <w:r w:rsidRPr="00A2632E">
        <w:rPr>
          <w:szCs w:val="20"/>
        </w:rPr>
        <w:tab/>
      </w:r>
      <w:r w:rsidRPr="00A2632E">
        <w:rPr>
          <w:szCs w:val="20"/>
        </w:rPr>
        <w:tab/>
      </w:r>
      <w:r w:rsidRPr="00A2632E">
        <w:rPr>
          <w:szCs w:val="20"/>
        </w:rPr>
        <w:tab/>
      </w:r>
      <w:r w:rsidR="003F074C" w:rsidRPr="00A2632E">
        <w:rPr>
          <w:szCs w:val="20"/>
        </w:rPr>
        <w:t>jd292</w:t>
      </w:r>
      <w:r w:rsidRPr="00A2632E">
        <w:rPr>
          <w:szCs w:val="20"/>
        </w:rPr>
        <w:t>@</w:t>
      </w:r>
      <w:r w:rsidR="003F074C" w:rsidRPr="00A2632E">
        <w:rPr>
          <w:szCs w:val="20"/>
        </w:rPr>
        <w:t>medschl</w:t>
      </w:r>
      <w:r w:rsidRPr="00A2632E">
        <w:rPr>
          <w:szCs w:val="20"/>
        </w:rPr>
        <w:t>.cam.ac.uk</w:t>
      </w:r>
    </w:p>
    <w:p w14:paraId="4A1AEDA9" w14:textId="77777777" w:rsidR="0071464C" w:rsidRPr="00A2632E" w:rsidRDefault="0071464C" w:rsidP="00546127">
      <w:pPr>
        <w:spacing w:after="160" w:line="240" w:lineRule="auto"/>
        <w:jc w:val="left"/>
        <w:rPr>
          <w:szCs w:val="20"/>
        </w:rPr>
      </w:pPr>
      <w:r w:rsidRPr="00A2632E">
        <w:rPr>
          <w:szCs w:val="20"/>
        </w:rPr>
        <w:tab/>
      </w:r>
      <w:r w:rsidRPr="00A2632E">
        <w:rPr>
          <w:szCs w:val="20"/>
        </w:rPr>
        <w:tab/>
      </w:r>
      <w:r w:rsidRPr="00A2632E">
        <w:rPr>
          <w:szCs w:val="20"/>
        </w:rPr>
        <w:tab/>
      </w:r>
      <w:r w:rsidRPr="00A2632E">
        <w:rPr>
          <w:szCs w:val="20"/>
        </w:rPr>
        <w:tab/>
        <w:t>Tel: +44 1223 741 302</w:t>
      </w:r>
    </w:p>
    <w:p w14:paraId="061C5440" w14:textId="77777777" w:rsidR="0071464C" w:rsidRPr="00A2632E" w:rsidRDefault="0071464C" w:rsidP="00546127">
      <w:pPr>
        <w:spacing w:after="160" w:line="240" w:lineRule="auto"/>
        <w:jc w:val="left"/>
        <w:rPr>
          <w:szCs w:val="20"/>
        </w:rPr>
      </w:pPr>
    </w:p>
    <w:p w14:paraId="07D8C54A" w14:textId="6F8A143A" w:rsidR="0071464C" w:rsidRPr="00A2632E" w:rsidRDefault="00C21C6E" w:rsidP="00546127">
      <w:pPr>
        <w:spacing w:after="160" w:line="240" w:lineRule="auto"/>
        <w:jc w:val="left"/>
        <w:rPr>
          <w:szCs w:val="20"/>
        </w:rPr>
      </w:pPr>
      <w:r w:rsidRPr="00A2632E">
        <w:rPr>
          <w:szCs w:val="20"/>
        </w:rPr>
        <w:t>2</w:t>
      </w:r>
      <w:r w:rsidR="002F492C" w:rsidRPr="00A2632E">
        <w:rPr>
          <w:szCs w:val="20"/>
        </w:rPr>
        <w:t>711</w:t>
      </w:r>
      <w:r w:rsidRPr="00A2632E">
        <w:rPr>
          <w:szCs w:val="20"/>
        </w:rPr>
        <w:t xml:space="preserve"> </w:t>
      </w:r>
      <w:r w:rsidR="0071464C" w:rsidRPr="00A2632E">
        <w:rPr>
          <w:szCs w:val="20"/>
        </w:rPr>
        <w:t xml:space="preserve">words </w:t>
      </w:r>
    </w:p>
    <w:p w14:paraId="2215578A" w14:textId="77777777" w:rsidR="0071464C" w:rsidRPr="00A2632E" w:rsidRDefault="004E256E" w:rsidP="00546127">
      <w:pPr>
        <w:spacing w:after="160" w:line="240" w:lineRule="auto"/>
        <w:jc w:val="left"/>
        <w:rPr>
          <w:szCs w:val="20"/>
        </w:rPr>
      </w:pPr>
      <w:proofErr w:type="gramStart"/>
      <w:r w:rsidRPr="00A2632E">
        <w:rPr>
          <w:szCs w:val="20"/>
        </w:rPr>
        <w:t>5</w:t>
      </w:r>
      <w:proofErr w:type="gramEnd"/>
      <w:r w:rsidRPr="00A2632E">
        <w:rPr>
          <w:szCs w:val="20"/>
        </w:rPr>
        <w:t xml:space="preserve"> </w:t>
      </w:r>
      <w:r w:rsidR="0071464C" w:rsidRPr="00A2632E">
        <w:rPr>
          <w:szCs w:val="20"/>
        </w:rPr>
        <w:t xml:space="preserve">figures, </w:t>
      </w:r>
      <w:r w:rsidRPr="00A2632E">
        <w:rPr>
          <w:szCs w:val="20"/>
        </w:rPr>
        <w:t xml:space="preserve">1 </w:t>
      </w:r>
      <w:r w:rsidR="0071464C" w:rsidRPr="00A2632E">
        <w:rPr>
          <w:szCs w:val="20"/>
        </w:rPr>
        <w:t>table</w:t>
      </w:r>
    </w:p>
    <w:p w14:paraId="27CC10B1" w14:textId="77777777" w:rsidR="0071464C" w:rsidRPr="00A2632E" w:rsidRDefault="00C21C6E" w:rsidP="00546127">
      <w:pPr>
        <w:spacing w:after="160" w:line="240" w:lineRule="auto"/>
        <w:jc w:val="left"/>
        <w:rPr>
          <w:szCs w:val="20"/>
        </w:rPr>
      </w:pPr>
      <w:proofErr w:type="gramStart"/>
      <w:r w:rsidRPr="00A2632E">
        <w:rPr>
          <w:szCs w:val="20"/>
        </w:rPr>
        <w:t>1</w:t>
      </w:r>
      <w:proofErr w:type="gramEnd"/>
      <w:r w:rsidRPr="00A2632E">
        <w:t xml:space="preserve"> </w:t>
      </w:r>
      <w:r w:rsidRPr="00A2632E">
        <w:rPr>
          <w:szCs w:val="20"/>
        </w:rPr>
        <w:t>Supplementary Appendix</w:t>
      </w:r>
    </w:p>
    <w:p w14:paraId="5AA91BAF" w14:textId="77777777" w:rsidR="00AC09F2" w:rsidRPr="00A2632E" w:rsidRDefault="0071464C" w:rsidP="00AC09F2">
      <w:pPr>
        <w:spacing w:after="0"/>
        <w:jc w:val="left"/>
        <w:rPr>
          <w:b/>
          <w:szCs w:val="20"/>
        </w:rPr>
      </w:pPr>
      <w:r w:rsidRPr="00A2632E">
        <w:rPr>
          <w:szCs w:val="20"/>
        </w:rPr>
        <w:br w:type="page"/>
      </w:r>
      <w:r w:rsidR="00AC09F2" w:rsidRPr="00A2632E">
        <w:rPr>
          <w:b/>
          <w:szCs w:val="20"/>
        </w:rPr>
        <w:lastRenderedPageBreak/>
        <w:t>KEY POINTS</w:t>
      </w:r>
    </w:p>
    <w:p w14:paraId="2497EA0F" w14:textId="15A0E754" w:rsidR="00AC09F2" w:rsidRPr="00A2632E" w:rsidRDefault="00AC09F2" w:rsidP="00AC09F2">
      <w:pPr>
        <w:spacing w:after="0"/>
        <w:rPr>
          <w:szCs w:val="20"/>
        </w:rPr>
      </w:pPr>
      <w:r w:rsidRPr="00A2632E">
        <w:rPr>
          <w:b/>
          <w:szCs w:val="20"/>
        </w:rPr>
        <w:t xml:space="preserve">Question </w:t>
      </w:r>
      <w:r w:rsidRPr="00A2632E">
        <w:rPr>
          <w:szCs w:val="20"/>
        </w:rPr>
        <w:t xml:space="preserve">To what extent </w:t>
      </w:r>
      <w:r w:rsidR="00344DF2" w:rsidRPr="00A2632E">
        <w:rPr>
          <w:szCs w:val="20"/>
        </w:rPr>
        <w:t xml:space="preserve">are </w:t>
      </w:r>
      <w:r w:rsidR="00B353B1" w:rsidRPr="00A2632E">
        <w:rPr>
          <w:szCs w:val="20"/>
        </w:rPr>
        <w:t xml:space="preserve">established </w:t>
      </w:r>
      <w:r w:rsidR="00344DF2" w:rsidRPr="00A2632E">
        <w:rPr>
          <w:szCs w:val="20"/>
        </w:rPr>
        <w:t>cardiovascular risk factors associated with</w:t>
      </w:r>
      <w:r w:rsidR="00F461E4" w:rsidRPr="00A2632E">
        <w:rPr>
          <w:szCs w:val="20"/>
        </w:rPr>
        <w:t xml:space="preserve"> risk of</w:t>
      </w:r>
      <w:r w:rsidR="00344DF2" w:rsidRPr="00A2632E">
        <w:rPr>
          <w:szCs w:val="20"/>
        </w:rPr>
        <w:t xml:space="preserve"> </w:t>
      </w:r>
      <w:r w:rsidR="00F11BD9" w:rsidRPr="00A2632E">
        <w:t>venous thromboembolism</w:t>
      </w:r>
      <w:r w:rsidR="004F7BF9" w:rsidRPr="00A2632E">
        <w:t xml:space="preserve"> (VTE)</w:t>
      </w:r>
      <w:proofErr w:type="gramStart"/>
      <w:r w:rsidRPr="00A2632E">
        <w:rPr>
          <w:szCs w:val="20"/>
        </w:rPr>
        <w:t>?</w:t>
      </w:r>
      <w:proofErr w:type="gramEnd"/>
    </w:p>
    <w:p w14:paraId="72FB00FC" w14:textId="77777777" w:rsidR="00AC09F2" w:rsidRPr="00A2632E" w:rsidRDefault="00AC09F2" w:rsidP="00AC09F2">
      <w:pPr>
        <w:spacing w:after="0"/>
        <w:rPr>
          <w:b/>
          <w:szCs w:val="20"/>
        </w:rPr>
      </w:pPr>
    </w:p>
    <w:p w14:paraId="2261C4F3" w14:textId="49EA8B0B" w:rsidR="00AC09F2" w:rsidRPr="00A2632E" w:rsidRDefault="00AC09F2" w:rsidP="00AC09F2">
      <w:pPr>
        <w:spacing w:after="0"/>
        <w:rPr>
          <w:szCs w:val="20"/>
        </w:rPr>
      </w:pPr>
      <w:r w:rsidRPr="00A2632E">
        <w:rPr>
          <w:b/>
          <w:szCs w:val="20"/>
        </w:rPr>
        <w:t>Findings</w:t>
      </w:r>
      <w:r w:rsidRPr="00A2632E">
        <w:rPr>
          <w:szCs w:val="20"/>
        </w:rPr>
        <w:t xml:space="preserve"> </w:t>
      </w:r>
      <w:r w:rsidR="0099003F" w:rsidRPr="00A2632E">
        <w:t xml:space="preserve">Among a panel of </w:t>
      </w:r>
      <w:r w:rsidR="00CE0259" w:rsidRPr="00A2632E">
        <w:t xml:space="preserve">several </w:t>
      </w:r>
      <w:r w:rsidR="0099003F" w:rsidRPr="00A2632E">
        <w:t xml:space="preserve">established cardiovascular risk factors, </w:t>
      </w:r>
      <w:r w:rsidR="00F461E4" w:rsidRPr="00A2632E">
        <w:t xml:space="preserve">older </w:t>
      </w:r>
      <w:r w:rsidR="0099003F" w:rsidRPr="00A2632E">
        <w:rPr>
          <w:szCs w:val="20"/>
        </w:rPr>
        <w:t xml:space="preserve">age, smoking, </w:t>
      </w:r>
      <w:r w:rsidR="00F461E4" w:rsidRPr="00A2632E">
        <w:rPr>
          <w:szCs w:val="20"/>
        </w:rPr>
        <w:t xml:space="preserve">greater </w:t>
      </w:r>
      <w:r w:rsidR="0099003F" w:rsidRPr="00A2632E">
        <w:rPr>
          <w:szCs w:val="20"/>
        </w:rPr>
        <w:t xml:space="preserve">adiposity, and </w:t>
      </w:r>
      <w:r w:rsidR="00B02D39">
        <w:rPr>
          <w:szCs w:val="20"/>
        </w:rPr>
        <w:t xml:space="preserve">lower </w:t>
      </w:r>
      <w:r w:rsidR="0099003F" w:rsidRPr="00A2632E">
        <w:rPr>
          <w:szCs w:val="20"/>
        </w:rPr>
        <w:t xml:space="preserve">alcohol </w:t>
      </w:r>
      <w:r w:rsidR="00B02D39">
        <w:rPr>
          <w:szCs w:val="20"/>
        </w:rPr>
        <w:t>consumption</w:t>
      </w:r>
      <w:r w:rsidR="0099003F" w:rsidRPr="00A2632E">
        <w:rPr>
          <w:szCs w:val="20"/>
        </w:rPr>
        <w:t xml:space="preserve"> were consistently associated with </w:t>
      </w:r>
      <w:r w:rsidR="0032534B" w:rsidRPr="00A2632E">
        <w:rPr>
          <w:szCs w:val="20"/>
        </w:rPr>
        <w:t xml:space="preserve">higher </w:t>
      </w:r>
      <w:r w:rsidR="0099003F" w:rsidRPr="00A2632E">
        <w:rPr>
          <w:szCs w:val="20"/>
        </w:rPr>
        <w:t>VTE</w:t>
      </w:r>
      <w:r w:rsidR="0032534B" w:rsidRPr="00A2632E">
        <w:rPr>
          <w:szCs w:val="20"/>
        </w:rPr>
        <w:t xml:space="preserve"> risk</w:t>
      </w:r>
      <w:r w:rsidR="0099003F" w:rsidRPr="00A2632E">
        <w:rPr>
          <w:szCs w:val="20"/>
        </w:rPr>
        <w:t xml:space="preserve"> in a</w:t>
      </w:r>
      <w:r w:rsidR="00372D81" w:rsidRPr="00A2632E">
        <w:rPr>
          <w:szCs w:val="20"/>
        </w:rPr>
        <w:t>n</w:t>
      </w:r>
      <w:r w:rsidR="0099003F" w:rsidRPr="00A2632E">
        <w:rPr>
          <w:szCs w:val="20"/>
        </w:rPr>
        <w:t xml:space="preserve"> analysis of</w:t>
      </w:r>
      <w:r w:rsidR="0099003F" w:rsidRPr="00A2632E">
        <w:t xml:space="preserve"> individual-participant data involving 1.1 million participants</w:t>
      </w:r>
      <w:r w:rsidR="0099003F" w:rsidRPr="00A2632E">
        <w:rPr>
          <w:szCs w:val="20"/>
        </w:rPr>
        <w:t>.</w:t>
      </w:r>
      <w:r w:rsidR="0099003F" w:rsidRPr="00A2632E">
        <w:t xml:space="preserve"> </w:t>
      </w:r>
    </w:p>
    <w:p w14:paraId="1BCD6C6E" w14:textId="77777777" w:rsidR="00AC09F2" w:rsidRPr="00A2632E" w:rsidRDefault="00AC09F2" w:rsidP="00AC09F2">
      <w:pPr>
        <w:spacing w:after="0"/>
        <w:rPr>
          <w:b/>
          <w:szCs w:val="20"/>
        </w:rPr>
      </w:pPr>
    </w:p>
    <w:p w14:paraId="32C57CBF" w14:textId="27BD42E3" w:rsidR="00AC09F2" w:rsidRPr="00A2632E" w:rsidRDefault="00AC09F2" w:rsidP="00AC09F2">
      <w:pPr>
        <w:spacing w:after="0"/>
        <w:rPr>
          <w:color w:val="000000" w:themeColor="text1"/>
        </w:rPr>
      </w:pPr>
      <w:r w:rsidRPr="00A2632E">
        <w:rPr>
          <w:b/>
          <w:szCs w:val="20"/>
        </w:rPr>
        <w:t>Meaning</w:t>
      </w:r>
      <w:r w:rsidRPr="00A2632E">
        <w:rPr>
          <w:szCs w:val="20"/>
        </w:rPr>
        <w:t xml:space="preserve"> </w:t>
      </w:r>
      <w:r w:rsidR="0029496E" w:rsidRPr="00A2632E">
        <w:t xml:space="preserve">There is overlap in </w:t>
      </w:r>
      <w:r w:rsidR="0029496E">
        <w:t xml:space="preserve">at least some of major </w:t>
      </w:r>
      <w:r w:rsidR="0029496E" w:rsidRPr="00A2632E">
        <w:t xml:space="preserve">population determinants of </w:t>
      </w:r>
      <w:r w:rsidR="0029496E">
        <w:t xml:space="preserve">important </w:t>
      </w:r>
      <w:r w:rsidR="0029496E" w:rsidRPr="00A2632E">
        <w:t>venous and arterial thrombotic diseases.</w:t>
      </w:r>
    </w:p>
    <w:p w14:paraId="5D4F7B7C" w14:textId="77777777" w:rsidR="00AC09F2" w:rsidRPr="00A2632E" w:rsidRDefault="00AC09F2" w:rsidP="00AC09F2">
      <w:pPr>
        <w:spacing w:after="0"/>
        <w:rPr>
          <w:color w:val="000000" w:themeColor="text1"/>
        </w:rPr>
      </w:pPr>
    </w:p>
    <w:p w14:paraId="4D41248E" w14:textId="77777777" w:rsidR="00AC09F2" w:rsidRPr="00A2632E" w:rsidRDefault="00AC09F2" w:rsidP="00AC09F2">
      <w:pPr>
        <w:spacing w:after="0"/>
        <w:jc w:val="left"/>
        <w:rPr>
          <w:szCs w:val="20"/>
        </w:rPr>
      </w:pPr>
    </w:p>
    <w:p w14:paraId="572433A0" w14:textId="77777777" w:rsidR="00AC09F2" w:rsidRPr="00A2632E" w:rsidRDefault="00AC09F2" w:rsidP="00AC09F2">
      <w:pPr>
        <w:spacing w:after="0"/>
        <w:jc w:val="left"/>
        <w:rPr>
          <w:szCs w:val="20"/>
        </w:rPr>
      </w:pPr>
      <w:r w:rsidRPr="00A2632E">
        <w:rPr>
          <w:szCs w:val="20"/>
        </w:rPr>
        <w:br w:type="page"/>
      </w:r>
    </w:p>
    <w:p w14:paraId="22DD6B60" w14:textId="77777777" w:rsidR="00F060D2" w:rsidRPr="00A2632E" w:rsidRDefault="00491652" w:rsidP="00AC09F2">
      <w:pPr>
        <w:spacing w:after="0"/>
        <w:jc w:val="left"/>
        <w:rPr>
          <w:szCs w:val="20"/>
        </w:rPr>
      </w:pPr>
      <w:r w:rsidRPr="00A2632E">
        <w:rPr>
          <w:b/>
          <w:szCs w:val="20"/>
        </w:rPr>
        <w:t xml:space="preserve">ABSTRACT </w:t>
      </w:r>
    </w:p>
    <w:p w14:paraId="236D0B15" w14:textId="6DBF6FF4" w:rsidR="00E57FCE" w:rsidRPr="00A2632E" w:rsidRDefault="002829D0" w:rsidP="00424FD2">
      <w:pPr>
        <w:spacing w:after="0"/>
      </w:pPr>
      <w:r w:rsidRPr="00A2632E">
        <w:rPr>
          <w:b/>
        </w:rPr>
        <w:t>Importance</w:t>
      </w:r>
      <w:r w:rsidR="00F060D2" w:rsidRPr="00A2632E">
        <w:rPr>
          <w:b/>
        </w:rPr>
        <w:t xml:space="preserve"> </w:t>
      </w:r>
      <w:r w:rsidR="00C01807" w:rsidRPr="00A2632E">
        <w:t>It is uncertain</w:t>
      </w:r>
      <w:r w:rsidR="00A21221" w:rsidRPr="00A2632E">
        <w:t xml:space="preserve"> </w:t>
      </w:r>
      <w:r w:rsidR="00C01807" w:rsidRPr="00A2632E">
        <w:t xml:space="preserve">to what extent </w:t>
      </w:r>
      <w:r w:rsidR="00E514AD" w:rsidRPr="00A2632E">
        <w:t xml:space="preserve">established </w:t>
      </w:r>
      <w:r w:rsidR="00E57FCE" w:rsidRPr="00A2632E">
        <w:t xml:space="preserve">cardiovascular risk factors are associated with </w:t>
      </w:r>
      <w:r w:rsidR="00A21221" w:rsidRPr="00A2632E">
        <w:t>venous thromboembolism (VTE)</w:t>
      </w:r>
      <w:r w:rsidR="00E57FCE" w:rsidRPr="00A2632E">
        <w:t>.</w:t>
      </w:r>
    </w:p>
    <w:p w14:paraId="536E96D4" w14:textId="3E6C9AD0" w:rsidR="009E7CC1" w:rsidRPr="00A2632E" w:rsidRDefault="002829D0" w:rsidP="00424FD2">
      <w:pPr>
        <w:spacing w:after="0"/>
      </w:pPr>
      <w:r w:rsidRPr="00A2632E">
        <w:rPr>
          <w:b/>
        </w:rPr>
        <w:t xml:space="preserve">Objective </w:t>
      </w:r>
      <w:r w:rsidR="00675468" w:rsidRPr="00A2632E">
        <w:t>To</w:t>
      </w:r>
      <w:r w:rsidR="000D1009" w:rsidRPr="00A2632E">
        <w:t xml:space="preserve"> </w:t>
      </w:r>
      <w:r w:rsidR="002F4E72" w:rsidRPr="00A2632E">
        <w:t>estimate associations between</w:t>
      </w:r>
      <w:r w:rsidR="00E514AD" w:rsidRPr="00A2632E">
        <w:t xml:space="preserve"> major </w:t>
      </w:r>
      <w:r w:rsidR="0054514B" w:rsidRPr="00A2632E">
        <w:t>cardiovascular</w:t>
      </w:r>
      <w:r w:rsidR="003E1FBE" w:rsidRPr="00A2632E">
        <w:t xml:space="preserve"> </w:t>
      </w:r>
      <w:r w:rsidR="0067608B" w:rsidRPr="00A2632E">
        <w:t xml:space="preserve">risk factors </w:t>
      </w:r>
      <w:r w:rsidR="0062249C" w:rsidRPr="00A2632E">
        <w:t>and</w:t>
      </w:r>
      <w:r w:rsidR="00A90A66" w:rsidRPr="00A2632E">
        <w:t xml:space="preserve"> </w:t>
      </w:r>
      <w:r w:rsidR="00CE17F9" w:rsidRPr="00A2632E">
        <w:t>VTE</w:t>
      </w:r>
      <w:r w:rsidR="00944AD5" w:rsidRPr="00A2632E">
        <w:t xml:space="preserve">, </w:t>
      </w:r>
      <w:r w:rsidR="00A21221" w:rsidRPr="00A2632E">
        <w:t xml:space="preserve">i.e., deep-vein thrombosis </w:t>
      </w:r>
      <w:r w:rsidR="00B5311D" w:rsidRPr="00A2632E">
        <w:t xml:space="preserve">(DVT) </w:t>
      </w:r>
      <w:r w:rsidR="00A21221" w:rsidRPr="00A2632E">
        <w:t>and pulmonary embolism</w:t>
      </w:r>
      <w:r w:rsidR="00B5311D" w:rsidRPr="00A2632E">
        <w:t xml:space="preserve"> (PE)</w:t>
      </w:r>
      <w:r w:rsidR="00A90A66" w:rsidRPr="00A2632E">
        <w:t xml:space="preserve">. </w:t>
      </w:r>
    </w:p>
    <w:p w14:paraId="549D3129" w14:textId="32020015" w:rsidR="00241D7E" w:rsidRPr="00A2632E" w:rsidRDefault="002829D0" w:rsidP="00424FD2">
      <w:pPr>
        <w:spacing w:after="0"/>
        <w:rPr>
          <w:rFonts w:cstheme="minorHAnsi"/>
          <w:color w:val="000000" w:themeColor="text1"/>
          <w:szCs w:val="20"/>
        </w:rPr>
      </w:pPr>
      <w:r w:rsidRPr="00A2632E">
        <w:rPr>
          <w:b/>
        </w:rPr>
        <w:t>Design</w:t>
      </w:r>
      <w:r w:rsidR="007D7031" w:rsidRPr="00A2632E">
        <w:t xml:space="preserve"> </w:t>
      </w:r>
      <w:r w:rsidR="00AB1712" w:rsidRPr="00A2632E">
        <w:t>Analysis of i</w:t>
      </w:r>
      <w:r w:rsidR="00241D7E" w:rsidRPr="00A2632E">
        <w:t>ndividual-participant data</w:t>
      </w:r>
      <w:r w:rsidR="00AB1712" w:rsidRPr="00A2632E">
        <w:t xml:space="preserve"> </w:t>
      </w:r>
      <w:r w:rsidR="00130E42" w:rsidRPr="00A2632E">
        <w:t>from t</w:t>
      </w:r>
      <w:r w:rsidR="00241D7E" w:rsidRPr="00A2632E">
        <w:t xml:space="preserve">he </w:t>
      </w:r>
      <w:r w:rsidR="00241D7E" w:rsidRPr="00A2632E">
        <w:rPr>
          <w:rFonts w:cstheme="minorHAnsi"/>
          <w:color w:val="000000" w:themeColor="text1"/>
          <w:szCs w:val="20"/>
        </w:rPr>
        <w:t>Emerging Risk Factors Collaboration (</w:t>
      </w:r>
      <w:r w:rsidR="00241D7E" w:rsidRPr="00A2632E">
        <w:t>ERFC; 731</w:t>
      </w:r>
      <w:r w:rsidR="00AF05A2" w:rsidRPr="00A2632E">
        <w:t>,728</w:t>
      </w:r>
      <w:r w:rsidR="00AF05A2" w:rsidRPr="00A2632E">
        <w:rPr>
          <w:rFonts w:cs="Arial"/>
          <w:szCs w:val="20"/>
        </w:rPr>
        <w:t xml:space="preserve"> </w:t>
      </w:r>
      <w:r w:rsidR="00241D7E" w:rsidRPr="00A2632E">
        <w:rPr>
          <w:rFonts w:cs="Arial"/>
          <w:szCs w:val="20"/>
        </w:rPr>
        <w:t>participants</w:t>
      </w:r>
      <w:r w:rsidR="00241D7E" w:rsidRPr="00A2632E">
        <w:t>; 7</w:t>
      </w:r>
      <w:r w:rsidR="00AF05A2" w:rsidRPr="00A2632E">
        <w:t>5</w:t>
      </w:r>
      <w:r w:rsidR="00241D7E" w:rsidRPr="00A2632E">
        <w:t xml:space="preserve"> cohorts</w:t>
      </w:r>
      <w:r w:rsidR="00241D7E" w:rsidRPr="00A2632E">
        <w:rPr>
          <w:rFonts w:cstheme="minorHAnsi"/>
          <w:color w:val="000000" w:themeColor="text1"/>
          <w:szCs w:val="20"/>
        </w:rPr>
        <w:t>; latest date of follow-up 201</w:t>
      </w:r>
      <w:r w:rsidR="00AF05A2" w:rsidRPr="00A2632E">
        <w:rPr>
          <w:rFonts w:cstheme="minorHAnsi"/>
          <w:color w:val="000000" w:themeColor="text1"/>
          <w:szCs w:val="20"/>
        </w:rPr>
        <w:t>5</w:t>
      </w:r>
      <w:r w:rsidR="00241D7E" w:rsidRPr="00A2632E">
        <w:rPr>
          <w:rFonts w:cstheme="minorHAnsi"/>
          <w:color w:val="000000" w:themeColor="text1"/>
          <w:szCs w:val="20"/>
        </w:rPr>
        <w:t>), and UK Biobank (</w:t>
      </w:r>
      <w:r w:rsidR="00241D7E" w:rsidRPr="00A2632E">
        <w:t xml:space="preserve">UKBB; </w:t>
      </w:r>
      <w:r w:rsidR="00AF05A2" w:rsidRPr="00A2632E">
        <w:t xml:space="preserve">421,537 </w:t>
      </w:r>
      <w:r w:rsidR="00241D7E" w:rsidRPr="00A2632E">
        <w:rPr>
          <w:rFonts w:cs="Arial"/>
          <w:szCs w:val="20"/>
        </w:rPr>
        <w:t xml:space="preserve">participants; </w:t>
      </w:r>
      <w:r w:rsidR="00241D7E" w:rsidRPr="00A2632E">
        <w:rPr>
          <w:rFonts w:cstheme="minorHAnsi"/>
          <w:color w:val="000000" w:themeColor="text1"/>
          <w:szCs w:val="20"/>
        </w:rPr>
        <w:t>latest date of follow-up 2016).</w:t>
      </w:r>
    </w:p>
    <w:p w14:paraId="2D73CC2F" w14:textId="0DEA29CD" w:rsidR="009E7CC1" w:rsidRPr="00A2632E" w:rsidRDefault="00241D7E" w:rsidP="00424FD2">
      <w:pPr>
        <w:spacing w:after="0"/>
        <w:rPr>
          <w:b/>
        </w:rPr>
      </w:pPr>
      <w:r w:rsidRPr="00A2632E">
        <w:rPr>
          <w:b/>
        </w:rPr>
        <w:t>Setting</w:t>
      </w:r>
      <w:r w:rsidR="00FD55CE" w:rsidRPr="00A2632E">
        <w:t xml:space="preserve"> </w:t>
      </w:r>
      <w:r w:rsidR="00F461E4" w:rsidRPr="00A2632E">
        <w:t>Approximately</w:t>
      </w:r>
      <w:r w:rsidR="005E5BBE" w:rsidRPr="00A2632E">
        <w:t xml:space="preserve"> p</w:t>
      </w:r>
      <w:r w:rsidR="00FD55CE" w:rsidRPr="00A2632E">
        <w:t>opulation-based prospective cohort</w:t>
      </w:r>
      <w:r w:rsidR="005E5BBE" w:rsidRPr="00A2632E">
        <w:t xml:space="preserve"> studies</w:t>
      </w:r>
      <w:r w:rsidR="00FD55CE" w:rsidRPr="00A2632E">
        <w:t>.</w:t>
      </w:r>
    </w:p>
    <w:p w14:paraId="4E6CFC31" w14:textId="77777777" w:rsidR="002829D0" w:rsidRPr="00A2632E" w:rsidRDefault="002829D0" w:rsidP="00424FD2">
      <w:pPr>
        <w:spacing w:after="0"/>
        <w:rPr>
          <w:rFonts w:ascii="Helvetica Neue" w:hAnsi="Helvetica Neue"/>
          <w:b/>
          <w:bCs/>
          <w:color w:val="000000"/>
        </w:rPr>
      </w:pPr>
      <w:r w:rsidRPr="00A2632E">
        <w:rPr>
          <w:b/>
          <w:bCs/>
          <w:color w:val="000000"/>
        </w:rPr>
        <w:t>Participants</w:t>
      </w:r>
      <w:r w:rsidR="00241D7E" w:rsidRPr="00A2632E">
        <w:t xml:space="preserve"> Individuals without cardiovascular disease at baseline.</w:t>
      </w:r>
    </w:p>
    <w:p w14:paraId="4613CAD4" w14:textId="5384A315" w:rsidR="002829D0" w:rsidRPr="00A2632E" w:rsidRDefault="00FD55CE" w:rsidP="00424FD2">
      <w:pPr>
        <w:spacing w:after="0"/>
      </w:pPr>
      <w:r w:rsidRPr="00A2632E">
        <w:rPr>
          <w:b/>
        </w:rPr>
        <w:t>Exposure</w:t>
      </w:r>
      <w:r w:rsidR="002829D0" w:rsidRPr="00A2632E">
        <w:rPr>
          <w:b/>
        </w:rPr>
        <w:t>s</w:t>
      </w:r>
      <w:r w:rsidRPr="00A2632E">
        <w:rPr>
          <w:b/>
        </w:rPr>
        <w:t xml:space="preserve"> </w:t>
      </w:r>
      <w:r w:rsidR="00F92236" w:rsidRPr="00A2632E">
        <w:t>A panel of s</w:t>
      </w:r>
      <w:r w:rsidR="005E5BBE" w:rsidRPr="00A2632E">
        <w:t>everal e</w:t>
      </w:r>
      <w:r w:rsidR="00241D7E" w:rsidRPr="00A2632E">
        <w:t>stablished cardiovascular risk factors</w:t>
      </w:r>
      <w:r w:rsidRPr="00A2632E">
        <w:t>.</w:t>
      </w:r>
    </w:p>
    <w:p w14:paraId="0058F77E" w14:textId="0058E01C" w:rsidR="002829D0" w:rsidRPr="00A2632E" w:rsidRDefault="00FD55CE" w:rsidP="00424FD2">
      <w:pPr>
        <w:spacing w:after="0"/>
      </w:pPr>
      <w:r w:rsidRPr="00A2632E">
        <w:rPr>
          <w:b/>
        </w:rPr>
        <w:t>Main Outcomes and Measures</w:t>
      </w:r>
      <w:r w:rsidR="00241D7E" w:rsidRPr="00A2632E">
        <w:t xml:space="preserve"> </w:t>
      </w:r>
      <w:r w:rsidRPr="00A2632E">
        <w:t>Hazard ratios (HRs) per 1-</w:t>
      </w:r>
      <w:r w:rsidR="00B5311D" w:rsidRPr="00A2632E">
        <w:t>SD</w:t>
      </w:r>
      <w:r w:rsidRPr="00A2632E">
        <w:t xml:space="preserve"> higher risk factor levels (or presence/absence). </w:t>
      </w:r>
      <w:r w:rsidR="00B5311D" w:rsidRPr="00A2632E">
        <w:t>I</w:t>
      </w:r>
      <w:r w:rsidR="005E5BBE" w:rsidRPr="00A2632E">
        <w:t xml:space="preserve">ncident </w:t>
      </w:r>
      <w:r w:rsidR="00AF05A2" w:rsidRPr="00A2632E">
        <w:t>fatal outcomes in ERFC (</w:t>
      </w:r>
      <w:r w:rsidR="005E5BBE" w:rsidRPr="00A2632E">
        <w:t>n=</w:t>
      </w:r>
      <w:r w:rsidR="00AF05A2" w:rsidRPr="00A2632E">
        <w:t xml:space="preserve">1041 VTE, </w:t>
      </w:r>
      <w:r w:rsidR="005E5BBE" w:rsidRPr="00A2632E">
        <w:t>n=</w:t>
      </w:r>
      <w:r w:rsidR="00AF05A2" w:rsidRPr="00A2632E">
        <w:t>25</w:t>
      </w:r>
      <w:r w:rsidR="00E8243F" w:rsidRPr="00A2632E">
        <w:t>,</w:t>
      </w:r>
      <w:r w:rsidR="00AF05A2" w:rsidRPr="00A2632E">
        <w:t>131 CHD) and</w:t>
      </w:r>
      <w:r w:rsidR="005E5BBE" w:rsidRPr="00A2632E">
        <w:t xml:space="preserve"> incident</w:t>
      </w:r>
      <w:r w:rsidR="00AF05A2" w:rsidRPr="00A2632E">
        <w:t xml:space="preserve"> fatal/non-fatal outcomes in UKBB (</w:t>
      </w:r>
      <w:r w:rsidR="005E5BBE" w:rsidRPr="00A2632E">
        <w:t>n=</w:t>
      </w:r>
      <w:r w:rsidR="00AF05A2" w:rsidRPr="00A2632E">
        <w:t xml:space="preserve">2321 VTE, </w:t>
      </w:r>
      <w:r w:rsidR="005E5BBE" w:rsidRPr="00A2632E">
        <w:t>n=</w:t>
      </w:r>
      <w:r w:rsidR="00AF05A2" w:rsidRPr="00A2632E">
        <w:t>3385 CHD).</w:t>
      </w:r>
      <w:r w:rsidR="005E5BBE" w:rsidRPr="00A2632E">
        <w:t xml:space="preserve"> HRs </w:t>
      </w:r>
      <w:proofErr w:type="gramStart"/>
      <w:r w:rsidR="005E5BBE" w:rsidRPr="00A2632E">
        <w:t>were adjusted</w:t>
      </w:r>
      <w:proofErr w:type="gramEnd"/>
      <w:r w:rsidR="005E5BBE" w:rsidRPr="00A2632E">
        <w:t xml:space="preserve"> for age, sex, smoking status, diabetes mellitus, and body-mass index. </w:t>
      </w:r>
    </w:p>
    <w:p w14:paraId="701B5365" w14:textId="2E80DDC6" w:rsidR="0015118F" w:rsidRPr="00A2632E" w:rsidRDefault="002829D0" w:rsidP="008A6D17">
      <w:pPr>
        <w:spacing w:after="0"/>
        <w:rPr>
          <w:szCs w:val="20"/>
        </w:rPr>
      </w:pPr>
      <w:r w:rsidRPr="00A2632E">
        <w:rPr>
          <w:b/>
          <w:noProof/>
          <w:color w:val="000000" w:themeColor="text1"/>
        </w:rPr>
        <w:t>Results</w:t>
      </w:r>
      <w:r w:rsidR="0082257E" w:rsidRPr="00A2632E">
        <w:rPr>
          <w:b/>
          <w:noProof/>
          <w:color w:val="000000" w:themeColor="text1"/>
        </w:rPr>
        <w:t xml:space="preserve"> </w:t>
      </w:r>
      <w:r w:rsidR="0015118F" w:rsidRPr="00A2632E">
        <w:rPr>
          <w:szCs w:val="20"/>
        </w:rPr>
        <w:t xml:space="preserve">Adjusted HRs for VTE were: 2.67 (2.45-2.91) in ERFC and 1.81 (1.71-1.92) in UKBB per decade older age; 1.38 (1.20-1.58) in ERFC and 1.23 (1.08-1.40) in UKBB with smoking; 1.43 (1.35-1.50) in ERFC and 1.37 (1.32-1.41) in UKBB per 1-SD higher body-mass index; and 0.75 (0.61-0.93) in ERFC and 0.82 (0.71-0.94) in UKBB with current alcohol consumption. </w:t>
      </w:r>
      <w:r w:rsidR="00D5218A" w:rsidRPr="00A2632E">
        <w:rPr>
          <w:szCs w:val="20"/>
        </w:rPr>
        <w:t xml:space="preserve">For the preceding factors, </w:t>
      </w:r>
      <w:r w:rsidR="00F461E4" w:rsidRPr="00A2632E">
        <w:rPr>
          <w:szCs w:val="20"/>
        </w:rPr>
        <w:t>there were similar HRs for pulmonary embolism versus deep vein thrombosis</w:t>
      </w:r>
      <w:r w:rsidR="00B04CD7" w:rsidRPr="00A2632E">
        <w:rPr>
          <w:szCs w:val="20"/>
        </w:rPr>
        <w:t xml:space="preserve"> </w:t>
      </w:r>
      <w:r w:rsidR="00D5218A" w:rsidRPr="00A2632E">
        <w:rPr>
          <w:szCs w:val="20"/>
        </w:rPr>
        <w:t xml:space="preserve">in UKBB </w:t>
      </w:r>
      <w:r w:rsidR="00B04CD7" w:rsidRPr="00A2632E">
        <w:rPr>
          <w:szCs w:val="20"/>
        </w:rPr>
        <w:t>(</w:t>
      </w:r>
      <w:r w:rsidR="00247F8E" w:rsidRPr="00A2632E">
        <w:rPr>
          <w:szCs w:val="20"/>
        </w:rPr>
        <w:t xml:space="preserve">except </w:t>
      </w:r>
      <w:r w:rsidR="00F461E4" w:rsidRPr="00A2632E">
        <w:rPr>
          <w:szCs w:val="20"/>
        </w:rPr>
        <w:t>adiposity</w:t>
      </w:r>
      <w:r w:rsidR="00B5311D" w:rsidRPr="00A2632E">
        <w:rPr>
          <w:szCs w:val="20"/>
        </w:rPr>
        <w:t xml:space="preserve"> was</w:t>
      </w:r>
      <w:r w:rsidR="00F461E4" w:rsidRPr="00A2632E">
        <w:rPr>
          <w:szCs w:val="20"/>
        </w:rPr>
        <w:t xml:space="preserve"> </w:t>
      </w:r>
      <w:r w:rsidR="00B5311D" w:rsidRPr="00A2632E">
        <w:rPr>
          <w:szCs w:val="20"/>
        </w:rPr>
        <w:t xml:space="preserve">more </w:t>
      </w:r>
      <w:r w:rsidR="00F461E4" w:rsidRPr="00A2632E">
        <w:rPr>
          <w:szCs w:val="20"/>
        </w:rPr>
        <w:t xml:space="preserve">strongly associated with </w:t>
      </w:r>
      <w:r w:rsidR="00B5311D" w:rsidRPr="00A2632E">
        <w:rPr>
          <w:szCs w:val="20"/>
        </w:rPr>
        <w:t>PE</w:t>
      </w:r>
      <w:r w:rsidR="00B04CD7" w:rsidRPr="00A2632E">
        <w:rPr>
          <w:szCs w:val="20"/>
        </w:rPr>
        <w:t>; P&lt;0.01)</w:t>
      </w:r>
      <w:r w:rsidR="00247F8E" w:rsidRPr="00A2632E">
        <w:rPr>
          <w:szCs w:val="20"/>
        </w:rPr>
        <w:t>, a</w:t>
      </w:r>
      <w:r w:rsidR="00B5311D" w:rsidRPr="00A2632E">
        <w:rPr>
          <w:szCs w:val="20"/>
        </w:rPr>
        <w:t xml:space="preserve">nd </w:t>
      </w:r>
      <w:r w:rsidR="00B04CD7" w:rsidRPr="00A2632E">
        <w:rPr>
          <w:szCs w:val="20"/>
        </w:rPr>
        <w:t>similar HRs for unprovoked versus provoked VTE</w:t>
      </w:r>
      <w:r w:rsidR="00F461E4" w:rsidRPr="00A2632E">
        <w:rPr>
          <w:szCs w:val="20"/>
        </w:rPr>
        <w:t xml:space="preserve">. </w:t>
      </w:r>
      <w:r w:rsidR="0015118F" w:rsidRPr="00A2632E">
        <w:rPr>
          <w:szCs w:val="20"/>
        </w:rPr>
        <w:t xml:space="preserve">Apart from adiposity, these risk factors </w:t>
      </w:r>
      <w:r w:rsidR="00B5311D" w:rsidRPr="00A2632E">
        <w:rPr>
          <w:szCs w:val="20"/>
        </w:rPr>
        <w:t>were l</w:t>
      </w:r>
      <w:r w:rsidR="00247F8E" w:rsidRPr="00A2632E">
        <w:rPr>
          <w:szCs w:val="20"/>
        </w:rPr>
        <w:t xml:space="preserve">ess </w:t>
      </w:r>
      <w:r w:rsidR="0015118F" w:rsidRPr="00A2632E">
        <w:rPr>
          <w:szCs w:val="20"/>
        </w:rPr>
        <w:t xml:space="preserve">strongly associated with </w:t>
      </w:r>
      <w:r w:rsidR="00247F8E" w:rsidRPr="00A2632E">
        <w:rPr>
          <w:szCs w:val="20"/>
        </w:rPr>
        <w:t xml:space="preserve">VTE than </w:t>
      </w:r>
      <w:r w:rsidR="00A21221" w:rsidRPr="00A2632E">
        <w:rPr>
          <w:szCs w:val="20"/>
        </w:rPr>
        <w:t>coronary heart disease</w:t>
      </w:r>
      <w:r w:rsidR="0015118F" w:rsidRPr="00A2632E">
        <w:rPr>
          <w:szCs w:val="20"/>
        </w:rPr>
        <w:t xml:space="preserve">. </w:t>
      </w:r>
      <w:r w:rsidR="00B5311D" w:rsidRPr="00A2632E">
        <w:rPr>
          <w:szCs w:val="20"/>
        </w:rPr>
        <w:t>W</w:t>
      </w:r>
      <w:r w:rsidR="00D5218A" w:rsidRPr="00A2632E">
        <w:rPr>
          <w:szCs w:val="20"/>
        </w:rPr>
        <w:t xml:space="preserve">e noted inconsistent associations </w:t>
      </w:r>
      <w:r w:rsidR="00B5311D" w:rsidRPr="00A2632E">
        <w:rPr>
          <w:szCs w:val="20"/>
        </w:rPr>
        <w:t>with</w:t>
      </w:r>
      <w:r w:rsidR="00A21221" w:rsidRPr="00A2632E">
        <w:rPr>
          <w:szCs w:val="20"/>
        </w:rPr>
        <w:t xml:space="preserve"> </w:t>
      </w:r>
      <w:r w:rsidR="00D5218A" w:rsidRPr="00A2632E">
        <w:rPr>
          <w:szCs w:val="20"/>
        </w:rPr>
        <w:t>diabetes and blood pressure</w:t>
      </w:r>
      <w:r w:rsidR="00B5311D" w:rsidRPr="00A2632E">
        <w:rPr>
          <w:szCs w:val="20"/>
        </w:rPr>
        <w:t xml:space="preserve"> for VTEs across ERFC and UKBB, and had </w:t>
      </w:r>
      <w:r w:rsidR="00D5218A" w:rsidRPr="00A2632E">
        <w:rPr>
          <w:szCs w:val="20"/>
        </w:rPr>
        <w:t xml:space="preserve">limited ability to study </w:t>
      </w:r>
      <w:r w:rsidR="00A21221" w:rsidRPr="00A2632E">
        <w:rPr>
          <w:szCs w:val="20"/>
        </w:rPr>
        <w:t>lipid and inflammation marker</w:t>
      </w:r>
      <w:r w:rsidR="007E4E46" w:rsidRPr="00A2632E">
        <w:rPr>
          <w:szCs w:val="20"/>
        </w:rPr>
        <w:t>s</w:t>
      </w:r>
      <w:r w:rsidR="00A21221" w:rsidRPr="00A2632E">
        <w:rPr>
          <w:szCs w:val="20"/>
        </w:rPr>
        <w:t xml:space="preserve">. </w:t>
      </w:r>
    </w:p>
    <w:p w14:paraId="77360F76" w14:textId="2B09B88B" w:rsidR="007E4E46" w:rsidRPr="00047DBA" w:rsidRDefault="002829D0" w:rsidP="00047DBA">
      <w:pPr>
        <w:spacing w:after="0"/>
        <w:rPr>
          <w:color w:val="000000" w:themeColor="text1"/>
        </w:rPr>
      </w:pPr>
      <w:r w:rsidRPr="00A2632E">
        <w:rPr>
          <w:b/>
          <w:color w:val="000000" w:themeColor="text1"/>
        </w:rPr>
        <w:t>Conclusions and Relevance</w:t>
      </w:r>
      <w:r w:rsidR="00F060D2" w:rsidRPr="00A2632E">
        <w:rPr>
          <w:b/>
          <w:color w:val="000000" w:themeColor="text1"/>
        </w:rPr>
        <w:t xml:space="preserve"> </w:t>
      </w:r>
      <w:r w:rsidR="00B5311D" w:rsidRPr="00A2632E">
        <w:t>O</w:t>
      </w:r>
      <w:r w:rsidR="00944AD5" w:rsidRPr="00A2632E">
        <w:t>lder</w:t>
      </w:r>
      <w:r w:rsidR="00856BA3" w:rsidRPr="00A2632E">
        <w:rPr>
          <w:szCs w:val="20"/>
        </w:rPr>
        <w:t xml:space="preserve"> age, smoking, adiposity</w:t>
      </w:r>
      <w:r w:rsidR="00A21221" w:rsidRPr="00A2632E">
        <w:rPr>
          <w:szCs w:val="20"/>
        </w:rPr>
        <w:t xml:space="preserve">, and </w:t>
      </w:r>
      <w:r w:rsidR="00B02D39">
        <w:rPr>
          <w:szCs w:val="20"/>
        </w:rPr>
        <w:t xml:space="preserve">lower </w:t>
      </w:r>
      <w:r w:rsidR="00B02D39" w:rsidRPr="00A2632E">
        <w:rPr>
          <w:szCs w:val="20"/>
        </w:rPr>
        <w:t xml:space="preserve">alcohol </w:t>
      </w:r>
      <w:r w:rsidR="00B02D39">
        <w:rPr>
          <w:szCs w:val="20"/>
        </w:rPr>
        <w:t>consumption</w:t>
      </w:r>
      <w:r w:rsidR="00B02D39" w:rsidRPr="00A2632E">
        <w:rPr>
          <w:szCs w:val="20"/>
        </w:rPr>
        <w:t xml:space="preserve"> </w:t>
      </w:r>
      <w:r w:rsidR="00856BA3" w:rsidRPr="00A2632E">
        <w:rPr>
          <w:szCs w:val="20"/>
        </w:rPr>
        <w:t xml:space="preserve">were </w:t>
      </w:r>
      <w:r w:rsidR="00A21221" w:rsidRPr="00A2632E">
        <w:rPr>
          <w:szCs w:val="20"/>
        </w:rPr>
        <w:t>consistently associated with</w:t>
      </w:r>
      <w:r w:rsidR="00856BA3" w:rsidRPr="00A2632E">
        <w:rPr>
          <w:szCs w:val="20"/>
        </w:rPr>
        <w:t xml:space="preserve"> </w:t>
      </w:r>
      <w:r w:rsidR="0032534B" w:rsidRPr="00A2632E">
        <w:rPr>
          <w:szCs w:val="20"/>
        </w:rPr>
        <w:t xml:space="preserve">higher </w:t>
      </w:r>
      <w:r w:rsidR="00856BA3" w:rsidRPr="00A2632E">
        <w:rPr>
          <w:szCs w:val="20"/>
        </w:rPr>
        <w:t>VTE</w:t>
      </w:r>
      <w:r w:rsidR="00A21221" w:rsidRPr="00A2632E">
        <w:rPr>
          <w:szCs w:val="20"/>
        </w:rPr>
        <w:t xml:space="preserve"> </w:t>
      </w:r>
      <w:r w:rsidR="0032534B" w:rsidRPr="00A2632E">
        <w:rPr>
          <w:szCs w:val="20"/>
        </w:rPr>
        <w:t>risk</w:t>
      </w:r>
      <w:r w:rsidR="00A21221" w:rsidRPr="00A2632E">
        <w:rPr>
          <w:szCs w:val="20"/>
        </w:rPr>
        <w:t>.</w:t>
      </w:r>
      <w:r w:rsidR="00856BA3" w:rsidRPr="00A2632E">
        <w:t xml:space="preserve"> </w:t>
      </w:r>
      <w:r w:rsidR="007E4E46" w:rsidRPr="00A2632E">
        <w:br w:type="page"/>
      </w:r>
    </w:p>
    <w:p w14:paraId="615AA8F7" w14:textId="77777777" w:rsidR="007715D7" w:rsidRPr="00A2632E" w:rsidRDefault="004E256E" w:rsidP="00FD55CE">
      <w:pPr>
        <w:spacing w:after="160" w:line="259" w:lineRule="auto"/>
        <w:jc w:val="left"/>
        <w:rPr>
          <w:b/>
        </w:rPr>
      </w:pPr>
      <w:r w:rsidRPr="00A2632E">
        <w:rPr>
          <w:b/>
        </w:rPr>
        <w:t>INTRODUCTION</w:t>
      </w:r>
    </w:p>
    <w:p w14:paraId="019F6CBB" w14:textId="4A3C8BAE" w:rsidR="001514DC" w:rsidRPr="00A2632E" w:rsidRDefault="00E27D1D" w:rsidP="001514DC">
      <w:pPr>
        <w:spacing w:after="0"/>
      </w:pPr>
      <w:r w:rsidRPr="00A2632E">
        <w:t>Venous thromboembolism (VTE), consisting of deep-vein thrombosis</w:t>
      </w:r>
      <w:r w:rsidR="0006659F" w:rsidRPr="00A2632E">
        <w:t xml:space="preserve"> (DVT)</w:t>
      </w:r>
      <w:r w:rsidRPr="00A2632E">
        <w:t xml:space="preserve"> or pulmonary embolism (PE), </w:t>
      </w:r>
      <w:r w:rsidR="00114C37" w:rsidRPr="00A2632E">
        <w:t xml:space="preserve">is a major </w:t>
      </w:r>
      <w:r w:rsidR="006512FD" w:rsidRPr="00A2632E">
        <w:t>clinical</w:t>
      </w:r>
      <w:r w:rsidR="00114C37" w:rsidRPr="00A2632E">
        <w:t xml:space="preserve"> burden</w:t>
      </w:r>
      <w:r w:rsidR="00C00633" w:rsidRPr="00A2632E">
        <w:t xml:space="preserve">. </w:t>
      </w:r>
      <w:r w:rsidR="006512FD" w:rsidRPr="00A2632E">
        <w:t>Globally, t</w:t>
      </w:r>
      <w:r w:rsidR="00C00633" w:rsidRPr="00A2632E">
        <w:t>here are</w:t>
      </w:r>
      <w:r w:rsidR="00114C37" w:rsidRPr="00A2632E">
        <w:t xml:space="preserve"> about 10 million cases every year, the third leading vascular disease after myocardial infarction and stroke.</w:t>
      </w:r>
      <w:r w:rsidR="00CA03AF" w:rsidRPr="00A2632E">
        <w:fldChar w:fldCharType="begin"/>
      </w:r>
      <w:r w:rsidR="00CA03AF" w:rsidRPr="00A2632E">
        <w:instrText xml:space="preserve"> ADDIN EN.CITE &lt;EndNote&gt;&lt;Cite&gt;&lt;Author&gt;Di Nisio&lt;/Author&gt;&lt;Year&gt;2016&lt;/Year&gt;&lt;RecNum&gt;53&lt;/RecNum&gt;&lt;DisplayText&gt;&lt;style face="superscript"&gt;1&lt;/style&gt;&lt;/DisplayText&gt;&lt;record&gt;&lt;rec-number&gt;53&lt;/rec-number&gt;&lt;foreign-keys&gt;&lt;key app="EN" db-id="95p5rreeod2wvmevfs3vd093edd5p9err9wz" timestamp="1524148212"&gt;53&lt;/key&gt;&lt;/foreign-keys&gt;&lt;ref-type name="Journal Article"&gt;17&lt;/ref-type&gt;&lt;contributors&gt;&lt;authors&gt;&lt;author&gt;Di Nisio, Marcello&lt;/author&gt;&lt;author&gt;van Es, Nick&lt;/author&gt;&lt;author&gt;Büller, Harry R.&lt;/author&gt;&lt;/authors&gt;&lt;/contributors&gt;&lt;titles&gt;&lt;title&gt;Deep vein thrombosis and pulmonary embolism&lt;/title&gt;&lt;secondary-title&gt;The Lancet&lt;/secondary-title&gt;&lt;/titles&gt;&lt;periodical&gt;&lt;full-title&gt;The Lancet&lt;/full-title&gt;&lt;/periodical&gt;&lt;pages&gt;3060-3073&lt;/pages&gt;&lt;volume&gt;388&lt;/volume&gt;&lt;number&gt;10063&lt;/number&gt;&lt;dates&gt;&lt;year&gt;2016&lt;/year&gt;&lt;/dates&gt;&lt;isbn&gt;9780470745007&lt;/isbn&gt;&lt;urls&gt;&lt;pdf-urls&gt;&lt;url&gt;file:///D:/Documents/references/Nisio2016.pdf&lt;/url&gt;&lt;/pdf-urls&gt;&lt;/urls&gt;&lt;electronic-resource-num&gt;10.1016/S0140-6736(16)30514-1&lt;/electronic-resource-num&gt;&lt;/record&gt;&lt;/Cite&gt;&lt;/EndNote&gt;</w:instrText>
      </w:r>
      <w:r w:rsidR="00CA03AF" w:rsidRPr="00A2632E">
        <w:fldChar w:fldCharType="separate"/>
      </w:r>
      <w:r w:rsidR="00CA03AF" w:rsidRPr="00A2632E">
        <w:rPr>
          <w:noProof/>
          <w:vertAlign w:val="superscript"/>
        </w:rPr>
        <w:t>1</w:t>
      </w:r>
      <w:r w:rsidR="00CA03AF" w:rsidRPr="00A2632E">
        <w:fldChar w:fldCharType="end"/>
      </w:r>
      <w:r w:rsidR="00471CA7" w:rsidRPr="00A2632E">
        <w:t xml:space="preserve"> PE is </w:t>
      </w:r>
      <w:r w:rsidR="009C5A6B" w:rsidRPr="00A2632E">
        <w:t>a</w:t>
      </w:r>
      <w:r w:rsidR="00471CA7" w:rsidRPr="00A2632E">
        <w:t xml:space="preserve"> manifestation</w:t>
      </w:r>
      <w:r w:rsidR="00C00633" w:rsidRPr="00A2632E">
        <w:t xml:space="preserve"> of VTE</w:t>
      </w:r>
      <w:r w:rsidR="00471CA7" w:rsidRPr="00A2632E">
        <w:t>, responsible for the large majority of VTE deaths.</w:t>
      </w:r>
      <w:r w:rsidR="00CA03AF" w:rsidRPr="00A2632E">
        <w:fldChar w:fldCharType="begin"/>
      </w:r>
      <w:r w:rsidR="00CA03AF" w:rsidRPr="00A2632E">
        <w:instrText xml:space="preserve"> ADDIN EN.CITE &lt;EndNote&gt;&lt;Cite&gt;&lt;Author&gt;Goldhaber&lt;/Author&gt;&lt;Year&gt;2012&lt;/Year&gt;&lt;RecNum&gt;18&lt;/RecNum&gt;&lt;DisplayText&gt;&lt;style face="superscript"&gt;2&lt;/style&gt;&lt;/DisplayText&gt;&lt;record&gt;&lt;rec-number&gt;18&lt;/rec-number&gt;&lt;foreign-keys&gt;&lt;key app="EN" db-id="95p5rreeod2wvmevfs3vd093edd5p9err9wz" timestamp="1523959045"&gt;18&lt;/key&gt;&lt;/foreign-keys&gt;&lt;ref-type name="Journal Article"&gt;17&lt;/ref-type&gt;&lt;contributors&gt;&lt;authors&gt;&lt;author&gt;Goldhaber, Samuel Z.&lt;/author&gt;&lt;author&gt;Bounameaux, Henri&lt;/author&gt;&lt;/authors&gt;&lt;/contributors&gt;&lt;titles&gt;&lt;title&gt;Pulmonary embolism and deep vein thrombosis&lt;/title&gt;&lt;secondary-title&gt;Lancet&lt;/secondary-title&gt;&lt;/titles&gt;&lt;periodical&gt;&lt;full-title&gt;Lancet&lt;/full-title&gt;&lt;/periodical&gt;&lt;pages&gt;1835-1846&lt;/pages&gt;&lt;volume&gt;379&lt;/volume&gt;&lt;number&gt;9828&lt;/number&gt;&lt;keywords&gt;&lt;keyword&gt;Anticoagulants&lt;/keyword&gt;&lt;keyword&gt;Differential&lt;/keyword&gt;&lt;keyword&gt;Diagnostic Imaging&lt;/keyword&gt;&lt;keyword&gt;Fibrin Fibrinog&lt;/keyword&gt;&lt;keyword&gt;blood supply&lt;/keyword&gt;&lt;keyword&gt;Prognosis&lt;/keyword&gt;&lt;keyword&gt;Pulmonary Embolism&lt;/keyword&gt;&lt;keyword&gt;complications/diagnosis/physiopathology/therapy&lt;/keyword&gt;&lt;keyword&gt;diagnosis/etiology/physiopathology/therapy&lt;/keyword&gt;&lt;keyword&gt;Risk&lt;/keyword&gt;&lt;keyword&gt;diagnostic use&lt;/keyword&gt;&lt;keyword&gt;Humans&lt;/keyword&gt;&lt;keyword&gt;Leg&lt;/keyword&gt;&lt;keyword&gt;therapeutic use&lt;/keyword&gt;&lt;keyword&gt;Diagnosis&lt;/keyword&gt;&lt;/keywords&gt;&lt;dates&gt;&lt;year&gt;2012&lt;/year&gt;&lt;/dates&gt;&lt;urls&gt;&lt;related-urls&gt;&lt;url&gt;http://dx.doi.org/10.1016/S0140-6736(11)61904-1&lt;/url&gt;&lt;/related-urls&gt;&lt;pdf-urls&gt;&lt;url&gt;file:///C:/Users/John/AppData/Local/Mendeley Ltd./Mendeley Desktop/Downloaded/Goldhaber, Bounameaux - 2012 - Pulmonary embolism and deep vein thrombosis.pdf&lt;/url&gt;&lt;/pdf-urls&gt;&lt;/urls&gt;&lt;electronic-resource-num&gt;10.1016/S0140-6736(11)61904-1&lt;/electronic-resource-num&gt;&lt;/record&gt;&lt;/Cite&gt;&lt;/EndNote&gt;</w:instrText>
      </w:r>
      <w:r w:rsidR="00CA03AF" w:rsidRPr="00A2632E">
        <w:fldChar w:fldCharType="separate"/>
      </w:r>
      <w:r w:rsidR="00CA03AF" w:rsidRPr="00A2632E">
        <w:rPr>
          <w:noProof/>
          <w:vertAlign w:val="superscript"/>
        </w:rPr>
        <w:t>2</w:t>
      </w:r>
      <w:r w:rsidR="00CA03AF" w:rsidRPr="00A2632E">
        <w:fldChar w:fldCharType="end"/>
      </w:r>
      <w:r w:rsidR="00471CA7" w:rsidRPr="00A2632E">
        <w:t xml:space="preserve"> </w:t>
      </w:r>
      <w:r w:rsidR="00110882" w:rsidRPr="00A2632E">
        <w:t xml:space="preserve">In recent years, efforts to prevent VTE have </w:t>
      </w:r>
      <w:r w:rsidR="00660AC2" w:rsidRPr="00A2632E">
        <w:t>broaden</w:t>
      </w:r>
      <w:r w:rsidR="006512FD" w:rsidRPr="00A2632E">
        <w:t>ed</w:t>
      </w:r>
      <w:r w:rsidR="00110882" w:rsidRPr="00A2632E">
        <w:t xml:space="preserve"> from focus</w:t>
      </w:r>
      <w:r w:rsidR="0006659F" w:rsidRPr="00A2632E">
        <w:t>ing mainly</w:t>
      </w:r>
      <w:r w:rsidR="00110882" w:rsidRPr="00A2632E">
        <w:t xml:space="preserve"> on hospital-based risk factors (</w:t>
      </w:r>
      <w:proofErr w:type="spellStart"/>
      <w:r w:rsidR="00110882" w:rsidRPr="00A2632E">
        <w:t>eg</w:t>
      </w:r>
      <w:proofErr w:type="spellEnd"/>
      <w:r w:rsidR="00110882" w:rsidRPr="00A2632E">
        <w:t>, recent prior surgery, cancer, congestive heart failure) toward adoption of “heart healthy lifestyles”</w:t>
      </w:r>
      <w:r w:rsidR="00E8243F" w:rsidRPr="00A2632E">
        <w:t>.</w:t>
      </w:r>
      <w:r w:rsidR="00CA03AF" w:rsidRPr="00A2632E">
        <w:fldChar w:fldCharType="begin"/>
      </w:r>
      <w:r w:rsidR="00CA03AF" w:rsidRPr="00A2632E">
        <w:instrText xml:space="preserve"> ADDIN EN.CITE &lt;EndNote&gt;&lt;Cite&gt;&lt;Author&gt;Goldhaber&lt;/Author&gt;&lt;Year&gt;2010&lt;/Year&gt;&lt;RecNum&gt;82&lt;/RecNum&gt;&lt;DisplayText&gt;&lt;style face="superscript"&gt;3&lt;/style&gt;&lt;/DisplayText&gt;&lt;record&gt;&lt;rec-number&gt;82&lt;/rec-number&gt;&lt;foreign-keys&gt;&lt;key app="EN" db-id="95p5rreeod2wvmevfs3vd093edd5p9err9wz" timestamp="1537203082"&gt;82&lt;/key&gt;&lt;/foreign-keys&gt;&lt;ref-type name="Journal Article"&gt;17&lt;/ref-type&gt;&lt;contributors&gt;&lt;authors&gt;&lt;author&gt;Goldhaber, Samuel Z.&lt;/author&gt;&lt;/authors&gt;&lt;/contributors&gt;&lt;titles&gt;&lt;title&gt;Risk Factors for Venous Thromboembolism&lt;/title&gt;&lt;secondary-title&gt;Journal of the American College of Cardiology&lt;/secondary-title&gt;&lt;/titles&gt;&lt;periodical&gt;&lt;full-title&gt;Journal of the American College of Cardiology&lt;/full-title&gt;&lt;/periodical&gt;&lt;pages&gt;1-7&lt;/pages&gt;&lt;volume&gt;56&lt;/volume&gt;&lt;number&gt;1&lt;/number&gt;&lt;keywords&gt;&lt;keyword&gt;PE&lt;/keyword&gt;&lt;keyword&gt;pulmonary embolism&lt;/keyword&gt;&lt;keyword&gt;risk factors&lt;/keyword&gt;&lt;keyword&gt;venous thromboembolism&lt;/keyword&gt;&lt;keyword&gt;VTE&lt;/keyword&gt;&lt;/keywords&gt;&lt;dates&gt;&lt;year&gt;2010&lt;/year&gt;&lt;pub-dates&gt;&lt;date&gt;2010/06/29/&lt;/date&gt;&lt;/pub-dates&gt;&lt;/dates&gt;&lt;isbn&gt;0735-1097&lt;/isbn&gt;&lt;urls&gt;&lt;related-urls&gt;&lt;url&gt;http://www.sciencedirect.com/science/article/pii/S0735109710015251&lt;/url&gt;&lt;/related-urls&gt;&lt;/urls&gt;&lt;electronic-resource-num&gt;https://doi.org/10.1016/j.jacc.2010.01.057&lt;/electronic-resource-num&gt;&lt;/record&gt;&lt;/Cite&gt;&lt;/EndNote&gt;</w:instrText>
      </w:r>
      <w:r w:rsidR="00CA03AF" w:rsidRPr="00A2632E">
        <w:fldChar w:fldCharType="separate"/>
      </w:r>
      <w:r w:rsidR="00CA03AF" w:rsidRPr="00A2632E">
        <w:rPr>
          <w:noProof/>
          <w:vertAlign w:val="superscript"/>
        </w:rPr>
        <w:t>3</w:t>
      </w:r>
      <w:r w:rsidR="00CA03AF" w:rsidRPr="00A2632E">
        <w:fldChar w:fldCharType="end"/>
      </w:r>
      <w:r w:rsidR="00660AC2" w:rsidRPr="00A2632E">
        <w:t xml:space="preserve"> </w:t>
      </w:r>
      <w:r w:rsidR="00E8243F" w:rsidRPr="00A2632E">
        <w:t xml:space="preserve">This perspective has </w:t>
      </w:r>
      <w:r w:rsidR="0006659F" w:rsidRPr="00A2632E">
        <w:t>challeng</w:t>
      </w:r>
      <w:r w:rsidR="00E8243F" w:rsidRPr="00A2632E">
        <w:t>ed</w:t>
      </w:r>
      <w:r w:rsidR="0006659F" w:rsidRPr="00A2632E">
        <w:t xml:space="preserve"> </w:t>
      </w:r>
      <w:r w:rsidR="00F660C8" w:rsidRPr="00A2632E">
        <w:t xml:space="preserve">traditional views of venous and arterial thrombosis as distinct pathologies, </w:t>
      </w:r>
      <w:r w:rsidR="00E8243F" w:rsidRPr="00A2632E">
        <w:t>encourag</w:t>
      </w:r>
      <w:r w:rsidR="009C1020" w:rsidRPr="00A2632E">
        <w:t xml:space="preserve">ing </w:t>
      </w:r>
      <w:r w:rsidR="00BF2F3A" w:rsidRPr="00A2632E">
        <w:t xml:space="preserve">prevention </w:t>
      </w:r>
      <w:r w:rsidR="009C1020" w:rsidRPr="00A2632E">
        <w:t>strategies t</w:t>
      </w:r>
      <w:r w:rsidR="00BF2F3A" w:rsidRPr="00A2632E">
        <w:t xml:space="preserve">hat </w:t>
      </w:r>
      <w:r w:rsidR="00E8243F" w:rsidRPr="00A2632E">
        <w:t>concomitant</w:t>
      </w:r>
      <w:r w:rsidR="00BF2F3A" w:rsidRPr="00A2632E">
        <w:t>ly address</w:t>
      </w:r>
      <w:r w:rsidR="00E8243F" w:rsidRPr="00A2632E">
        <w:t xml:space="preserve"> </w:t>
      </w:r>
      <w:r w:rsidR="00E502F0" w:rsidRPr="00A2632E">
        <w:t>VTE and</w:t>
      </w:r>
      <w:r w:rsidR="00B6380F" w:rsidRPr="00A2632E">
        <w:t xml:space="preserve"> </w:t>
      </w:r>
      <w:r w:rsidR="00110882" w:rsidRPr="00A2632E">
        <w:t>arterial thrombosis.</w:t>
      </w:r>
      <w:r w:rsidR="00CA03AF" w:rsidRPr="00A2632E">
        <w:fldChar w:fldCharType="begin">
          <w:fldData xml:space="preserve">PEVuZE5vdGU+PENpdGU+PEF1dGhvcj5Hb2xkaGFiZXI8L0F1dGhvcj48WWVhcj4yMDEyPC9ZZWFy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</w:fldData>
        </w:fldChar>
      </w:r>
      <w:r w:rsidR="00CA03AF" w:rsidRPr="00A2632E">
        <w:instrText xml:space="preserve"> ADDIN EN.CITE </w:instrText>
      </w:r>
      <w:r w:rsidR="00CA03AF" w:rsidRPr="00A2632E">
        <w:fldChar w:fldCharType="begin">
          <w:fldData xml:space="preserve">PEVuZE5vdGU+PENpdGU+PEF1dGhvcj5Hb2xkaGFiZXI8L0F1dGhvcj48WWVhcj4yMDEyPC9ZZWFy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</w:fldData>
        </w:fldChar>
      </w:r>
      <w:r w:rsidR="00CA03AF" w:rsidRPr="00A2632E">
        <w:instrText xml:space="preserve"> ADDIN EN.CITE.DATA </w:instrText>
      </w:r>
      <w:r w:rsidR="00CA03AF" w:rsidRPr="00A2632E">
        <w:fldChar w:fldCharType="end"/>
      </w:r>
      <w:r w:rsidR="00CA03AF" w:rsidRPr="00A2632E">
        <w:fldChar w:fldCharType="separate"/>
      </w:r>
      <w:r w:rsidR="00CA03AF" w:rsidRPr="00A2632E">
        <w:rPr>
          <w:noProof/>
          <w:vertAlign w:val="superscript"/>
        </w:rPr>
        <w:t>2,4</w:t>
      </w:r>
      <w:r w:rsidR="00CA03AF" w:rsidRPr="00A2632E">
        <w:fldChar w:fldCharType="end"/>
      </w:r>
      <w:r w:rsidR="009C5A6B" w:rsidRPr="00A2632E">
        <w:t xml:space="preserve"> However, there is uncertainty about extent </w:t>
      </w:r>
      <w:r w:rsidR="00F660C8" w:rsidRPr="00A2632E">
        <w:t>t</w:t>
      </w:r>
      <w:r w:rsidR="009C5A6B" w:rsidRPr="00A2632E">
        <w:t xml:space="preserve">o which </w:t>
      </w:r>
      <w:r w:rsidR="00F660C8" w:rsidRPr="00A2632E">
        <w:t>venous and arterial thrombosis share cardiovascular risk factors.</w:t>
      </w:r>
      <w:r w:rsidR="009C5A6B" w:rsidRPr="00A2632E">
        <w:fldChar w:fldCharType="begin">
          <w:fldData xml:space="preserve">PEVuZE5vdGU+PENpdGU+PEF1dGhvcj5BYmRvbGxhaGk8L0F1dGhvcj48WWVhcj4yMDAzPC9ZZWFy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</w:fldData>
        </w:fldChar>
      </w:r>
      <w:r w:rsidR="009C5A6B" w:rsidRPr="00A2632E">
        <w:instrText xml:space="preserve"> ADDIN EN.CITE </w:instrText>
      </w:r>
      <w:r w:rsidR="009C5A6B" w:rsidRPr="00A2632E">
        <w:fldChar w:fldCharType="begin">
          <w:fldData xml:space="preserve">PEVuZE5vdGU+PENpdGU+PEF1dGhvcj5BYmRvbGxhaGk8L0F1dGhvcj48WWVhcj4yMDAzPC9ZZWFy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</w:fldData>
        </w:fldChar>
      </w:r>
      <w:r w:rsidR="009C5A6B" w:rsidRPr="00A2632E">
        <w:instrText xml:space="preserve"> ADDIN EN.CITE.DATA </w:instrText>
      </w:r>
      <w:r w:rsidR="009C5A6B" w:rsidRPr="00A2632E">
        <w:fldChar w:fldCharType="end"/>
      </w:r>
      <w:r w:rsidR="009C5A6B" w:rsidRPr="00A2632E">
        <w:fldChar w:fldCharType="separate"/>
      </w:r>
      <w:r w:rsidR="009C5A6B" w:rsidRPr="00A2632E">
        <w:rPr>
          <w:noProof/>
          <w:vertAlign w:val="superscript"/>
        </w:rPr>
        <w:t>5-15</w:t>
      </w:r>
      <w:r w:rsidR="009C5A6B" w:rsidRPr="00A2632E">
        <w:fldChar w:fldCharType="end"/>
      </w:r>
      <w:r w:rsidR="00F660C8" w:rsidRPr="00A2632E">
        <w:t xml:space="preserve"> </w:t>
      </w:r>
      <w:r w:rsidR="009C5A6B" w:rsidRPr="00A2632E">
        <w:t>Studies have reported conflicting findings.</w:t>
      </w:r>
      <w:r w:rsidR="00450EAC" w:rsidRPr="00A2632E">
        <w:fldChar w:fldCharType="begin">
          <w:fldData xml:space="preserve">PEVuZE5vdGU+PENpdGU+PEF1dGhvcj5BYmRvbGxhaGk8L0F1dGhvcj48WWVhcj4yMDAzPC9ZZWFy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</w:fldData>
        </w:fldChar>
      </w:r>
      <w:r w:rsidR="00450EAC" w:rsidRPr="00A2632E">
        <w:instrText xml:space="preserve"> ADDIN EN.CITE </w:instrText>
      </w:r>
      <w:r w:rsidR="00450EAC" w:rsidRPr="00A2632E">
        <w:fldChar w:fldCharType="begin">
          <w:fldData xml:space="preserve">PEVuZE5vdGU+PENpdGU+PEF1dGhvcj5BYmRvbGxhaGk8L0F1dGhvcj48WWVhcj4yMDAzPC9ZZWFy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</w:fldData>
        </w:fldChar>
      </w:r>
      <w:r w:rsidR="00450EAC" w:rsidRPr="00A2632E">
        <w:instrText xml:space="preserve"> ADDIN EN.CITE.DATA </w:instrText>
      </w:r>
      <w:r w:rsidR="00450EAC" w:rsidRPr="00A2632E">
        <w:fldChar w:fldCharType="end"/>
      </w:r>
      <w:r w:rsidR="00450EAC" w:rsidRPr="00A2632E">
        <w:fldChar w:fldCharType="separate"/>
      </w:r>
      <w:r w:rsidR="00450EAC" w:rsidRPr="00A2632E">
        <w:rPr>
          <w:noProof/>
          <w:vertAlign w:val="superscript"/>
        </w:rPr>
        <w:t>5-15</w:t>
      </w:r>
      <w:r w:rsidR="00450EAC" w:rsidRPr="00A2632E">
        <w:fldChar w:fldCharType="end"/>
      </w:r>
      <w:r w:rsidR="009C5A6B" w:rsidRPr="00A2632E">
        <w:t xml:space="preserve"> Interpretation </w:t>
      </w:r>
      <w:proofErr w:type="gramStart"/>
      <w:r w:rsidR="009C5A6B" w:rsidRPr="00A2632E">
        <w:t>has been complicated</w:t>
      </w:r>
      <w:proofErr w:type="gramEnd"/>
      <w:r w:rsidR="009C5A6B" w:rsidRPr="00A2632E">
        <w:t xml:space="preserve"> by the use of </w:t>
      </w:r>
      <w:r w:rsidR="001514DC" w:rsidRPr="00A2632E">
        <w:t xml:space="preserve">retrospective case-control designs, </w:t>
      </w:r>
      <w:r w:rsidR="00DC78B9" w:rsidRPr="00A2632E">
        <w:t>limited statistical power</w:t>
      </w:r>
      <w:r w:rsidR="0006659F" w:rsidRPr="00A2632E">
        <w:t xml:space="preserve">, </w:t>
      </w:r>
      <w:r w:rsidR="006512FD" w:rsidRPr="00A2632E">
        <w:t>and/</w:t>
      </w:r>
      <w:r w:rsidR="0006659F" w:rsidRPr="00A2632E">
        <w:t>o</w:t>
      </w:r>
      <w:r w:rsidR="001514DC" w:rsidRPr="00A2632E">
        <w:t>r</w:t>
      </w:r>
      <w:r w:rsidR="0006659F" w:rsidRPr="00A2632E">
        <w:t xml:space="preserve"> </w:t>
      </w:r>
      <w:r w:rsidR="009C5A6B" w:rsidRPr="00A2632E">
        <w:t>inability</w:t>
      </w:r>
      <w:r w:rsidR="001514DC" w:rsidRPr="00A2632E">
        <w:t xml:space="preserve"> to compare </w:t>
      </w:r>
      <w:r w:rsidR="002F14D9" w:rsidRPr="00A2632E">
        <w:t>VTE</w:t>
      </w:r>
      <w:r w:rsidR="0006659F" w:rsidRPr="00A2632E">
        <w:t xml:space="preserve"> and arterial </w:t>
      </w:r>
      <w:r w:rsidR="009C5A6B" w:rsidRPr="00A2632E">
        <w:t>disease</w:t>
      </w:r>
      <w:r w:rsidR="0006659F" w:rsidRPr="00A2632E">
        <w:t xml:space="preserve"> </w:t>
      </w:r>
      <w:r w:rsidR="001514DC" w:rsidRPr="00A2632E">
        <w:t>outcomes within the same cohorts.</w:t>
      </w:r>
      <w:r w:rsidR="00CA03AF" w:rsidRPr="00A2632E">
        <w:fldChar w:fldCharType="begin">
          <w:fldData xml:space="preserve">PEVuZE5vdGU+PENpdGU+PEF1dGhvcj5DdXNobWFuPC9BdXRob3I+PFllYXI+MjAwNDwvWWVhcj48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</w:fldData>
        </w:fldChar>
      </w:r>
      <w:r w:rsidR="00CA03AF" w:rsidRPr="00A2632E">
        <w:instrText xml:space="preserve"> ADDIN EN.CITE </w:instrText>
      </w:r>
      <w:r w:rsidR="00CA03AF" w:rsidRPr="00A2632E">
        <w:fldChar w:fldCharType="begin">
          <w:fldData xml:space="preserve">PEVuZE5vdGU+PENpdGU+PEF1dGhvcj5DdXNobWFuPC9BdXRob3I+PFllYXI+MjAwNDwvWWVhcj48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</w:fldData>
        </w:fldChar>
      </w:r>
      <w:r w:rsidR="00CA03AF" w:rsidRPr="00A2632E">
        <w:instrText xml:space="preserve"> ADDIN EN.CITE.DATA </w:instrText>
      </w:r>
      <w:r w:rsidR="00CA03AF" w:rsidRPr="00A2632E">
        <w:fldChar w:fldCharType="end"/>
      </w:r>
      <w:r w:rsidR="00CA03AF" w:rsidRPr="00A2632E">
        <w:fldChar w:fldCharType="separate"/>
      </w:r>
      <w:r w:rsidR="00CA03AF" w:rsidRPr="00A2632E">
        <w:rPr>
          <w:noProof/>
          <w:vertAlign w:val="superscript"/>
        </w:rPr>
        <w:t>16-26</w:t>
      </w:r>
      <w:r w:rsidR="00CA03AF" w:rsidRPr="00A2632E">
        <w:fldChar w:fldCharType="end"/>
      </w:r>
      <w:r w:rsidR="001514DC" w:rsidRPr="00A2632E">
        <w:t xml:space="preserve"> </w:t>
      </w:r>
    </w:p>
    <w:p w14:paraId="5C1AE872" w14:textId="77777777" w:rsidR="001514DC" w:rsidRPr="00A2632E" w:rsidRDefault="001514DC" w:rsidP="001514DC">
      <w:pPr>
        <w:spacing w:after="0"/>
      </w:pPr>
    </w:p>
    <w:p w14:paraId="5217A6DB" w14:textId="060B760A" w:rsidR="00DC78B9" w:rsidRPr="00A2632E" w:rsidRDefault="009C5A6B" w:rsidP="00047DBA">
      <w:pPr>
        <w:spacing w:after="0"/>
      </w:pPr>
      <w:r w:rsidRPr="00A2632E">
        <w:t>Analysing data from over 1.1 million participants in 76 prospective studies, w</w:t>
      </w:r>
      <w:r w:rsidR="00DC78B9" w:rsidRPr="00A2632E">
        <w:t>e</w:t>
      </w:r>
      <w:r w:rsidR="007811EB" w:rsidRPr="00A2632E">
        <w:t xml:space="preserve"> </w:t>
      </w:r>
      <w:r w:rsidR="00DC78B9" w:rsidRPr="00A2632E">
        <w:t xml:space="preserve">investigated associations of </w:t>
      </w:r>
      <w:r w:rsidR="006512FD" w:rsidRPr="00A2632E">
        <w:t xml:space="preserve">several established </w:t>
      </w:r>
      <w:r w:rsidR="009A1B45" w:rsidRPr="00A2632E">
        <w:t>cardiovascular</w:t>
      </w:r>
      <w:r w:rsidR="00DC78B9" w:rsidRPr="00A2632E">
        <w:t xml:space="preserve"> risk factors with </w:t>
      </w:r>
      <w:r w:rsidR="006512FD" w:rsidRPr="00A2632E">
        <w:t xml:space="preserve">the incidence of </w:t>
      </w:r>
      <w:r w:rsidR="00DC78B9" w:rsidRPr="00A2632E">
        <w:t>VTE</w:t>
      </w:r>
      <w:r w:rsidR="006512FD" w:rsidRPr="00A2632E">
        <w:t xml:space="preserve"> outcomes</w:t>
      </w:r>
      <w:r w:rsidR="00E10182" w:rsidRPr="00A2632E">
        <w:t xml:space="preserve">. </w:t>
      </w:r>
      <w:r w:rsidR="00DC78B9" w:rsidRPr="00A2632E">
        <w:t xml:space="preserve">We aimed to address two principal questions: What are the associations of </w:t>
      </w:r>
      <w:r w:rsidR="006656DC" w:rsidRPr="00A2632E">
        <w:t xml:space="preserve">major </w:t>
      </w:r>
      <w:r w:rsidR="0006659F" w:rsidRPr="00A2632E">
        <w:t>cardiovascular</w:t>
      </w:r>
      <w:r w:rsidR="00DC78B9" w:rsidRPr="00A2632E">
        <w:t xml:space="preserve"> risk factors with </w:t>
      </w:r>
      <w:r w:rsidR="00E3235F" w:rsidRPr="00A2632E">
        <w:t>VTE</w:t>
      </w:r>
      <w:r w:rsidR="006512FD" w:rsidRPr="00A2632E">
        <w:t xml:space="preserve"> outcomes</w:t>
      </w:r>
      <w:r w:rsidR="00A64C22" w:rsidRPr="00A2632E">
        <w:t xml:space="preserve"> (</w:t>
      </w:r>
      <w:r w:rsidR="006512FD" w:rsidRPr="00A2632E">
        <w:t>including subtypes</w:t>
      </w:r>
      <w:r w:rsidR="00A64C22" w:rsidRPr="00A2632E">
        <w:rPr>
          <w:lang w:val="en-US"/>
        </w:rPr>
        <w:t>)</w:t>
      </w:r>
      <w:r w:rsidR="00DC78B9" w:rsidRPr="00A2632E">
        <w:t xml:space="preserve">? How do these associations compare with those for </w:t>
      </w:r>
      <w:r w:rsidR="0006659F" w:rsidRPr="00A2632E">
        <w:t>coronary heart disease (</w:t>
      </w:r>
      <w:r w:rsidR="00DC78B9" w:rsidRPr="00A2632E">
        <w:t>CHD</w:t>
      </w:r>
      <w:r w:rsidR="0006659F" w:rsidRPr="00A2632E">
        <w:t xml:space="preserve">), </w:t>
      </w:r>
      <w:r w:rsidR="007811EB" w:rsidRPr="00A2632E">
        <w:t xml:space="preserve">a </w:t>
      </w:r>
      <w:r w:rsidR="00DC78B9" w:rsidRPr="00A2632E">
        <w:t xml:space="preserve">manifestation of arterial </w:t>
      </w:r>
      <w:r w:rsidR="007811EB" w:rsidRPr="00A2632E">
        <w:t xml:space="preserve">thrombotic </w:t>
      </w:r>
      <w:r w:rsidR="00DC78B9" w:rsidRPr="00A2632E">
        <w:t>disease?</w:t>
      </w:r>
    </w:p>
    <w:p w14:paraId="4AE7D715" w14:textId="00BC0C3E" w:rsidR="00F060D2" w:rsidRPr="00A2632E" w:rsidRDefault="00EA5C81" w:rsidP="00047DBA">
      <w:pPr>
        <w:spacing w:after="160" w:line="259" w:lineRule="auto"/>
        <w:jc w:val="left"/>
      </w:pPr>
      <w:r w:rsidRPr="00A2632E">
        <w:br w:type="page"/>
      </w:r>
      <w:r w:rsidR="00F060D2" w:rsidRPr="00A2632E">
        <w:rPr>
          <w:b/>
        </w:rPr>
        <w:t>M</w:t>
      </w:r>
      <w:r w:rsidR="00175E38" w:rsidRPr="00A2632E">
        <w:rPr>
          <w:b/>
        </w:rPr>
        <w:t>ETHODS</w:t>
      </w:r>
    </w:p>
    <w:p w14:paraId="3B331FF0" w14:textId="77777777" w:rsidR="00A84B4E" w:rsidRPr="00A2632E" w:rsidRDefault="00A84B4E" w:rsidP="00A66AD7">
      <w:pPr>
        <w:pStyle w:val="Heading2"/>
        <w:spacing w:before="0"/>
        <w:rPr>
          <w:rFonts w:eastAsiaTheme="minorHAnsi"/>
        </w:rPr>
      </w:pPr>
      <w:bookmarkStart w:id="0" w:name="OLE_LINK1"/>
      <w:bookmarkStart w:id="1" w:name="OLE_LINK2"/>
      <w:r w:rsidRPr="00A2632E">
        <w:rPr>
          <w:rFonts w:eastAsiaTheme="minorHAnsi"/>
        </w:rPr>
        <w:t>Data sources and participant inclusion</w:t>
      </w:r>
    </w:p>
    <w:bookmarkEnd w:id="0"/>
    <w:bookmarkEnd w:id="1"/>
    <w:p w14:paraId="335D15D3" w14:textId="4EF87731" w:rsidR="00C82604" w:rsidRPr="00A2632E" w:rsidRDefault="00A84B4E" w:rsidP="00047DBA">
      <w:pPr>
        <w:spacing w:after="0"/>
        <w:rPr>
          <w:rFonts w:ascii="Arial" w:eastAsia="Times New Roman" w:hAnsi="Arial" w:cs="Arial"/>
          <w:color w:val="000000"/>
          <w:szCs w:val="20"/>
          <w:lang w:eastAsia="en-GB"/>
        </w:rPr>
      </w:pPr>
      <w:r w:rsidRPr="00A2632E">
        <w:t xml:space="preserve">We analysed </w:t>
      </w:r>
      <w:r w:rsidR="00C31CB5" w:rsidRPr="00A2632E">
        <w:t xml:space="preserve">data </w:t>
      </w:r>
      <w:r w:rsidRPr="00A2632E">
        <w:t xml:space="preserve">from the </w:t>
      </w:r>
      <w:r w:rsidRPr="00A2632E">
        <w:rPr>
          <w:rFonts w:cstheme="minorHAnsi"/>
          <w:color w:val="000000" w:themeColor="text1"/>
          <w:szCs w:val="20"/>
        </w:rPr>
        <w:t>Emerging Risk Factors Collaboration (ERFC)</w:t>
      </w:r>
      <w:r w:rsidR="00B84050" w:rsidRPr="00A2632E">
        <w:rPr>
          <w:rFonts w:cstheme="minorHAnsi"/>
          <w:color w:val="000000" w:themeColor="text1"/>
          <w:szCs w:val="20"/>
        </w:rPr>
        <w:t xml:space="preserve">, </w:t>
      </w:r>
      <w:r w:rsidR="00C31CB5" w:rsidRPr="00A2632E">
        <w:rPr>
          <w:rFonts w:cstheme="minorHAnsi"/>
          <w:color w:val="000000" w:themeColor="text1"/>
          <w:szCs w:val="20"/>
        </w:rPr>
        <w:t xml:space="preserve">a </w:t>
      </w:r>
      <w:r w:rsidR="00301825" w:rsidRPr="00A2632E">
        <w:rPr>
          <w:rFonts w:cstheme="minorHAnsi"/>
          <w:color w:val="000000" w:themeColor="text1"/>
          <w:szCs w:val="20"/>
        </w:rPr>
        <w:t>consortium</w:t>
      </w:r>
      <w:r w:rsidR="00C31CB5" w:rsidRPr="00A2632E">
        <w:rPr>
          <w:rFonts w:cstheme="minorHAnsi"/>
          <w:color w:val="000000" w:themeColor="text1"/>
          <w:szCs w:val="20"/>
        </w:rPr>
        <w:t xml:space="preserve"> of prospective cohort studies with information on a variety of risk factors</w:t>
      </w:r>
      <w:r w:rsidR="00B84050" w:rsidRPr="00A2632E">
        <w:rPr>
          <w:rFonts w:cstheme="minorHAnsi"/>
          <w:color w:val="000000" w:themeColor="text1"/>
          <w:szCs w:val="20"/>
        </w:rPr>
        <w:t>,</w:t>
      </w:r>
      <w:r w:rsidRPr="00A2632E">
        <w:rPr>
          <w:rFonts w:cstheme="minorHAnsi"/>
          <w:color w:val="000000" w:themeColor="text1"/>
          <w:szCs w:val="20"/>
        </w:rPr>
        <w:t xml:space="preserve"> and UK Biobank</w:t>
      </w:r>
      <w:r w:rsidR="006F3E06" w:rsidRPr="00A2632E">
        <w:rPr>
          <w:rFonts w:cstheme="minorHAnsi"/>
          <w:color w:val="000000" w:themeColor="text1"/>
          <w:szCs w:val="20"/>
        </w:rPr>
        <w:t xml:space="preserve"> (UKBB)</w:t>
      </w:r>
      <w:r w:rsidR="00B84050" w:rsidRPr="00A2632E">
        <w:rPr>
          <w:rFonts w:cstheme="minorHAnsi"/>
          <w:color w:val="000000" w:themeColor="text1"/>
          <w:szCs w:val="20"/>
        </w:rPr>
        <w:t xml:space="preserve">, </w:t>
      </w:r>
      <w:r w:rsidR="00B84050" w:rsidRPr="00A2632E">
        <w:t>a single large prospective study</w:t>
      </w:r>
      <w:r w:rsidR="001160F4" w:rsidRPr="00A2632E">
        <w:t xml:space="preserve">. </w:t>
      </w:r>
      <w:r w:rsidR="00312049" w:rsidRPr="00A2632E">
        <w:rPr>
          <w:rFonts w:cs="Arial"/>
          <w:szCs w:val="20"/>
        </w:rPr>
        <w:t xml:space="preserve">Both the ERFC and UKBB </w:t>
      </w:r>
      <w:proofErr w:type="gramStart"/>
      <w:r w:rsidR="00312049" w:rsidRPr="00A2632E">
        <w:rPr>
          <w:rFonts w:cs="Arial"/>
          <w:szCs w:val="20"/>
        </w:rPr>
        <w:t>have been described</w:t>
      </w:r>
      <w:proofErr w:type="gramEnd"/>
      <w:r w:rsidR="00312049" w:rsidRPr="00A2632E">
        <w:rPr>
          <w:rFonts w:cs="Arial"/>
          <w:szCs w:val="20"/>
        </w:rPr>
        <w:t xml:space="preserve"> previously</w:t>
      </w:r>
      <w:r w:rsidR="00C82604" w:rsidRPr="00A2632E">
        <w:t>.</w:t>
      </w:r>
      <w:r w:rsidR="00CA03AF" w:rsidRPr="00A2632E">
        <w:fldChar w:fldCharType="begin">
          <w:fldData xml:space="preserve">PEVuZE5vdGU+PENpdGU+PEF1dGhvcj5FbWVyZ2luZyBSaXNrIEZhY3RvcnM8L0F1dGhvcj48WWVh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</w:fldData>
        </w:fldChar>
      </w:r>
      <w:r w:rsidR="00CA03AF" w:rsidRPr="00A2632E">
        <w:instrText xml:space="preserve"> ADDIN EN.CITE </w:instrText>
      </w:r>
      <w:r w:rsidR="00CA03AF" w:rsidRPr="00A2632E">
        <w:fldChar w:fldCharType="begin">
          <w:fldData xml:space="preserve">PEVuZE5vdGU+PENpdGU+PEF1dGhvcj5FbWVyZ2luZyBSaXNrIEZhY3RvcnM8L0F1dGhvcj48WWVh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</w:fldData>
        </w:fldChar>
      </w:r>
      <w:r w:rsidR="00CA03AF" w:rsidRPr="00A2632E">
        <w:instrText xml:space="preserve"> ADDIN EN.CITE.DATA </w:instrText>
      </w:r>
      <w:r w:rsidR="00CA03AF" w:rsidRPr="00A2632E">
        <w:fldChar w:fldCharType="end"/>
      </w:r>
      <w:r w:rsidR="00CA03AF" w:rsidRPr="00A2632E">
        <w:fldChar w:fldCharType="separate"/>
      </w:r>
      <w:r w:rsidR="00CA03AF" w:rsidRPr="00A2632E">
        <w:rPr>
          <w:noProof/>
          <w:vertAlign w:val="superscript"/>
        </w:rPr>
        <w:t>27,28</w:t>
      </w:r>
      <w:r w:rsidR="00CA03AF" w:rsidRPr="00A2632E">
        <w:fldChar w:fldCharType="end"/>
      </w:r>
      <w:r w:rsidR="009F5F6D" w:rsidRPr="00A2632E">
        <w:fldChar w:fldCharType="begin" w:fldLock="1"/>
      </w:r>
      <w:r w:rsidR="00C26DCD" w:rsidRPr="00A2632E">
        <w:instrText>ADDIN CSL_CITATION { "citationItems" : [ { "id" : "ITEM-1", "itemData" : { "DOI" : "10.1007/s10654-007-9165-7", "PMID" : "17876711", "abstract" : "Many long-term prospective studies have reported on associations of cardiovascular diseases with circulating lipid markers and/or inflammatory markers. Studies have not, however, generally been designed to provide reliable estimates under different circumstances and to correct for within-person variability. The Emerging Risk Factors Collaboration has established a central database on over 1.1 million participants from 104 prospective population-based studies, in which subsets have information on lipid and inflammatory markers, other characteristics, as well as major cardiovascular morbidity and cause-specific mortality. Information on repeat measurements on relevant characteristics has been collected in approximately 340,000 participants to enable estimation of and correction for within-person variability. Re-analysis of individual data will yield up to approximately 69,000 incident fatal or nonfatal first ever major cardiovascular outcomes recorded during about 11.7 million person years at risk. The primary analyses will involve age-specific regression models in people without known baseline cardiovascular disease in relation to fatal or nonfatal first ever coronary heart disease outcomes. This initiative will characterize more precisely and in greater detail than has previously been possible the shape and strength of the age- and sex-specific associations of several lipid and inflammatory markers with incident coronary heart disease outcomes (and, secondarily, with other incident cardiovascular outcomes) under a wide range of circumstances. It will, therefore, help to determine to what extent such associations are independent from possible confounding factors and to what extent such markers (separately and in combination) provide incremental predictive value.", "author" : [ { "dropping-particle" : "", "family" : "Emerging Risk Factors Collaboration", "given" : "", "non-dropping-particle" : "", "parse-names" : false, "suffix" : "" } ], "container-title" : "Eur J Epidemiol", "id" : "ITEM-1", "issue" : "12", "issued" : { "date-parts" : [ [ "2007" ] ] }, "page" : "839-869", "title" : "The Emerging Risk Factors Collaboration: analysis of individual data on lipid, inflammatory and other markers in over 1.1 million participants in 104 prospective studies of cardiovascular diseases.", "type" : "article-journal", "volume" : "22" }, "uris" : [ "http://www.mendeley.com/documents/?uuid=c289aea0-05ea-47a4-a8de-8abb5216869f" ] } ], "mendeley" : { "formattedCitation" : "&lt;sup&gt;22&lt;/sup&gt;", "plainTextFormattedCitation" : "22", "previouslyFormattedCitation" : "&lt;sup&gt;22&lt;/sup&gt;" }, "properties" : {  }, "schema" : "https://github.com/citation-style-language/schema/raw/master/csl-citation.json" }</w:instrText>
      </w:r>
      <w:r w:rsidR="009F5F6D" w:rsidRPr="00A2632E">
        <w:fldChar w:fldCharType="end"/>
      </w:r>
      <w:r w:rsidR="00312049" w:rsidRPr="00A2632E">
        <w:t xml:space="preserve"> </w:t>
      </w:r>
      <w:r w:rsidR="006349B5" w:rsidRPr="00A2632E">
        <w:t>Both data sources</w:t>
      </w:r>
      <w:r w:rsidR="00907BE1" w:rsidRPr="00A2632E">
        <w:rPr>
          <w:rFonts w:cstheme="minorHAnsi"/>
          <w:color w:val="000000" w:themeColor="text1"/>
          <w:szCs w:val="20"/>
        </w:rPr>
        <w:t xml:space="preserve"> involve </w:t>
      </w:r>
      <w:r w:rsidR="001160F4" w:rsidRPr="00A2632E">
        <w:rPr>
          <w:rFonts w:cstheme="minorHAnsi"/>
          <w:color w:val="000000" w:themeColor="text1"/>
          <w:szCs w:val="20"/>
        </w:rPr>
        <w:t xml:space="preserve">a </w:t>
      </w:r>
      <w:r w:rsidR="00907BE1" w:rsidRPr="00A2632E">
        <w:rPr>
          <w:rFonts w:cstheme="minorHAnsi"/>
          <w:color w:val="000000" w:themeColor="text1"/>
          <w:szCs w:val="20"/>
        </w:rPr>
        <w:t xml:space="preserve">prospective </w:t>
      </w:r>
      <w:r w:rsidR="007811EB" w:rsidRPr="00A2632E">
        <w:rPr>
          <w:rFonts w:cstheme="minorHAnsi"/>
          <w:color w:val="000000" w:themeColor="text1"/>
          <w:szCs w:val="20"/>
        </w:rPr>
        <w:t xml:space="preserve">cohort </w:t>
      </w:r>
      <w:r w:rsidR="00907BE1" w:rsidRPr="00A2632E">
        <w:rPr>
          <w:rFonts w:cstheme="minorHAnsi"/>
          <w:color w:val="000000" w:themeColor="text1"/>
          <w:szCs w:val="20"/>
        </w:rPr>
        <w:t>study design</w:t>
      </w:r>
      <w:r w:rsidR="006349B5" w:rsidRPr="00A2632E">
        <w:rPr>
          <w:rFonts w:cstheme="minorHAnsi"/>
          <w:color w:val="000000" w:themeColor="text1"/>
          <w:szCs w:val="20"/>
        </w:rPr>
        <w:t xml:space="preserve"> and accessible</w:t>
      </w:r>
      <w:r w:rsidRPr="00A2632E">
        <w:rPr>
          <w:rFonts w:cstheme="minorHAnsi"/>
          <w:color w:val="000000" w:themeColor="text1"/>
          <w:szCs w:val="20"/>
        </w:rPr>
        <w:t xml:space="preserve"> </w:t>
      </w:r>
      <w:r w:rsidRPr="00A2632E">
        <w:t>individual-participant data</w:t>
      </w:r>
      <w:r w:rsidR="00B84050" w:rsidRPr="00A2632E">
        <w:t>, enabling</w:t>
      </w:r>
      <w:r w:rsidRPr="00A2632E">
        <w:t xml:space="preserve"> standardised and detailed analyses using a common protocol</w:t>
      </w:r>
      <w:r w:rsidR="0050427D" w:rsidRPr="00A2632E">
        <w:t xml:space="preserve">, including </w:t>
      </w:r>
      <w:r w:rsidR="0050427D" w:rsidRPr="00A2632E">
        <w:rPr>
          <w:rFonts w:cstheme="minorHAnsi"/>
          <w:color w:val="000000" w:themeColor="text1"/>
          <w:szCs w:val="20"/>
        </w:rPr>
        <w:t xml:space="preserve">definitions for </w:t>
      </w:r>
      <w:r w:rsidR="0043122F" w:rsidRPr="00A2632E">
        <w:rPr>
          <w:rFonts w:cstheme="minorHAnsi"/>
          <w:color w:val="000000" w:themeColor="text1"/>
          <w:szCs w:val="20"/>
        </w:rPr>
        <w:t xml:space="preserve">VTE </w:t>
      </w:r>
      <w:r w:rsidR="0050427D" w:rsidRPr="00A2632E">
        <w:rPr>
          <w:rFonts w:cstheme="minorHAnsi"/>
          <w:color w:val="000000" w:themeColor="text1"/>
          <w:szCs w:val="20"/>
        </w:rPr>
        <w:t>and CHD outcomes</w:t>
      </w:r>
      <w:r w:rsidRPr="00A2632E">
        <w:t xml:space="preserve">. </w:t>
      </w:r>
      <w:r w:rsidR="006349B5" w:rsidRPr="00A2632E">
        <w:t>However, we conducted parallel (rather than pooled) analyses of the</w:t>
      </w:r>
      <w:r w:rsidR="004D26C4" w:rsidRPr="00A2632E">
        <w:t xml:space="preserve"> two sources</w:t>
      </w:r>
      <w:r w:rsidR="006349B5" w:rsidRPr="00A2632E">
        <w:t xml:space="preserve"> because</w:t>
      </w:r>
      <w:r w:rsidR="003D7805" w:rsidRPr="00A2632E">
        <w:t xml:space="preserve"> of potentially important differences in</w:t>
      </w:r>
      <w:r w:rsidR="004D26C4" w:rsidRPr="00A2632E">
        <w:t xml:space="preserve"> their approaches to</w:t>
      </w:r>
      <w:r w:rsidR="003D7805" w:rsidRPr="00A2632E">
        <w:t xml:space="preserve"> VTE ascertainment, i.e., the</w:t>
      </w:r>
      <w:r w:rsidR="006349B5" w:rsidRPr="00A2632E">
        <w:t xml:space="preserve"> ERFC </w:t>
      </w:r>
      <w:r w:rsidR="003D7805" w:rsidRPr="00A2632E">
        <w:t>recorded</w:t>
      </w:r>
      <w:r w:rsidR="006349B5" w:rsidRPr="00A2632E">
        <w:t xml:space="preserve"> only fatal </w:t>
      </w:r>
      <w:r w:rsidR="00694A95" w:rsidRPr="00A2632E">
        <w:t xml:space="preserve">VTE </w:t>
      </w:r>
      <w:r w:rsidR="006349B5" w:rsidRPr="00A2632E">
        <w:t xml:space="preserve">outcomes </w:t>
      </w:r>
      <w:r w:rsidR="003D7805" w:rsidRPr="00A2632E">
        <w:t>while</w:t>
      </w:r>
      <w:r w:rsidR="006349B5" w:rsidRPr="00A2632E">
        <w:t xml:space="preserve"> UKBB </w:t>
      </w:r>
      <w:r w:rsidR="009D2E6B" w:rsidRPr="00A2632E">
        <w:t>recorded both fatal and non-fatal VTE outcomes, most of which were</w:t>
      </w:r>
      <w:r w:rsidR="006349B5" w:rsidRPr="00A2632E">
        <w:t xml:space="preserve"> non-fatal. </w:t>
      </w:r>
      <w:r w:rsidRPr="00A2632E">
        <w:rPr>
          <w:rFonts w:cstheme="minorHAnsi"/>
          <w:color w:val="000000" w:themeColor="text1"/>
          <w:szCs w:val="20"/>
        </w:rPr>
        <w:t xml:space="preserve">Information </w:t>
      </w:r>
      <w:r w:rsidRPr="00A2632E">
        <w:rPr>
          <w:rFonts w:eastAsiaTheme="minorHAnsi" w:cstheme="minorHAnsi"/>
          <w:color w:val="000000"/>
        </w:rPr>
        <w:t xml:space="preserve">about each of the </w:t>
      </w:r>
      <w:r w:rsidR="0050427D" w:rsidRPr="00A2632E">
        <w:rPr>
          <w:rFonts w:eastAsiaTheme="minorHAnsi" w:cstheme="minorHAnsi"/>
          <w:color w:val="000000"/>
        </w:rPr>
        <w:t>7</w:t>
      </w:r>
      <w:r w:rsidR="00AF05A2" w:rsidRPr="00A2632E">
        <w:rPr>
          <w:rFonts w:eastAsiaTheme="minorHAnsi" w:cstheme="minorHAnsi"/>
          <w:color w:val="000000"/>
        </w:rPr>
        <w:t>6</w:t>
      </w:r>
      <w:r w:rsidR="0050427D" w:rsidRPr="00A2632E">
        <w:rPr>
          <w:rFonts w:eastAsiaTheme="minorHAnsi" w:cstheme="minorHAnsi"/>
          <w:color w:val="000000"/>
        </w:rPr>
        <w:t xml:space="preserve"> </w:t>
      </w:r>
      <w:r w:rsidRPr="00A2632E">
        <w:rPr>
          <w:rFonts w:eastAsiaTheme="minorHAnsi" w:cstheme="minorHAnsi"/>
          <w:color w:val="000000"/>
        </w:rPr>
        <w:t>studies contributing to this analysis</w:t>
      </w:r>
      <w:r w:rsidR="007F32F4" w:rsidRPr="00A2632E">
        <w:rPr>
          <w:rFonts w:eastAsiaTheme="minorHAnsi" w:cstheme="minorHAnsi"/>
          <w:color w:val="000000"/>
        </w:rPr>
        <w:t xml:space="preserve"> </w:t>
      </w:r>
      <w:proofErr w:type="gramStart"/>
      <w:r w:rsidR="007F32F4" w:rsidRPr="00A2632E">
        <w:rPr>
          <w:rFonts w:cstheme="minorHAnsi"/>
          <w:color w:val="000000" w:themeColor="text1"/>
          <w:szCs w:val="20"/>
        </w:rPr>
        <w:t>is provided</w:t>
      </w:r>
      <w:proofErr w:type="gramEnd"/>
      <w:r w:rsidR="007F32F4" w:rsidRPr="00A2632E">
        <w:rPr>
          <w:rFonts w:cstheme="minorHAnsi"/>
          <w:color w:val="000000" w:themeColor="text1"/>
          <w:szCs w:val="20"/>
        </w:rPr>
        <w:t xml:space="preserve"> in </w:t>
      </w:r>
      <w:r w:rsidR="007F32F4" w:rsidRPr="00A2632E">
        <w:rPr>
          <w:rFonts w:eastAsiaTheme="minorHAnsi" w:cstheme="minorHAnsi"/>
          <w:b/>
          <w:color w:val="000000"/>
        </w:rPr>
        <w:t xml:space="preserve">Table </w:t>
      </w:r>
      <w:r w:rsidR="00620BEE" w:rsidRPr="00A2632E">
        <w:rPr>
          <w:rFonts w:eastAsiaTheme="minorHAnsi" w:cstheme="minorHAnsi"/>
          <w:b/>
          <w:color w:val="000000"/>
        </w:rPr>
        <w:t>S</w:t>
      </w:r>
      <w:r w:rsidR="007F32F4" w:rsidRPr="00A2632E">
        <w:rPr>
          <w:rFonts w:eastAsiaTheme="minorHAnsi" w:cstheme="minorHAnsi"/>
          <w:b/>
          <w:color w:val="000000"/>
        </w:rPr>
        <w:t>1</w:t>
      </w:r>
      <w:r w:rsidR="00040B15" w:rsidRPr="00A2632E">
        <w:rPr>
          <w:rFonts w:eastAsiaTheme="minorHAnsi" w:cstheme="minorHAnsi"/>
          <w:b/>
          <w:color w:val="000000"/>
        </w:rPr>
        <w:t xml:space="preserve"> </w:t>
      </w:r>
      <w:r w:rsidR="00620BEE" w:rsidRPr="00A2632E">
        <w:rPr>
          <w:rFonts w:eastAsiaTheme="minorHAnsi" w:cstheme="minorHAnsi"/>
          <w:color w:val="000000"/>
        </w:rPr>
        <w:t>in the</w:t>
      </w:r>
      <w:r w:rsidR="00620BEE" w:rsidRPr="00A2632E">
        <w:rPr>
          <w:rFonts w:eastAsiaTheme="minorHAnsi" w:cstheme="minorHAnsi"/>
          <w:b/>
          <w:color w:val="000000"/>
        </w:rPr>
        <w:t xml:space="preserve"> </w:t>
      </w:r>
      <w:r w:rsidR="00620BEE" w:rsidRPr="00A2632E">
        <w:rPr>
          <w:b/>
        </w:rPr>
        <w:t>Supplementary Appendix</w:t>
      </w:r>
      <w:r w:rsidRPr="00A2632E">
        <w:rPr>
          <w:rFonts w:eastAsiaTheme="minorHAnsi" w:cstheme="minorHAnsi"/>
          <w:color w:val="000000"/>
        </w:rPr>
        <w:t>.</w:t>
      </w:r>
      <w:r w:rsidRPr="00A2632E">
        <w:t xml:space="preserve"> </w:t>
      </w:r>
    </w:p>
    <w:p w14:paraId="151B1F1D" w14:textId="77777777" w:rsidR="00FD125A" w:rsidRPr="00A2632E" w:rsidRDefault="00FD125A" w:rsidP="00424FD2">
      <w:pPr>
        <w:spacing w:after="0"/>
        <w:rPr>
          <w:bCs/>
          <w:iCs/>
        </w:rPr>
      </w:pPr>
    </w:p>
    <w:p w14:paraId="4C855EBF" w14:textId="13306A28" w:rsidR="007811EB" w:rsidRPr="00A2632E" w:rsidRDefault="00A84B4E" w:rsidP="00424FD2">
      <w:pPr>
        <w:spacing w:after="0"/>
        <w:rPr>
          <w:lang w:val="en-US"/>
        </w:rPr>
      </w:pPr>
      <w:proofErr w:type="gramStart"/>
      <w:r w:rsidRPr="00A2632E">
        <w:rPr>
          <w:bCs/>
          <w:iCs/>
        </w:rPr>
        <w:t xml:space="preserve">Participants in the contributing studies were eligible for inclusion in the current analysis if they met all of the following criteria: </w:t>
      </w:r>
      <w:r w:rsidRPr="00A2632E">
        <w:rPr>
          <w:lang w:val="en-US"/>
        </w:rPr>
        <w:t xml:space="preserve">1) had recorded information </w:t>
      </w:r>
      <w:r w:rsidR="003D2096" w:rsidRPr="00A2632E">
        <w:rPr>
          <w:lang w:val="en-US"/>
        </w:rPr>
        <w:t xml:space="preserve">on several </w:t>
      </w:r>
      <w:r w:rsidR="00525151" w:rsidRPr="00A2632E">
        <w:rPr>
          <w:lang w:val="en-US"/>
        </w:rPr>
        <w:t xml:space="preserve">established </w:t>
      </w:r>
      <w:r w:rsidR="003D2096" w:rsidRPr="00A2632E">
        <w:rPr>
          <w:lang w:val="en-US"/>
        </w:rPr>
        <w:t xml:space="preserve">cardiovascular risk factors (as a minimum, information on </w:t>
      </w:r>
      <w:r w:rsidR="003D2096" w:rsidRPr="00A2632E">
        <w:t>age, sex, smoking status, history of diabetes, and body-mass index</w:t>
      </w:r>
      <w:r w:rsidR="00E8243F" w:rsidRPr="00A2632E">
        <w:t xml:space="preserve"> [BMI]</w:t>
      </w:r>
      <w:r w:rsidR="003D2096" w:rsidRPr="00A2632E">
        <w:t>)</w:t>
      </w:r>
      <w:r w:rsidRPr="00A2632E">
        <w:rPr>
          <w:rFonts w:cstheme="minorHAnsi"/>
        </w:rPr>
        <w:t xml:space="preserve">, 2) did not have </w:t>
      </w:r>
      <w:r w:rsidRPr="00A2632E">
        <w:rPr>
          <w:bCs/>
          <w:iCs/>
        </w:rPr>
        <w:t xml:space="preserve">a </w:t>
      </w:r>
      <w:r w:rsidR="00CB15D7" w:rsidRPr="00A2632E">
        <w:rPr>
          <w:bCs/>
          <w:iCs/>
        </w:rPr>
        <w:t xml:space="preserve">known </w:t>
      </w:r>
      <w:r w:rsidRPr="00A2632E">
        <w:rPr>
          <w:bCs/>
          <w:iCs/>
        </w:rPr>
        <w:t xml:space="preserve">baseline history of </w:t>
      </w:r>
      <w:r w:rsidR="009A1B45" w:rsidRPr="00A2632E">
        <w:rPr>
          <w:bCs/>
          <w:iCs/>
        </w:rPr>
        <w:t>cardiovascular disease ([</w:t>
      </w:r>
      <w:r w:rsidR="00465F48" w:rsidRPr="00A2632E">
        <w:rPr>
          <w:bCs/>
          <w:iCs/>
        </w:rPr>
        <w:t>CVD</w:t>
      </w:r>
      <w:r w:rsidR="009A1B45" w:rsidRPr="00A2632E">
        <w:rPr>
          <w:bCs/>
          <w:iCs/>
        </w:rPr>
        <w:t xml:space="preserve">], </w:t>
      </w:r>
      <w:r w:rsidRPr="00A2632E">
        <w:rPr>
          <w:rFonts w:cstheme="minorHAnsi"/>
        </w:rPr>
        <w:t>defined as coronary heart disease, other heart disease, stroke, transient ischemic attack, peripheral vascular disease or cardiovascular surgery</w:t>
      </w:r>
      <w:r w:rsidR="00CB15D7" w:rsidRPr="00A2632E">
        <w:rPr>
          <w:rFonts w:cstheme="minorHAnsi"/>
        </w:rPr>
        <w:t>)</w:t>
      </w:r>
      <w:r w:rsidR="00CB15D7" w:rsidRPr="00A2632E">
        <w:rPr>
          <w:bCs/>
          <w:iCs/>
        </w:rPr>
        <w:t xml:space="preserve"> or VTE</w:t>
      </w:r>
      <w:r w:rsidR="00CB15D7" w:rsidRPr="00A2632E">
        <w:rPr>
          <w:rFonts w:cstheme="minorHAnsi"/>
        </w:rPr>
        <w:t xml:space="preserve"> (defined as </w:t>
      </w:r>
      <w:r w:rsidR="009A1B45" w:rsidRPr="00047DBA">
        <w:t>DVT</w:t>
      </w:r>
      <w:r w:rsidR="00CB15D7" w:rsidRPr="00A2632E">
        <w:t xml:space="preserve"> or PE)</w:t>
      </w:r>
      <w:r w:rsidRPr="00A2632E">
        <w:rPr>
          <w:rFonts w:cstheme="minorHAnsi"/>
        </w:rPr>
        <w:t xml:space="preserve">, </w:t>
      </w:r>
      <w:r w:rsidRPr="00A2632E">
        <w:rPr>
          <w:lang w:val="en-US"/>
        </w:rPr>
        <w:t xml:space="preserve">and </w:t>
      </w:r>
      <w:r w:rsidRPr="00A2632E">
        <w:rPr>
          <w:rFonts w:cstheme="minorHAnsi"/>
        </w:rPr>
        <w:t>3)</w:t>
      </w:r>
      <w:r w:rsidRPr="00A2632E">
        <w:rPr>
          <w:lang w:val="en-US"/>
        </w:rPr>
        <w:t xml:space="preserve"> had at least 1 year of follow-up after baseline.</w:t>
      </w:r>
      <w:proofErr w:type="gramEnd"/>
      <w:r w:rsidR="00296E58" w:rsidRPr="00A2632E">
        <w:rPr>
          <w:lang w:val="en-US"/>
        </w:rPr>
        <w:t xml:space="preserve"> </w:t>
      </w:r>
    </w:p>
    <w:p w14:paraId="33909C9B" w14:textId="77777777" w:rsidR="007811EB" w:rsidRPr="00A2632E" w:rsidRDefault="007811EB" w:rsidP="00424FD2">
      <w:pPr>
        <w:spacing w:after="0"/>
        <w:rPr>
          <w:lang w:val="en-US"/>
        </w:rPr>
      </w:pPr>
    </w:p>
    <w:p w14:paraId="4DD4AA45" w14:textId="351B1B1A" w:rsidR="00312049" w:rsidRPr="00A2632E" w:rsidRDefault="004D26C4" w:rsidP="00424FD2">
      <w:pPr>
        <w:spacing w:after="0"/>
        <w:rPr>
          <w:lang w:val="en-US"/>
        </w:rPr>
      </w:pPr>
      <w:r w:rsidRPr="00A2632E">
        <w:rPr>
          <w:lang w:val="en-US"/>
        </w:rPr>
        <w:t>As noted above, i</w:t>
      </w:r>
      <w:r w:rsidR="006F3E06" w:rsidRPr="00A2632E">
        <w:rPr>
          <w:lang w:val="en-US"/>
        </w:rPr>
        <w:t xml:space="preserve">n </w:t>
      </w:r>
      <w:r w:rsidRPr="00A2632E">
        <w:rPr>
          <w:lang w:val="en-US"/>
        </w:rPr>
        <w:t xml:space="preserve">the </w:t>
      </w:r>
      <w:r w:rsidR="006F3E06" w:rsidRPr="00A2632E">
        <w:rPr>
          <w:lang w:val="en-US"/>
        </w:rPr>
        <w:t xml:space="preserve">ERFC only fatal </w:t>
      </w:r>
      <w:r w:rsidR="00CB15D7" w:rsidRPr="00A2632E">
        <w:rPr>
          <w:lang w:val="en-US"/>
        </w:rPr>
        <w:t xml:space="preserve">VTE </w:t>
      </w:r>
      <w:r w:rsidR="006F3E06" w:rsidRPr="00A2632E">
        <w:rPr>
          <w:lang w:val="en-US"/>
        </w:rPr>
        <w:t xml:space="preserve">events </w:t>
      </w:r>
      <w:proofErr w:type="gramStart"/>
      <w:r w:rsidR="006F3E06" w:rsidRPr="00A2632E">
        <w:rPr>
          <w:lang w:val="en-US"/>
        </w:rPr>
        <w:t xml:space="preserve">were </w:t>
      </w:r>
      <w:r w:rsidR="00A46C7E" w:rsidRPr="00A2632E">
        <w:rPr>
          <w:lang w:val="en-US"/>
        </w:rPr>
        <w:t>recorded</w:t>
      </w:r>
      <w:proofErr w:type="gramEnd"/>
      <w:r w:rsidR="006656DC" w:rsidRPr="00A2632E">
        <w:rPr>
          <w:lang w:val="en-US"/>
        </w:rPr>
        <w:t>. A</w:t>
      </w:r>
      <w:proofErr w:type="spellStart"/>
      <w:r w:rsidR="00312049" w:rsidRPr="00A2632E">
        <w:t>scertainment</w:t>
      </w:r>
      <w:proofErr w:type="spellEnd"/>
      <w:r w:rsidR="003D2096" w:rsidRPr="00A2632E">
        <w:rPr>
          <w:noProof/>
        </w:rPr>
        <w:t xml:space="preserve"> </w:t>
      </w:r>
      <w:r w:rsidR="006656DC" w:rsidRPr="00A2632E">
        <w:rPr>
          <w:noProof/>
        </w:rPr>
        <w:t xml:space="preserve">was </w:t>
      </w:r>
      <w:r w:rsidR="003D2096" w:rsidRPr="00A2632E">
        <w:rPr>
          <w:noProof/>
        </w:rPr>
        <w:t>based</w:t>
      </w:r>
      <w:r w:rsidR="001C618C" w:rsidRPr="00A2632E">
        <w:t xml:space="preserve"> on death certificates</w:t>
      </w:r>
      <w:r w:rsidR="00DF12C5" w:rsidRPr="00A2632E">
        <w:t xml:space="preserve"> supplemented in </w:t>
      </w:r>
      <w:r w:rsidR="00813511" w:rsidRPr="00A2632E">
        <w:t xml:space="preserve">56 </w:t>
      </w:r>
      <w:r w:rsidR="00DF12C5" w:rsidRPr="00A2632E">
        <w:t xml:space="preserve">studies by medical records, findings on autopsy, and other sources. </w:t>
      </w:r>
      <w:r w:rsidR="006F3E06" w:rsidRPr="00A2632E">
        <w:t xml:space="preserve">In UKBB, </w:t>
      </w:r>
      <w:r w:rsidRPr="00A2632E">
        <w:t xml:space="preserve">fatal and non-fatal VTEs </w:t>
      </w:r>
      <w:proofErr w:type="gramStart"/>
      <w:r w:rsidRPr="00A2632E">
        <w:t xml:space="preserve">were </w:t>
      </w:r>
      <w:r w:rsidR="006F3E06" w:rsidRPr="00A2632E">
        <w:t>ascertain</w:t>
      </w:r>
      <w:r w:rsidRPr="00A2632E">
        <w:t>ed</w:t>
      </w:r>
      <w:proofErr w:type="gramEnd"/>
      <w:r w:rsidRPr="00A2632E">
        <w:t xml:space="preserve"> through</w:t>
      </w:r>
      <w:r w:rsidR="006F3E06" w:rsidRPr="00A2632E">
        <w:t xml:space="preserve"> </w:t>
      </w:r>
      <w:r w:rsidRPr="00A2632E">
        <w:t xml:space="preserve">linkage with routinely collected </w:t>
      </w:r>
      <w:r w:rsidR="006F3E06" w:rsidRPr="00A2632E">
        <w:t>medical records</w:t>
      </w:r>
      <w:r w:rsidRPr="00A2632E">
        <w:t xml:space="preserve">. We attempted to </w:t>
      </w:r>
      <w:r w:rsidRPr="00A2632E">
        <w:rPr>
          <w:lang w:val="en-US"/>
        </w:rPr>
        <w:t>sub-categorize</w:t>
      </w:r>
      <w:r w:rsidRPr="00A2632E">
        <w:t xml:space="preserve"> VTEs as “provoked” and “unprovoked” using a pragmatic approach that required inference from </w:t>
      </w:r>
      <w:r w:rsidR="00694A95" w:rsidRPr="00A2632E">
        <w:t>routine</w:t>
      </w:r>
      <w:r w:rsidRPr="00A2632E">
        <w:t xml:space="preserve"> records (</w:t>
      </w:r>
      <w:r w:rsidRPr="00A2632E">
        <w:rPr>
          <w:b/>
        </w:rPr>
        <w:t>Supplementary Appendix</w:t>
      </w:r>
      <w:r w:rsidRPr="00A2632E">
        <w:t xml:space="preserve">). </w:t>
      </w:r>
      <w:proofErr w:type="gramStart"/>
      <w:r w:rsidRPr="00A2632E">
        <w:t xml:space="preserve">Briefly, </w:t>
      </w:r>
      <w:r w:rsidR="006656DC" w:rsidRPr="00A2632E">
        <w:t xml:space="preserve">following the example of previous </w:t>
      </w:r>
      <w:r w:rsidR="00283125">
        <w:t>work</w:t>
      </w:r>
      <w:r w:rsidR="004D1205" w:rsidRPr="00A2632E">
        <w:t>,</w:t>
      </w:r>
      <w:r w:rsidR="004D1205" w:rsidRPr="00A2632E">
        <w:fldChar w:fldCharType="begin">
          <w:fldData xml:space="preserve">PEVuZE5vdGU+PENpdGU+PEF1dGhvcj5NYWhtb29kaTwvQXV0aG9yPjxZZWFyPjIwMTc8L1llYXI+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=
</w:fldData>
        </w:fldChar>
      </w:r>
      <w:r w:rsidR="004D1205" w:rsidRPr="00A2632E">
        <w:instrText xml:space="preserve"> ADDIN EN.CITE </w:instrText>
      </w:r>
      <w:r w:rsidR="004D1205" w:rsidRPr="00A2632E">
        <w:fldChar w:fldCharType="begin">
          <w:fldData xml:space="preserve">PEVuZE5vdGU+PENpdGU+PEF1dGhvcj5NYWhtb29kaTwvQXV0aG9yPjxZZWFyPjIwMTc8L1llYXI+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=
</w:fldData>
        </w:fldChar>
      </w:r>
      <w:r w:rsidR="004D1205" w:rsidRPr="00A2632E">
        <w:instrText xml:space="preserve"> ADDIN EN.CITE.DATA </w:instrText>
      </w:r>
      <w:r w:rsidR="004D1205" w:rsidRPr="00A2632E">
        <w:fldChar w:fldCharType="end"/>
      </w:r>
      <w:r w:rsidR="004D1205" w:rsidRPr="00A2632E">
        <w:fldChar w:fldCharType="separate"/>
      </w:r>
      <w:r w:rsidR="004D1205" w:rsidRPr="00A2632E">
        <w:rPr>
          <w:noProof/>
          <w:vertAlign w:val="superscript"/>
        </w:rPr>
        <w:t>13</w:t>
      </w:r>
      <w:r w:rsidR="004D1205" w:rsidRPr="00A2632E">
        <w:fldChar w:fldCharType="end"/>
      </w:r>
      <w:r w:rsidR="006656DC" w:rsidRPr="00A2632E">
        <w:t xml:space="preserve"> </w:t>
      </w:r>
      <w:r w:rsidRPr="00A2632E">
        <w:t>we defined a VTE as provoked if, in the 90-day period preceding the VTE, the participant</w:t>
      </w:r>
      <w:r w:rsidR="006656DC" w:rsidRPr="00A2632E">
        <w:t xml:space="preserve"> was recorded as:</w:t>
      </w:r>
      <w:r w:rsidRPr="00A2632E">
        <w:t xml:space="preserve"> having a malignant neoplasm (as per c</w:t>
      </w:r>
      <w:r w:rsidR="006656DC" w:rsidRPr="00A2632E">
        <w:t>ancer registry data); starting/ending</w:t>
      </w:r>
      <w:r w:rsidRPr="00A2632E">
        <w:t xml:space="preserve"> a hospital episode with a main diagnosis code relating to malignant neoplasm, heart failure, infectious disease or trauma; or </w:t>
      </w:r>
      <w:r w:rsidR="006656DC" w:rsidRPr="00A2632E">
        <w:t xml:space="preserve">having </w:t>
      </w:r>
      <w:r w:rsidRPr="00A2632E">
        <w:t xml:space="preserve">a hospital episode that included certain types of </w:t>
      </w:r>
      <w:r w:rsidR="006656DC" w:rsidRPr="00A2632E">
        <w:t xml:space="preserve">surgical </w:t>
      </w:r>
      <w:r w:rsidR="006656DC" w:rsidRPr="00047DBA">
        <w:t>procedures</w:t>
      </w:r>
      <w:r w:rsidR="004D1205" w:rsidRPr="00A2632E">
        <w:t>.</w:t>
      </w:r>
      <w:proofErr w:type="gramEnd"/>
      <w:r w:rsidR="004D1205" w:rsidRPr="00A2632E">
        <w:t xml:space="preserve"> </w:t>
      </w:r>
      <w:r w:rsidRPr="00A2632E">
        <w:t xml:space="preserve">The specific International Statistical Classification of Diseases and Related Health Problems (ICD) </w:t>
      </w:r>
      <w:proofErr w:type="gramStart"/>
      <w:r w:rsidRPr="00A2632E">
        <w:t>codes and Office of Population Censuses and Surveys (OPCS) Classification of Interventions</w:t>
      </w:r>
      <w:proofErr w:type="gramEnd"/>
      <w:r w:rsidRPr="00A2632E">
        <w:t xml:space="preserve"> and Procedures that are included in our definition have been summarised in </w:t>
      </w:r>
      <w:r w:rsidR="00BE7246" w:rsidRPr="00A2632E">
        <w:t xml:space="preserve">the </w:t>
      </w:r>
      <w:r w:rsidR="00620BEE" w:rsidRPr="00A2632E">
        <w:rPr>
          <w:b/>
        </w:rPr>
        <w:t xml:space="preserve">Supplementary </w:t>
      </w:r>
      <w:r w:rsidR="00B90F4E" w:rsidRPr="00A2632E">
        <w:rPr>
          <w:b/>
        </w:rPr>
        <w:t>Appendix</w:t>
      </w:r>
      <w:r w:rsidR="00BE7246" w:rsidRPr="00047DBA">
        <w:t>.</w:t>
      </w:r>
      <w:r w:rsidR="00F63153" w:rsidRPr="00047DBA">
        <w:t xml:space="preserve"> </w:t>
      </w:r>
      <w:r w:rsidR="00A84B4E" w:rsidRPr="00A2632E">
        <w:rPr>
          <w:lang w:val="en-US"/>
        </w:rPr>
        <w:t xml:space="preserve">All studies used definitions of </w:t>
      </w:r>
      <w:r w:rsidR="00465F48" w:rsidRPr="00A2632E">
        <w:rPr>
          <w:lang w:val="en-US"/>
        </w:rPr>
        <w:t>CHD</w:t>
      </w:r>
      <w:r w:rsidR="00A84B4E" w:rsidRPr="00A2632E">
        <w:rPr>
          <w:lang w:val="en-US"/>
        </w:rPr>
        <w:t xml:space="preserve"> based on World Health Organization (or similar) criteria. </w:t>
      </w:r>
      <w:r w:rsidR="004C2F50" w:rsidRPr="00A2632E">
        <w:rPr>
          <w:lang w:val="en-US"/>
        </w:rPr>
        <w:t xml:space="preserve">In registering fatal outcomes, </w:t>
      </w:r>
      <w:r w:rsidR="00DF12C5" w:rsidRPr="00A2632E">
        <w:rPr>
          <w:lang w:val="en-US"/>
        </w:rPr>
        <w:t xml:space="preserve">the </w:t>
      </w:r>
      <w:r w:rsidR="00DF12C5" w:rsidRPr="00A2632E">
        <w:t xml:space="preserve">contributing studies classified deaths according to the primary cause (or, in its absence, the underlying cause), on the basis of coding from the International Classification of Diseases, Eighth-Tenth Revisions, to at least 3 digits, or according to study-specific classification systems. The date of the latest follow-up was </w:t>
      </w:r>
      <w:r w:rsidR="007811EB" w:rsidRPr="00A2632E">
        <w:t xml:space="preserve">January 2015 in ERFC and </w:t>
      </w:r>
      <w:r w:rsidR="004C73D2" w:rsidRPr="00A2632E">
        <w:t xml:space="preserve">February </w:t>
      </w:r>
      <w:r w:rsidR="00DF12C5" w:rsidRPr="00A2632E">
        <w:t>201</w:t>
      </w:r>
      <w:r w:rsidR="004C73D2" w:rsidRPr="00A2632E">
        <w:t>6</w:t>
      </w:r>
      <w:r w:rsidR="007811EB" w:rsidRPr="00A2632E">
        <w:t xml:space="preserve"> in UKBB</w:t>
      </w:r>
      <w:r w:rsidR="00DF12C5" w:rsidRPr="00A2632E">
        <w:t>.</w:t>
      </w:r>
      <w:r w:rsidR="00620BEE" w:rsidRPr="00A2632E">
        <w:rPr>
          <w:lang w:val="en-US"/>
        </w:rPr>
        <w:t xml:space="preserve"> </w:t>
      </w:r>
    </w:p>
    <w:p w14:paraId="55C4B0A3" w14:textId="77777777" w:rsidR="007811EB" w:rsidRPr="00A2632E" w:rsidRDefault="007811EB" w:rsidP="00424FD2">
      <w:pPr>
        <w:spacing w:after="0"/>
        <w:rPr>
          <w:lang w:val="en-US"/>
        </w:rPr>
      </w:pPr>
    </w:p>
    <w:p w14:paraId="5CA1AFD8" w14:textId="77777777" w:rsidR="00F060D2" w:rsidRPr="00A2632E" w:rsidRDefault="00F060D2" w:rsidP="00424FD2">
      <w:pPr>
        <w:spacing w:after="0"/>
      </w:pPr>
      <w:r w:rsidRPr="00A2632E">
        <w:rPr>
          <w:b/>
        </w:rPr>
        <w:t>Statistical analysis</w:t>
      </w:r>
    </w:p>
    <w:p w14:paraId="1058538E" w14:textId="390D8414" w:rsidR="005D6AD7" w:rsidRPr="00A2632E" w:rsidRDefault="00525151" w:rsidP="00F95EBE">
      <w:pPr>
        <w:spacing w:after="0"/>
      </w:pPr>
      <w:r w:rsidRPr="00A2632E">
        <w:rPr>
          <w:rFonts w:cs="Arial"/>
          <w:bCs/>
        </w:rPr>
        <w:t>For continuous risk factors, w</w:t>
      </w:r>
      <w:r w:rsidR="00F060D2" w:rsidRPr="00A2632E">
        <w:t xml:space="preserve">e calculated HRs </w:t>
      </w:r>
      <w:r w:rsidR="00F060D2" w:rsidRPr="00A2632E">
        <w:rPr>
          <w:rFonts w:cs="Arial"/>
          <w:bCs/>
        </w:rPr>
        <w:t xml:space="preserve">per 1-SD </w:t>
      </w:r>
      <w:r w:rsidR="00893F40" w:rsidRPr="00A2632E">
        <w:rPr>
          <w:rFonts w:cs="Arial"/>
          <w:bCs/>
        </w:rPr>
        <w:t>higher</w:t>
      </w:r>
      <w:r w:rsidRPr="00A2632E">
        <w:rPr>
          <w:rFonts w:cs="Arial"/>
          <w:bCs/>
        </w:rPr>
        <w:t xml:space="preserve"> values</w:t>
      </w:r>
      <w:r w:rsidR="000324F3" w:rsidRPr="00A2632E">
        <w:rPr>
          <w:rFonts w:cs="Arial"/>
          <w:bCs/>
        </w:rPr>
        <w:t>. F</w:t>
      </w:r>
      <w:r w:rsidRPr="00A2632E">
        <w:rPr>
          <w:rFonts w:cs="Arial"/>
        </w:rPr>
        <w:t>or</w:t>
      </w:r>
      <w:r w:rsidR="00F060D2" w:rsidRPr="00A2632E">
        <w:rPr>
          <w:rFonts w:cs="Arial"/>
        </w:rPr>
        <w:t xml:space="preserve"> binary </w:t>
      </w:r>
      <w:r w:rsidRPr="00A2632E">
        <w:rPr>
          <w:rFonts w:cs="Arial"/>
        </w:rPr>
        <w:t>risk factors</w:t>
      </w:r>
      <w:r w:rsidR="0077675E" w:rsidRPr="00A2632E">
        <w:rPr>
          <w:rFonts w:cs="Arial"/>
        </w:rPr>
        <w:t>,</w:t>
      </w:r>
      <w:r w:rsidR="0077675E" w:rsidRPr="00A2632E">
        <w:rPr>
          <w:rFonts w:cs="Arial"/>
          <w:bCs/>
        </w:rPr>
        <w:t xml:space="preserve"> we compared</w:t>
      </w:r>
      <w:r w:rsidR="0077675E" w:rsidRPr="00A2632E">
        <w:rPr>
          <w:rFonts w:cs="Arial"/>
        </w:rPr>
        <w:t xml:space="preserve"> presence versus absence</w:t>
      </w:r>
      <w:r w:rsidR="00893F40" w:rsidRPr="00A2632E">
        <w:rPr>
          <w:rFonts w:cs="Arial"/>
        </w:rPr>
        <w:t xml:space="preserve"> of the factor</w:t>
      </w:r>
      <w:r w:rsidR="00F060D2" w:rsidRPr="00A2632E">
        <w:t xml:space="preserve">. Cox proportional hazards regression models </w:t>
      </w:r>
      <w:r w:rsidR="00F060D2" w:rsidRPr="00A2632E">
        <w:rPr>
          <w:noProof/>
        </w:rPr>
        <w:t>were adjusted</w:t>
      </w:r>
      <w:r w:rsidR="00F060D2" w:rsidRPr="00A2632E">
        <w:t xml:space="preserve"> for </w:t>
      </w:r>
      <w:r w:rsidR="007A22E9" w:rsidRPr="00A2632E">
        <w:t xml:space="preserve">age, smoking status, history of diabetes, and </w:t>
      </w:r>
      <w:r w:rsidR="00182336" w:rsidRPr="00A2632E">
        <w:t>BMI</w:t>
      </w:r>
      <w:r w:rsidR="007A22E9" w:rsidRPr="00A2632E">
        <w:t xml:space="preserve">, </w:t>
      </w:r>
      <w:r w:rsidR="00250AFE" w:rsidRPr="00A2632E">
        <w:t xml:space="preserve">and </w:t>
      </w:r>
      <w:r w:rsidR="00F060D2" w:rsidRPr="00A2632E">
        <w:t xml:space="preserve">stratified by study, sex, </w:t>
      </w:r>
      <w:r w:rsidR="00671401" w:rsidRPr="00A2632E">
        <w:t xml:space="preserve">and (when appropriate) </w:t>
      </w:r>
      <w:r w:rsidR="00F060D2" w:rsidRPr="00A2632E">
        <w:t xml:space="preserve">trial </w:t>
      </w:r>
      <w:r w:rsidR="00250AFE" w:rsidRPr="00A2632E">
        <w:t>arm</w:t>
      </w:r>
      <w:r w:rsidR="00F060D2" w:rsidRPr="00A2632E">
        <w:t xml:space="preserve">. </w:t>
      </w:r>
      <w:r w:rsidR="00671401" w:rsidRPr="00A2632E">
        <w:t>To avoid “over-adjustment”</w:t>
      </w:r>
      <w:r w:rsidR="009F5E54" w:rsidRPr="00A2632E">
        <w:t xml:space="preserve">, we did </w:t>
      </w:r>
      <w:r w:rsidR="00DA0E2C" w:rsidRPr="00A2632E">
        <w:t>not routinely adjust for systolic blood pressure and lipid measurements (which, for example, can mediate the effects of adiposity)</w:t>
      </w:r>
      <w:r w:rsidR="000324F3" w:rsidRPr="00A2632E">
        <w:t xml:space="preserve">. Similarly, </w:t>
      </w:r>
      <w:r w:rsidR="00DA0E2C" w:rsidRPr="00A2632E">
        <w:t xml:space="preserve">we did </w:t>
      </w:r>
      <w:r w:rsidR="009F5E54" w:rsidRPr="00A2632E">
        <w:t>not adjust</w:t>
      </w:r>
      <w:r w:rsidR="00671401" w:rsidRPr="00A2632E">
        <w:t xml:space="preserve"> </w:t>
      </w:r>
      <w:r w:rsidR="000856EE" w:rsidRPr="00A2632E">
        <w:t xml:space="preserve">for </w:t>
      </w:r>
      <w:r w:rsidR="00497817" w:rsidRPr="00A2632E">
        <w:t>BMI</w:t>
      </w:r>
      <w:r w:rsidR="000856EE" w:rsidRPr="00A2632E">
        <w:t xml:space="preserve"> when analysing </w:t>
      </w:r>
      <w:r w:rsidR="000324F3" w:rsidRPr="00A2632E">
        <w:t xml:space="preserve">other </w:t>
      </w:r>
      <w:r w:rsidR="007A22E9" w:rsidRPr="00A2632E">
        <w:t>measures of adiposity (</w:t>
      </w:r>
      <w:proofErr w:type="spellStart"/>
      <w:r w:rsidR="007A22E9" w:rsidRPr="00A2632E">
        <w:t>eg</w:t>
      </w:r>
      <w:proofErr w:type="spellEnd"/>
      <w:r w:rsidR="007A22E9" w:rsidRPr="00A2632E">
        <w:t xml:space="preserve">, waist circumference). </w:t>
      </w:r>
      <w:r w:rsidR="002237FB" w:rsidRPr="00A2632E">
        <w:t xml:space="preserve">Participants </w:t>
      </w:r>
      <w:r w:rsidR="00F84698" w:rsidRPr="00A2632E">
        <w:t xml:space="preserve">in the UKBB </w:t>
      </w:r>
      <w:r w:rsidR="002237FB" w:rsidRPr="00A2632E">
        <w:rPr>
          <w:noProof/>
        </w:rPr>
        <w:t>were censored</w:t>
      </w:r>
      <w:r w:rsidR="002237FB" w:rsidRPr="00A2632E">
        <w:t xml:space="preserve"> at</w:t>
      </w:r>
      <w:r w:rsidR="00F84698" w:rsidRPr="00A2632E">
        <w:t xml:space="preserve"> first </w:t>
      </w:r>
      <w:r w:rsidR="00F84698" w:rsidRPr="00047DBA">
        <w:t xml:space="preserve">non-fatal </w:t>
      </w:r>
      <w:r w:rsidR="00F84698" w:rsidRPr="00A2632E">
        <w:t>CVD event,</w:t>
      </w:r>
      <w:r w:rsidR="002237FB" w:rsidRPr="00A2632E">
        <w:t xml:space="preserve"> death, or study exit, whichever occurred first. </w:t>
      </w:r>
      <w:r w:rsidR="00F84698" w:rsidRPr="00A2632E">
        <w:t xml:space="preserve">Participants in ERFC </w:t>
      </w:r>
      <w:r w:rsidR="00F84698" w:rsidRPr="00A2632E">
        <w:rPr>
          <w:noProof/>
        </w:rPr>
        <w:t>were censored</w:t>
      </w:r>
      <w:r w:rsidR="00F84698" w:rsidRPr="00A2632E">
        <w:t xml:space="preserve"> at death or study exit. </w:t>
      </w:r>
      <w:r w:rsidR="002237FB" w:rsidRPr="00A2632E">
        <w:t xml:space="preserve">Because non-fatal CVD may result in </w:t>
      </w:r>
      <w:r w:rsidR="002237FB" w:rsidRPr="00A2632E">
        <w:rPr>
          <w:noProof/>
        </w:rPr>
        <w:t>hospitalisation</w:t>
      </w:r>
      <w:r w:rsidR="008A6D17" w:rsidRPr="00A2632E">
        <w:rPr>
          <w:noProof/>
        </w:rPr>
        <w:t xml:space="preserve"> (</w:t>
      </w:r>
      <w:r w:rsidR="002237FB" w:rsidRPr="00A2632E">
        <w:t xml:space="preserve">which </w:t>
      </w:r>
      <w:r w:rsidR="002237FB" w:rsidRPr="00A2632E">
        <w:rPr>
          <w:noProof/>
        </w:rPr>
        <w:t>may,</w:t>
      </w:r>
      <w:r w:rsidR="000856EE" w:rsidRPr="00A2632E">
        <w:rPr>
          <w:noProof/>
        </w:rPr>
        <w:t xml:space="preserve"> </w:t>
      </w:r>
      <w:r w:rsidR="002237FB" w:rsidRPr="00A2632E">
        <w:rPr>
          <w:noProof/>
        </w:rPr>
        <w:t>in turn,</w:t>
      </w:r>
      <w:r w:rsidR="002237FB" w:rsidRPr="00A2632E">
        <w:t xml:space="preserve"> lead to </w:t>
      </w:r>
      <w:r w:rsidR="008C3047" w:rsidRPr="00A2632E">
        <w:t>VTE</w:t>
      </w:r>
      <w:r w:rsidR="008A6D17" w:rsidRPr="00A2632E">
        <w:t xml:space="preserve"> outcomes)</w:t>
      </w:r>
      <w:r w:rsidR="002237FB" w:rsidRPr="00A2632E">
        <w:t>, sensitivity analyses additionally censored at the first non-fatal CVD event</w:t>
      </w:r>
      <w:r w:rsidR="00F84698" w:rsidRPr="00A2632E">
        <w:t xml:space="preserve"> in the ERFC</w:t>
      </w:r>
      <w:r w:rsidR="002237FB" w:rsidRPr="00A2632E">
        <w:t xml:space="preserve">. </w:t>
      </w:r>
    </w:p>
    <w:p w14:paraId="278A3000" w14:textId="77777777" w:rsidR="005D6AD7" w:rsidRPr="00A2632E" w:rsidRDefault="005D6AD7" w:rsidP="00F95EBE">
      <w:pPr>
        <w:spacing w:after="0"/>
      </w:pPr>
    </w:p>
    <w:p w14:paraId="3F1EABB4" w14:textId="7C84C9DD" w:rsidR="005D6AD7" w:rsidRPr="00A2632E" w:rsidRDefault="00CF3684" w:rsidP="00CE550D">
      <w:pPr>
        <w:spacing w:after="0"/>
        <w:rPr>
          <w:rFonts w:cs="Arial"/>
          <w:bCs/>
        </w:rPr>
      </w:pPr>
      <w:r w:rsidRPr="00A2632E">
        <w:rPr>
          <w:rFonts w:cs="Arial"/>
          <w:bCs/>
        </w:rPr>
        <w:t xml:space="preserve">To characterise shapes of associations, HRs calculated within overall fifths of baseline exposure values </w:t>
      </w:r>
      <w:proofErr w:type="gramStart"/>
      <w:r w:rsidRPr="00A2632E">
        <w:rPr>
          <w:rFonts w:cs="Arial"/>
          <w:bCs/>
        </w:rPr>
        <w:t>were plotted</w:t>
      </w:r>
      <w:proofErr w:type="gramEnd"/>
      <w:r w:rsidRPr="00A2632E">
        <w:rPr>
          <w:rFonts w:cs="Arial"/>
          <w:bCs/>
        </w:rPr>
        <w:t xml:space="preserve"> against mean usual values of the relevant risk factor within each fifth. We used Plummer’s method to estimate 95% confidence intervals from the variances that correspond to the amount of information underlying each group (including the reference category).</w:t>
      </w:r>
      <w:r w:rsidR="00CA03AF" w:rsidRPr="00A2632E">
        <w:rPr>
          <w:rFonts w:cs="Arial"/>
          <w:bCs/>
        </w:rPr>
        <w:fldChar w:fldCharType="begin"/>
      </w:r>
      <w:r w:rsidR="00CA03AF" w:rsidRPr="00A2632E">
        <w:rPr>
          <w:rFonts w:cs="Arial"/>
          <w:bCs/>
        </w:rPr>
        <w:instrText xml:space="preserve"> ADDIN EN.CITE &lt;EndNote&gt;&lt;Cite&gt;&lt;Author&gt;Plummer&lt;/Author&gt;&lt;Year&gt;2004&lt;/Year&gt;&lt;RecNum&gt;32&lt;/RecNum&gt;&lt;DisplayText&gt;&lt;style face="superscript"&gt;29&lt;/style&gt;&lt;/DisplayText&gt;&lt;record&gt;&lt;rec-number&gt;32&lt;/rec-number&gt;&lt;foreign-keys&gt;&lt;key app="EN" db-id="95p5rreeod2wvmevfs3vd093edd5p9err9wz" timestamp="1523959045"&gt;32&lt;/key&gt;&lt;/foreign-keys&gt;&lt;ref-type name="Journal Article"&gt;17&lt;/ref-type&gt;&lt;contributors&gt;&lt;authors&gt;&lt;author&gt;Plummer, Martyn&lt;/author&gt;&lt;/authors&gt;&lt;/contributors&gt;&lt;titles&gt;&lt;title&gt;Improved estimates of floating absolute risk&lt;/title&gt;&lt;secondary-title&gt;Statistics in Medicine&lt;/secondary-title&gt;&lt;/titles&gt;&lt;periodical&gt;&lt;full-title&gt;Statistics in Medicine&lt;/full-title&gt;&lt;/periodical&gt;&lt;pages&gt;93-104&lt;/pages&gt;&lt;volume&gt;23&lt;/volume&gt;&lt;number&gt;1&lt;/number&gt;&lt;dates&gt;&lt;year&gt;2004&lt;/year&gt;&lt;/dates&gt;&lt;isbn&gt;1097-0258&lt;/isbn&gt;&lt;urls&gt;&lt;/urls&gt;&lt;electronic-resource-num&gt;10.1002/sim.1485&lt;/electronic-resource-num&gt;&lt;/record&gt;&lt;/Cite&gt;&lt;/EndNote&gt;</w:instrText>
      </w:r>
      <w:r w:rsidR="00CA03AF" w:rsidRPr="00A2632E">
        <w:rPr>
          <w:rFonts w:cs="Arial"/>
          <w:bCs/>
        </w:rPr>
        <w:fldChar w:fldCharType="separate"/>
      </w:r>
      <w:r w:rsidR="00CA03AF" w:rsidRPr="00A2632E">
        <w:rPr>
          <w:rFonts w:cs="Arial"/>
          <w:bCs/>
          <w:noProof/>
          <w:vertAlign w:val="superscript"/>
        </w:rPr>
        <w:t>29</w:t>
      </w:r>
      <w:r w:rsidR="00CA03AF" w:rsidRPr="00A2632E">
        <w:rPr>
          <w:rFonts w:cs="Arial"/>
          <w:bCs/>
        </w:rPr>
        <w:fldChar w:fldCharType="end"/>
      </w:r>
      <w:r w:rsidR="005D6AD7" w:rsidRPr="00A2632E">
        <w:rPr>
          <w:rFonts w:cs="Arial"/>
          <w:bCs/>
        </w:rPr>
        <w:t xml:space="preserve"> </w:t>
      </w:r>
    </w:p>
    <w:p w14:paraId="10C1C9DF" w14:textId="77777777" w:rsidR="00CA03AF" w:rsidRPr="00A2632E" w:rsidRDefault="00CA03AF" w:rsidP="005D6AD7">
      <w:pPr>
        <w:spacing w:after="0"/>
        <w:rPr>
          <w:rFonts w:cs="Arial"/>
          <w:bCs/>
        </w:rPr>
      </w:pPr>
    </w:p>
    <w:p w14:paraId="28B4444F" w14:textId="135ACDDB" w:rsidR="005D6AD7" w:rsidRPr="00A2632E" w:rsidRDefault="005D6AD7" w:rsidP="005D6AD7">
      <w:pPr>
        <w:spacing w:after="0"/>
      </w:pPr>
      <w:r w:rsidRPr="00A2632E">
        <w:rPr>
          <w:rFonts w:cs="Arial"/>
          <w:bCs/>
        </w:rPr>
        <w:t xml:space="preserve">To correct for regression dilution caused by variability in levels of continuous risk factors, we regressed serial measurements of risk factors obtained from up to 146,749 participants in ERFC (mean interval 8.4 years) and 24,235 participants in UKBB (mean interval 5.2 years) on baseline levels of the relevant characteristics. </w:t>
      </w:r>
      <w:r w:rsidRPr="00A2632E">
        <w:rPr>
          <w:rFonts w:cs="Arial"/>
          <w:bCs/>
          <w:noProof/>
        </w:rPr>
        <w:t>Correction for within-person variation in risk factors was achieved by use of conditional expectations of long-term average levels (“usual levels”) of the risk factors, which were predicted from regression calibration models and used in estimation of HRs, as described previously</w:t>
      </w:r>
      <w:r w:rsidR="00723CBB" w:rsidRPr="00A2632E">
        <w:rPr>
          <w:rFonts w:cs="Arial"/>
          <w:bCs/>
          <w:noProof/>
        </w:rPr>
        <w:t>.</w:t>
      </w:r>
      <w:r w:rsidR="00CA03AF" w:rsidRPr="00A2632E">
        <w:rPr>
          <w:rFonts w:cs="Arial"/>
          <w:bCs/>
          <w:noProof/>
        </w:rPr>
        <w:fldChar w:fldCharType="begin"/>
      </w:r>
      <w:r w:rsidR="00E31184">
        <w:rPr>
          <w:rFonts w:cs="Arial"/>
          <w:bCs/>
          <w:noProof/>
        </w:rPr>
        <w:instrText xml:space="preserve"> ADDIN EN.CITE &lt;EndNote&gt;&lt;Cite&gt;&lt;Author&gt;Fibrinogen Studies&lt;/Author&gt;&lt;Year&gt;2006&lt;/Year&gt;&lt;RecNum&gt;57&lt;/RecNum&gt;&lt;DisplayText&gt;&lt;style face="superscript"&gt;30&lt;/style&gt;&lt;/DisplayText&gt;&lt;record&gt;&lt;rec-number&gt;57&lt;/rec-number&gt;&lt;foreign-keys&gt;&lt;key app="EN" db-id="95p5rreeod2wvmevfs3vd093edd5p9err9wz" timestamp="1524148212"&gt;57&lt;/key&gt;&lt;/foreign-keys&gt;&lt;ref-type name="Journal Article"&gt;17&lt;/ref-type&gt;&lt;contributors&gt;&lt;authors&gt;&lt;author&gt;Fibrinogen Studies, Collaboration&lt;/author&gt;&lt;author&gt;Wood, Angela M.&lt;/author&gt;&lt;author&gt;White, Ian&lt;/author&gt;&lt;author&gt;Thompson, Simon G.&lt;/author&gt;&lt;author&gt;Lewington, Sarah&lt;/author&gt;&lt;author&gt;Danesh, John&lt;/author&gt;&lt;/authors&gt;&lt;/contributors&gt;&lt;titles&gt;&lt;title&gt;Regression dilution methods for meta-analysis: assessing long-term variability in plasma fibrinogen among 27,247 adults in 15 prospective studies&lt;/title&gt;&lt;secondary-title&gt;Int J Epidemiol&lt;/secondary-title&gt;&lt;/titles&gt;&lt;periodical&gt;&lt;full-title&gt;Int J Epidemiol&lt;/full-title&gt;&lt;/periodical&gt;&lt;pages&gt;1570-1578&lt;/pages&gt;&lt;volume&gt;35&lt;/volume&gt;&lt;number&gt;6&lt;/number&gt;&lt;keywords&gt;&lt;keyword&gt;Adult&lt;/keyword&gt;&lt;keyword&gt;Age Factors&lt;/keyword&gt;&lt;keyword&gt;Bias (Epidemiology)&lt;/keyword&gt;&lt;keyword&gt;Cardiovas&lt;/keyword&gt;&lt;keyword&gt;analysis&lt;/keyword&gt;&lt;keyword&gt;Humans&lt;/keyword&gt;&lt;keyword&gt;Male&lt;/keyword&gt;&lt;keyword&gt;Meta-Analysis as Topic&lt;/keyword&gt;&lt;keyword&gt;P&lt;/keyword&gt;&lt;keyword&gt;blood/physiopathology&lt;/keyword&gt;&lt;keyword&gt;Female&lt;/keyword&gt;&lt;keyword&gt;Fibrinogen&lt;/keyword&gt;&lt;/keywords&gt;&lt;dates&gt;&lt;year&gt;2006&lt;/year&gt;&lt;/dates&gt;&lt;urls&gt;&lt;related-urls&gt;&lt;url&gt;http://dx.doi.org/10.1093/ije/dyl233&lt;/url&gt;&lt;/related-urls&gt;&lt;pdf-urls&gt;&lt;url&gt;file:///C:/Users/John/AppData/Local/Mendeley Ltd./Mendeley Desktop/Downloaded/Fibrinogen Studies Collaboration et al. - 2006 - Regression dilution methods for meta-analysis assessing long-term variability in plasma.pdf&lt;/url&gt;&lt;/pdf-urls&gt;&lt;/urls&gt;&lt;electronic-resource-num&gt;10.1093/ije/dyl233&lt;/electronic-resource-num&gt;&lt;/record&gt;&lt;/Cite&gt;&lt;/EndNote&gt;</w:instrText>
      </w:r>
      <w:r w:rsidR="00CA03AF" w:rsidRPr="00A2632E">
        <w:rPr>
          <w:rFonts w:cs="Arial"/>
          <w:bCs/>
          <w:noProof/>
        </w:rPr>
        <w:fldChar w:fldCharType="separate"/>
      </w:r>
      <w:r w:rsidR="00E31184" w:rsidRPr="00E31184">
        <w:rPr>
          <w:rFonts w:cs="Arial"/>
          <w:bCs/>
          <w:noProof/>
          <w:vertAlign w:val="superscript"/>
        </w:rPr>
        <w:t>30</w:t>
      </w:r>
      <w:r w:rsidR="00CA03AF" w:rsidRPr="00A2632E">
        <w:rPr>
          <w:rFonts w:cs="Arial"/>
          <w:bCs/>
          <w:noProof/>
        </w:rPr>
        <w:fldChar w:fldCharType="end"/>
      </w:r>
      <w:r w:rsidRPr="00A2632E">
        <w:t xml:space="preserve"> </w:t>
      </w:r>
    </w:p>
    <w:p w14:paraId="60CC63C8" w14:textId="77777777" w:rsidR="00BE16A9" w:rsidRPr="00A2632E" w:rsidRDefault="00BE16A9" w:rsidP="00F95EBE">
      <w:pPr>
        <w:spacing w:after="0"/>
      </w:pPr>
    </w:p>
    <w:p w14:paraId="1C1CE9CB" w14:textId="1F11D39B" w:rsidR="00BE16A9" w:rsidRPr="00A2632E" w:rsidRDefault="008C3047" w:rsidP="00BE16A9">
      <w:pPr>
        <w:spacing w:after="0"/>
      </w:pPr>
      <w:r w:rsidRPr="00A2632E">
        <w:rPr>
          <w:rFonts w:cs="Arial"/>
          <w:bCs/>
        </w:rPr>
        <w:t xml:space="preserve">As a </w:t>
      </w:r>
      <w:r w:rsidR="005D6AD7" w:rsidRPr="00A2632E">
        <w:rPr>
          <w:rFonts w:cs="Arial"/>
          <w:bCs/>
        </w:rPr>
        <w:t>further</w:t>
      </w:r>
      <w:r w:rsidRPr="00A2632E">
        <w:rPr>
          <w:rFonts w:cs="Arial"/>
          <w:bCs/>
        </w:rPr>
        <w:t xml:space="preserve"> aim of the study was to </w:t>
      </w:r>
      <w:r w:rsidR="00BE16A9" w:rsidRPr="00A2632E">
        <w:rPr>
          <w:rFonts w:cs="Arial"/>
          <w:bCs/>
        </w:rPr>
        <w:t xml:space="preserve">compare associations </w:t>
      </w:r>
      <w:r w:rsidR="008A6D17" w:rsidRPr="00A2632E">
        <w:rPr>
          <w:rFonts w:cs="Arial"/>
          <w:bCs/>
        </w:rPr>
        <w:t xml:space="preserve">of risk factors </w:t>
      </w:r>
      <w:r w:rsidR="00BE16A9" w:rsidRPr="00A2632E">
        <w:rPr>
          <w:rFonts w:cs="Arial"/>
          <w:bCs/>
        </w:rPr>
        <w:t xml:space="preserve">with </w:t>
      </w:r>
      <w:r w:rsidRPr="00A2632E">
        <w:rPr>
          <w:rFonts w:cs="Arial"/>
          <w:bCs/>
        </w:rPr>
        <w:t xml:space="preserve">VTE </w:t>
      </w:r>
      <w:r w:rsidR="00BE16A9" w:rsidRPr="00A2632E">
        <w:rPr>
          <w:rFonts w:cs="Arial"/>
          <w:bCs/>
        </w:rPr>
        <w:t>versus CHD</w:t>
      </w:r>
      <w:r w:rsidR="008A6D17" w:rsidRPr="00A2632E">
        <w:rPr>
          <w:rFonts w:cs="Arial"/>
          <w:bCs/>
        </w:rPr>
        <w:t xml:space="preserve"> ou</w:t>
      </w:r>
      <w:r w:rsidR="006D6FE9" w:rsidRPr="00A2632E">
        <w:rPr>
          <w:rFonts w:cs="Arial"/>
          <w:bCs/>
        </w:rPr>
        <w:t>t</w:t>
      </w:r>
      <w:r w:rsidR="008A6D17" w:rsidRPr="00A2632E">
        <w:rPr>
          <w:rFonts w:cs="Arial"/>
          <w:bCs/>
        </w:rPr>
        <w:t>comes</w:t>
      </w:r>
      <w:r w:rsidR="006D6FE9" w:rsidRPr="00A2632E">
        <w:rPr>
          <w:rFonts w:cs="Arial"/>
          <w:bCs/>
        </w:rPr>
        <w:t xml:space="preserve"> within the same cohorts</w:t>
      </w:r>
      <w:r w:rsidR="00BE16A9" w:rsidRPr="00A2632E">
        <w:rPr>
          <w:rFonts w:cs="Arial"/>
          <w:bCs/>
        </w:rPr>
        <w:t>, we defined a competing risk model using a record duplication approach, allowing for simultaneous cause-specific hazard regression to estimate cause-specific HRs (referred to throughout as HRs for brevity) for each type of event. In ERFC, we stratified the cause-specific regression model by cohort to allow for a different baseline hazard function in each study. We tested for differences</w:t>
      </w:r>
      <w:r w:rsidR="00C26DCD" w:rsidRPr="00A2632E">
        <w:rPr>
          <w:rFonts w:cs="Arial"/>
          <w:bCs/>
        </w:rPr>
        <w:t xml:space="preserve"> in associations with </w:t>
      </w:r>
      <w:r w:rsidRPr="00A2632E">
        <w:rPr>
          <w:rFonts w:cs="Arial"/>
          <w:bCs/>
        </w:rPr>
        <w:t xml:space="preserve">VTE </w:t>
      </w:r>
      <w:r w:rsidR="00C26DCD" w:rsidRPr="00A2632E">
        <w:rPr>
          <w:rFonts w:cs="Arial"/>
          <w:bCs/>
        </w:rPr>
        <w:t>versus CHD</w:t>
      </w:r>
      <w:r w:rsidR="00BE16A9" w:rsidRPr="00A2632E">
        <w:rPr>
          <w:rFonts w:cs="Arial"/>
          <w:bCs/>
        </w:rPr>
        <w:t xml:space="preserve"> based on the </w:t>
      </w:r>
      <w:r w:rsidR="00BE16A9" w:rsidRPr="00A2632E">
        <w:rPr>
          <w:rFonts w:cs="Arial"/>
          <w:bCs/>
          <w:noProof/>
        </w:rPr>
        <w:t>interaction</w:t>
      </w:r>
      <w:r w:rsidR="00BE16A9" w:rsidRPr="00A2632E">
        <w:rPr>
          <w:rFonts w:cs="Arial"/>
          <w:bCs/>
        </w:rPr>
        <w:t xml:space="preserve"> between each exposure variable and the event type indicator variable.</w:t>
      </w:r>
      <w:r w:rsidR="00CA03AF" w:rsidRPr="00A2632E">
        <w:rPr>
          <w:rFonts w:cs="Arial"/>
          <w:bCs/>
        </w:rPr>
        <w:fldChar w:fldCharType="begin"/>
      </w:r>
      <w:r w:rsidR="00E31184">
        <w:rPr>
          <w:rFonts w:cs="Arial"/>
          <w:bCs/>
        </w:rPr>
        <w:instrText xml:space="preserve"> ADDIN EN.CITE &lt;EndNote&gt;&lt;Cite&gt;&lt;Author&gt;Lunn&lt;/Author&gt;&lt;Year&gt;1995&lt;/Year&gt;&lt;RecNum&gt;26&lt;/RecNum&gt;&lt;DisplayText&gt;&lt;style face="superscript"&gt;31&lt;/style&gt;&lt;/DisplayText&gt;&lt;record&gt;&lt;rec-number&gt;26&lt;/rec-number&gt;&lt;foreign-keys&gt;&lt;key app="EN" db-id="95p5rreeod2wvmevfs3vd093edd5p9err9wz" timestamp="1523959045"&gt;26&lt;/key&gt;&lt;/foreign-keys&gt;&lt;ref-type name="Journal Article"&gt;17&lt;/ref-type&gt;&lt;contributors&gt;&lt;authors&gt;&lt;author&gt;Lunn, M.&lt;/author&gt;&lt;author&gt;McNeil, D.&lt;/author&gt;&lt;/authors&gt;&lt;/contributors&gt;&lt;titles&gt;&lt;title&gt;Applying Cox regression to competing risks&lt;/title&gt;&lt;secondary-title&gt;Biometrics&lt;/secondary-title&gt;&lt;/titles&gt;&lt;periodical&gt;&lt;full-title&gt;Biometrics&lt;/full-title&gt;&lt;/periodical&gt;&lt;pages&gt;524-532&lt;/pages&gt;&lt;volume&gt;51&lt;/volume&gt;&lt;number&gt;2&lt;/number&gt;&lt;keywords&gt;&lt;keyword&gt;Analysis of Variance&lt;/keyword&gt;&lt;keyword&gt;Diethylstilbestrol&lt;/keyword&gt;&lt;keyword&gt;Statistical&lt;/keyword&gt;&lt;keyword&gt;Neoplasms&lt;/keyword&gt;&lt;keyword&gt;drug therapy/mortality&lt;/keyword&gt;&lt;keyword&gt;Randomized Controlled Tri&lt;/keyword&gt;&lt;keyword&gt;mortality&lt;/keyword&gt;&lt;keyword&gt;Heart Transplantation&lt;/keyword&gt;&lt;keyword&gt;mortality&lt;/keyword&gt;&lt;keyword&gt;Humans&lt;/keyword&gt;&lt;keyword&gt;Male&lt;/keyword&gt;&lt;keyword&gt;Mathematics&lt;/keyword&gt;&lt;keyword&gt;Models&lt;/keyword&gt;&lt;keyword&gt;mortality&lt;/keyword&gt;&lt;keyword&gt;Proportional Hazards Models&lt;/keyword&gt;&lt;keyword&gt;Prostatic&lt;/keyword&gt;&lt;keyword&gt;therapeutic use&lt;/keyword&gt;&lt;keyword&gt;Graft Rejection&lt;/keyword&gt;&lt;/keywords&gt;&lt;dates&gt;&lt;year&gt;1995&lt;/year&gt;&lt;/dates&gt;&lt;urls&gt;&lt;/urls&gt;&lt;/record&gt;&lt;/Cite&gt;&lt;/EndNote&gt;</w:instrText>
      </w:r>
      <w:r w:rsidR="00CA03AF" w:rsidRPr="00A2632E">
        <w:rPr>
          <w:rFonts w:cs="Arial"/>
          <w:bCs/>
        </w:rPr>
        <w:fldChar w:fldCharType="separate"/>
      </w:r>
      <w:r w:rsidR="00E31184" w:rsidRPr="00E31184">
        <w:rPr>
          <w:rFonts w:cs="Arial"/>
          <w:bCs/>
          <w:noProof/>
          <w:vertAlign w:val="superscript"/>
        </w:rPr>
        <w:t>31</w:t>
      </w:r>
      <w:r w:rsidR="00CA03AF" w:rsidRPr="00A2632E">
        <w:rPr>
          <w:rFonts w:cs="Arial"/>
          <w:bCs/>
        </w:rPr>
        <w:fldChar w:fldCharType="end"/>
      </w:r>
      <w:r w:rsidR="00BE16A9" w:rsidRPr="00A2632E">
        <w:rPr>
          <w:rFonts w:cs="Arial"/>
          <w:bCs/>
        </w:rPr>
        <w:t xml:space="preserve"> </w:t>
      </w:r>
      <w:r w:rsidR="00BE16A9" w:rsidRPr="00A2632E">
        <w:t xml:space="preserve">Interaction terms from these cause-specific hazards models are robust to different weightings across studies and </w:t>
      </w:r>
      <w:proofErr w:type="gramStart"/>
      <w:r w:rsidR="00BE16A9" w:rsidRPr="00A2632E">
        <w:t>were therefore pooled</w:t>
      </w:r>
      <w:proofErr w:type="gramEnd"/>
      <w:r w:rsidR="00BE16A9" w:rsidRPr="00A2632E">
        <w:t xml:space="preserve"> across ERFC and UKBB using fixed-effects meta-analysis to assess overall evidence for differences.</w:t>
      </w:r>
    </w:p>
    <w:p w14:paraId="694A27F5" w14:textId="77777777" w:rsidR="009200DC" w:rsidRPr="00A2632E" w:rsidRDefault="001C6645" w:rsidP="009200DC">
      <w:pPr>
        <w:rPr>
          <w:szCs w:val="20"/>
        </w:rPr>
      </w:pPr>
      <w:r w:rsidRPr="00A2632E">
        <w:rPr>
          <w:noProof/>
        </w:rPr>
        <w:t>Analyses were carried out using Stata software (release 1</w:t>
      </w:r>
      <w:r w:rsidR="00B77EE5" w:rsidRPr="00A2632E">
        <w:rPr>
          <w:noProof/>
        </w:rPr>
        <w:t>3</w:t>
      </w:r>
      <w:r w:rsidRPr="00A2632E">
        <w:rPr>
          <w:noProof/>
        </w:rPr>
        <w:t>), 2-sided P values, and 95% confidence intervals (CIs).</w:t>
      </w:r>
      <w:r w:rsidRPr="00A2632E">
        <w:t xml:space="preserve"> </w:t>
      </w:r>
      <w:r w:rsidR="009200DC" w:rsidRPr="00A2632E">
        <w:rPr>
          <w:szCs w:val="20"/>
        </w:rPr>
        <w:t>Because of the number of statistical tests done, we have considered the results providing strong evidence if P&lt;0.001.</w:t>
      </w:r>
    </w:p>
    <w:p w14:paraId="7AD40F53" w14:textId="77777777" w:rsidR="004C2F50" w:rsidRPr="00A2632E" w:rsidRDefault="004C2F50" w:rsidP="00424FD2">
      <w:pPr>
        <w:tabs>
          <w:tab w:val="left" w:pos="8280"/>
        </w:tabs>
        <w:spacing w:after="0"/>
        <w:outlineLvl w:val="0"/>
        <w:rPr>
          <w:b/>
          <w:szCs w:val="20"/>
        </w:rPr>
      </w:pPr>
      <w:r w:rsidRPr="00A2632E">
        <w:rPr>
          <w:rFonts w:cs="Arial"/>
          <w:szCs w:val="20"/>
        </w:rPr>
        <w:t xml:space="preserve">The study was designed and conducted by this collaboration’s academic coordinating centre, and </w:t>
      </w:r>
      <w:proofErr w:type="gramStart"/>
      <w:r w:rsidRPr="00A2632E">
        <w:rPr>
          <w:rFonts w:cs="Arial"/>
          <w:szCs w:val="20"/>
        </w:rPr>
        <w:t>it was approved by the Cambridgeshire Ethics Review Committee</w:t>
      </w:r>
      <w:proofErr w:type="gramEnd"/>
      <w:r w:rsidRPr="00A2632E">
        <w:rPr>
          <w:rFonts w:cs="Arial"/>
          <w:szCs w:val="20"/>
        </w:rPr>
        <w:t>. The funders had no scientific role in the study.</w:t>
      </w:r>
      <w:r w:rsidRPr="00A2632E">
        <w:rPr>
          <w:b/>
          <w:szCs w:val="20"/>
        </w:rPr>
        <w:br w:type="page"/>
      </w:r>
    </w:p>
    <w:p w14:paraId="345CDC63" w14:textId="77777777" w:rsidR="008006A2" w:rsidRPr="00A2632E" w:rsidRDefault="008006A2" w:rsidP="00424FD2">
      <w:pPr>
        <w:pStyle w:val="Heading1"/>
        <w:spacing w:before="0" w:after="0"/>
      </w:pPr>
      <w:r w:rsidRPr="00A2632E">
        <w:t>Results</w:t>
      </w:r>
    </w:p>
    <w:p w14:paraId="697F97E8" w14:textId="78B42C47" w:rsidR="00F95EBE" w:rsidRPr="00A2632E" w:rsidRDefault="008A6D17" w:rsidP="00F95EBE">
      <w:pPr>
        <w:tabs>
          <w:tab w:val="left" w:pos="8280"/>
          <w:tab w:val="left" w:pos="9000"/>
        </w:tabs>
        <w:spacing w:after="0"/>
        <w:rPr>
          <w:rFonts w:cs="Arial"/>
          <w:szCs w:val="20"/>
        </w:rPr>
      </w:pPr>
      <w:r w:rsidRPr="00A2632E">
        <w:rPr>
          <w:rFonts w:cs="Arial"/>
          <w:szCs w:val="20"/>
        </w:rPr>
        <w:t>D</w:t>
      </w:r>
      <w:r w:rsidR="0034556E" w:rsidRPr="00A2632E">
        <w:rPr>
          <w:rFonts w:cs="Arial"/>
          <w:szCs w:val="20"/>
        </w:rPr>
        <w:t xml:space="preserve">ata </w:t>
      </w:r>
      <w:r w:rsidR="00F95EBE" w:rsidRPr="00A2632E">
        <w:rPr>
          <w:rFonts w:cs="Arial"/>
          <w:szCs w:val="20"/>
        </w:rPr>
        <w:t xml:space="preserve">were </w:t>
      </w:r>
      <w:r w:rsidR="0034556E" w:rsidRPr="00A2632E">
        <w:rPr>
          <w:rFonts w:cs="Arial"/>
          <w:szCs w:val="20"/>
        </w:rPr>
        <w:t xml:space="preserve">available on </w:t>
      </w:r>
      <w:r w:rsidR="00C26DCD" w:rsidRPr="00A2632E">
        <w:rPr>
          <w:rFonts w:cs="Arial"/>
          <w:szCs w:val="20"/>
        </w:rPr>
        <w:t>731,</w:t>
      </w:r>
      <w:r w:rsidR="0078281A" w:rsidRPr="00A2632E">
        <w:rPr>
          <w:rFonts w:cs="Arial"/>
          <w:szCs w:val="20"/>
        </w:rPr>
        <w:t xml:space="preserve">728 </w:t>
      </w:r>
      <w:r w:rsidR="0034556E" w:rsidRPr="00A2632E">
        <w:rPr>
          <w:rFonts w:cs="Arial"/>
          <w:szCs w:val="20"/>
        </w:rPr>
        <w:t>participants from 7</w:t>
      </w:r>
      <w:r w:rsidR="0078281A" w:rsidRPr="00A2632E">
        <w:rPr>
          <w:rFonts w:cs="Arial"/>
          <w:szCs w:val="20"/>
        </w:rPr>
        <w:t>5</w:t>
      </w:r>
      <w:r w:rsidR="0034556E" w:rsidRPr="00A2632E">
        <w:rPr>
          <w:rFonts w:cs="Arial"/>
          <w:szCs w:val="20"/>
        </w:rPr>
        <w:t xml:space="preserve"> ERFC cohorts and 42</w:t>
      </w:r>
      <w:r w:rsidR="0078281A" w:rsidRPr="00A2632E">
        <w:rPr>
          <w:rFonts w:cs="Arial"/>
          <w:szCs w:val="20"/>
        </w:rPr>
        <w:t>1</w:t>
      </w:r>
      <w:r w:rsidR="0034556E" w:rsidRPr="00A2632E">
        <w:rPr>
          <w:rFonts w:cs="Arial"/>
          <w:szCs w:val="20"/>
        </w:rPr>
        <w:t>,</w:t>
      </w:r>
      <w:r w:rsidR="0078281A" w:rsidRPr="00A2632E">
        <w:rPr>
          <w:rFonts w:cs="Arial"/>
          <w:szCs w:val="20"/>
        </w:rPr>
        <w:t>537</w:t>
      </w:r>
      <w:r w:rsidR="0034556E" w:rsidRPr="00A2632E">
        <w:rPr>
          <w:rFonts w:cs="Arial"/>
          <w:szCs w:val="20"/>
        </w:rPr>
        <w:t xml:space="preserve"> </w:t>
      </w:r>
      <w:r w:rsidR="00F95EBE" w:rsidRPr="00A2632E">
        <w:rPr>
          <w:rFonts w:cs="Arial"/>
          <w:szCs w:val="20"/>
        </w:rPr>
        <w:t>participants fr</w:t>
      </w:r>
      <w:r w:rsidR="00F22DD7" w:rsidRPr="00A2632E">
        <w:rPr>
          <w:rFonts w:cs="Arial"/>
          <w:szCs w:val="20"/>
        </w:rPr>
        <w:t>o</w:t>
      </w:r>
      <w:r w:rsidR="00F95EBE" w:rsidRPr="00A2632E">
        <w:rPr>
          <w:rFonts w:cs="Arial"/>
          <w:szCs w:val="20"/>
        </w:rPr>
        <w:t xml:space="preserve">m </w:t>
      </w:r>
      <w:r w:rsidR="0034556E" w:rsidRPr="00A2632E">
        <w:rPr>
          <w:rFonts w:cs="Arial"/>
          <w:szCs w:val="20"/>
        </w:rPr>
        <w:t>UKBB (</w:t>
      </w:r>
      <w:r w:rsidR="0034556E" w:rsidRPr="00A2632E">
        <w:rPr>
          <w:rFonts w:cs="Arial"/>
          <w:b/>
          <w:szCs w:val="20"/>
        </w:rPr>
        <w:t xml:space="preserve">Table 1 </w:t>
      </w:r>
      <w:r w:rsidR="0034556E" w:rsidRPr="00A2632E">
        <w:rPr>
          <w:rFonts w:cs="Arial"/>
          <w:szCs w:val="20"/>
        </w:rPr>
        <w:t>and</w:t>
      </w:r>
      <w:r w:rsidR="0034556E" w:rsidRPr="00A2632E">
        <w:rPr>
          <w:rFonts w:cs="Arial"/>
          <w:b/>
          <w:szCs w:val="20"/>
        </w:rPr>
        <w:t xml:space="preserve"> Table </w:t>
      </w:r>
      <w:r w:rsidR="005C3A45" w:rsidRPr="00A2632E">
        <w:rPr>
          <w:rFonts w:cs="Arial"/>
          <w:b/>
          <w:szCs w:val="20"/>
        </w:rPr>
        <w:t>S</w:t>
      </w:r>
      <w:r w:rsidR="0034556E" w:rsidRPr="00A2632E">
        <w:rPr>
          <w:rFonts w:cs="Arial"/>
          <w:b/>
          <w:szCs w:val="20"/>
        </w:rPr>
        <w:t>1</w:t>
      </w:r>
      <w:r w:rsidR="005C3A45" w:rsidRPr="00A2632E">
        <w:rPr>
          <w:rFonts w:cs="Arial"/>
          <w:b/>
          <w:szCs w:val="20"/>
        </w:rPr>
        <w:t xml:space="preserve"> </w:t>
      </w:r>
      <w:r w:rsidR="005C3A45" w:rsidRPr="00A2632E">
        <w:rPr>
          <w:lang w:val="en-US"/>
        </w:rPr>
        <w:t>in the</w:t>
      </w:r>
      <w:r w:rsidR="005C3A45" w:rsidRPr="00A2632E">
        <w:rPr>
          <w:b/>
        </w:rPr>
        <w:t xml:space="preserve"> Supplementary Appendix</w:t>
      </w:r>
      <w:r w:rsidR="0034556E" w:rsidRPr="00A2632E">
        <w:rPr>
          <w:rFonts w:cs="Arial"/>
          <w:szCs w:val="20"/>
        </w:rPr>
        <w:t xml:space="preserve">). </w:t>
      </w:r>
      <w:r w:rsidR="00F95EBE" w:rsidRPr="00A2632E">
        <w:rPr>
          <w:rFonts w:cs="Arial"/>
          <w:szCs w:val="20"/>
        </w:rPr>
        <w:t>The mean age at baseline was 52 (SD 9)</w:t>
      </w:r>
      <w:r w:rsidR="006475AF" w:rsidRPr="00A2632E">
        <w:rPr>
          <w:rFonts w:cs="Arial"/>
          <w:szCs w:val="20"/>
        </w:rPr>
        <w:t xml:space="preserve"> years</w:t>
      </w:r>
      <w:r w:rsidR="00F95EBE" w:rsidRPr="00A2632E">
        <w:rPr>
          <w:rFonts w:cs="Arial"/>
          <w:szCs w:val="20"/>
        </w:rPr>
        <w:t xml:space="preserve"> in ERFC and 56 (SD 8)</w:t>
      </w:r>
      <w:r w:rsidR="006475AF" w:rsidRPr="00A2632E">
        <w:rPr>
          <w:rFonts w:cs="Arial"/>
          <w:szCs w:val="20"/>
        </w:rPr>
        <w:t xml:space="preserve"> years</w:t>
      </w:r>
      <w:r w:rsidR="00F95EBE" w:rsidRPr="00A2632E">
        <w:rPr>
          <w:rFonts w:cs="Arial"/>
          <w:szCs w:val="20"/>
        </w:rPr>
        <w:t xml:space="preserve"> in UKBB</w:t>
      </w:r>
      <w:r w:rsidR="00F93786" w:rsidRPr="00A2632E">
        <w:rPr>
          <w:rFonts w:cs="Arial"/>
          <w:szCs w:val="20"/>
        </w:rPr>
        <w:t>;</w:t>
      </w:r>
      <w:r w:rsidR="00F95EBE" w:rsidRPr="00A2632E">
        <w:rPr>
          <w:rFonts w:cs="Arial"/>
          <w:szCs w:val="20"/>
        </w:rPr>
        <w:t xml:space="preserve"> 54% and 55%</w:t>
      </w:r>
      <w:r w:rsidR="006475AF" w:rsidRPr="00A2632E">
        <w:rPr>
          <w:rFonts w:cs="Arial"/>
          <w:szCs w:val="20"/>
        </w:rPr>
        <w:t>,</w:t>
      </w:r>
      <w:r w:rsidR="00F95EBE" w:rsidRPr="00A2632E">
        <w:rPr>
          <w:rFonts w:cs="Arial"/>
          <w:szCs w:val="20"/>
        </w:rPr>
        <w:t xml:space="preserve"> </w:t>
      </w:r>
      <w:r w:rsidR="0056299B" w:rsidRPr="00A2632E">
        <w:rPr>
          <w:rFonts w:cs="Arial"/>
          <w:szCs w:val="20"/>
        </w:rPr>
        <w:t>respectively</w:t>
      </w:r>
      <w:r w:rsidR="00F93786" w:rsidRPr="00A2632E">
        <w:rPr>
          <w:rFonts w:cs="Arial"/>
          <w:szCs w:val="20"/>
        </w:rPr>
        <w:t>, were female</w:t>
      </w:r>
      <w:r w:rsidR="0056299B" w:rsidRPr="00A2632E">
        <w:rPr>
          <w:rFonts w:cs="Arial"/>
          <w:szCs w:val="20"/>
        </w:rPr>
        <w:t>. The majority of p</w:t>
      </w:r>
      <w:r w:rsidR="00F95EBE" w:rsidRPr="00A2632E">
        <w:rPr>
          <w:szCs w:val="20"/>
        </w:rPr>
        <w:t xml:space="preserve">articipants in ERFC </w:t>
      </w:r>
      <w:proofErr w:type="gramStart"/>
      <w:r w:rsidR="00F95EBE" w:rsidRPr="00A2632E">
        <w:rPr>
          <w:szCs w:val="20"/>
        </w:rPr>
        <w:t xml:space="preserve">were </w:t>
      </w:r>
      <w:r w:rsidR="006466D2" w:rsidRPr="00A2632E">
        <w:rPr>
          <w:szCs w:val="20"/>
        </w:rPr>
        <w:t>enrolled</w:t>
      </w:r>
      <w:proofErr w:type="gramEnd"/>
      <w:r w:rsidR="00F95EBE" w:rsidRPr="00A2632E">
        <w:rPr>
          <w:szCs w:val="20"/>
        </w:rPr>
        <w:t xml:space="preserve"> in either Europe (5</w:t>
      </w:r>
      <w:r w:rsidR="006475AF" w:rsidRPr="00A2632E">
        <w:rPr>
          <w:szCs w:val="20"/>
        </w:rPr>
        <w:t>1</w:t>
      </w:r>
      <w:r w:rsidR="00F95EBE" w:rsidRPr="00A2632E">
        <w:rPr>
          <w:szCs w:val="20"/>
        </w:rPr>
        <w:t xml:space="preserve">%) or North America (43%). </w:t>
      </w:r>
      <w:r w:rsidR="00F95EBE" w:rsidRPr="00A2632E">
        <w:rPr>
          <w:rFonts w:cs="Arial"/>
          <w:szCs w:val="20"/>
        </w:rPr>
        <w:t xml:space="preserve">During a median follow-up of </w:t>
      </w:r>
      <w:r w:rsidR="00801011" w:rsidRPr="00A2632E">
        <w:rPr>
          <w:rFonts w:cs="Arial"/>
          <w:szCs w:val="20"/>
        </w:rPr>
        <w:t>15.4</w:t>
      </w:r>
      <w:r w:rsidR="00F95EBE" w:rsidRPr="00A2632E">
        <w:rPr>
          <w:rFonts w:cs="Arial"/>
          <w:szCs w:val="20"/>
        </w:rPr>
        <w:t xml:space="preserve"> years, </w:t>
      </w:r>
      <w:r w:rsidR="00801011" w:rsidRPr="00A2632E">
        <w:rPr>
          <w:rFonts w:cs="Arial"/>
          <w:szCs w:val="20"/>
        </w:rPr>
        <w:t xml:space="preserve">1041 </w:t>
      </w:r>
      <w:r w:rsidR="00F95EBE" w:rsidRPr="00A2632E">
        <w:rPr>
          <w:rFonts w:cs="Arial"/>
          <w:szCs w:val="20"/>
        </w:rPr>
        <w:t xml:space="preserve">fatal </w:t>
      </w:r>
      <w:r w:rsidR="00B36AAE" w:rsidRPr="00A2632E">
        <w:rPr>
          <w:rFonts w:cs="Arial"/>
          <w:szCs w:val="20"/>
        </w:rPr>
        <w:t xml:space="preserve">VTE </w:t>
      </w:r>
      <w:r w:rsidR="00F95EBE" w:rsidRPr="00A2632E">
        <w:rPr>
          <w:rFonts w:cs="Arial"/>
          <w:szCs w:val="20"/>
        </w:rPr>
        <w:t xml:space="preserve">events and </w:t>
      </w:r>
      <w:r w:rsidR="00801011" w:rsidRPr="00A2632E">
        <w:rPr>
          <w:rFonts w:cs="Arial"/>
          <w:szCs w:val="20"/>
        </w:rPr>
        <w:t>25,131</w:t>
      </w:r>
      <w:r w:rsidR="00C26DCD" w:rsidRPr="00A2632E">
        <w:rPr>
          <w:rFonts w:cs="Arial"/>
          <w:szCs w:val="20"/>
        </w:rPr>
        <w:t xml:space="preserve"> </w:t>
      </w:r>
      <w:r w:rsidR="00F95EBE" w:rsidRPr="00A2632E">
        <w:rPr>
          <w:rFonts w:cs="Arial"/>
          <w:szCs w:val="20"/>
        </w:rPr>
        <w:t xml:space="preserve">fatal CHD events </w:t>
      </w:r>
      <w:proofErr w:type="gramStart"/>
      <w:r w:rsidR="00F95EBE" w:rsidRPr="00A2632E">
        <w:rPr>
          <w:rFonts w:cs="Arial"/>
          <w:szCs w:val="20"/>
        </w:rPr>
        <w:t>were recorded</w:t>
      </w:r>
      <w:proofErr w:type="gramEnd"/>
      <w:r w:rsidR="00F95EBE" w:rsidRPr="00A2632E">
        <w:rPr>
          <w:rFonts w:cs="Arial"/>
          <w:szCs w:val="20"/>
        </w:rPr>
        <w:t xml:space="preserve"> in the ERFC</w:t>
      </w:r>
      <w:r w:rsidR="00F93786" w:rsidRPr="00A2632E">
        <w:rPr>
          <w:rFonts w:cs="Arial"/>
          <w:szCs w:val="20"/>
        </w:rPr>
        <w:t xml:space="preserve">. In UKBB, </w:t>
      </w:r>
      <w:r w:rsidR="00801011" w:rsidRPr="00A2632E">
        <w:rPr>
          <w:rFonts w:cs="Arial"/>
          <w:szCs w:val="20"/>
        </w:rPr>
        <w:t xml:space="preserve">2321 </w:t>
      </w:r>
      <w:r w:rsidR="00B36AAE" w:rsidRPr="00A2632E">
        <w:rPr>
          <w:rFonts w:cs="Arial"/>
          <w:szCs w:val="20"/>
        </w:rPr>
        <w:t>fatal or non-fatal</w:t>
      </w:r>
      <w:r w:rsidR="00B36AAE" w:rsidRPr="00A2632E" w:rsidDel="00B36AAE">
        <w:rPr>
          <w:rFonts w:cs="Arial"/>
          <w:szCs w:val="20"/>
        </w:rPr>
        <w:t xml:space="preserve"> </w:t>
      </w:r>
      <w:r w:rsidR="00B36AAE" w:rsidRPr="00A2632E">
        <w:rPr>
          <w:rFonts w:cs="Arial"/>
          <w:szCs w:val="20"/>
        </w:rPr>
        <w:t xml:space="preserve">VTE </w:t>
      </w:r>
      <w:r w:rsidR="00F95EBE" w:rsidRPr="00A2632E">
        <w:rPr>
          <w:rFonts w:cs="Arial"/>
          <w:szCs w:val="20"/>
        </w:rPr>
        <w:t xml:space="preserve">events and </w:t>
      </w:r>
      <w:r w:rsidR="00801011" w:rsidRPr="00A2632E">
        <w:rPr>
          <w:rFonts w:cs="Arial"/>
          <w:szCs w:val="20"/>
        </w:rPr>
        <w:t xml:space="preserve">3385 </w:t>
      </w:r>
      <w:r w:rsidR="00B36AAE" w:rsidRPr="00A2632E">
        <w:rPr>
          <w:rFonts w:cs="Arial"/>
          <w:szCs w:val="20"/>
        </w:rPr>
        <w:t xml:space="preserve">fatal or non-fatal </w:t>
      </w:r>
      <w:r w:rsidR="00F95EBE" w:rsidRPr="00A2632E">
        <w:rPr>
          <w:rFonts w:cs="Arial"/>
          <w:szCs w:val="20"/>
        </w:rPr>
        <w:t xml:space="preserve">CHD events </w:t>
      </w:r>
      <w:proofErr w:type="gramStart"/>
      <w:r w:rsidR="00F95EBE" w:rsidRPr="00A2632E">
        <w:rPr>
          <w:rFonts w:cs="Arial"/>
          <w:szCs w:val="20"/>
        </w:rPr>
        <w:t>were recorded</w:t>
      </w:r>
      <w:proofErr w:type="gramEnd"/>
      <w:r w:rsidR="00F93786" w:rsidRPr="00A2632E">
        <w:rPr>
          <w:rFonts w:cs="Arial"/>
          <w:szCs w:val="20"/>
        </w:rPr>
        <w:t xml:space="preserve"> during a median follow-up of 6.1 years</w:t>
      </w:r>
      <w:r w:rsidR="00F95EBE" w:rsidRPr="00A2632E">
        <w:rPr>
          <w:rFonts w:cs="Arial"/>
          <w:szCs w:val="20"/>
        </w:rPr>
        <w:t>.</w:t>
      </w:r>
    </w:p>
    <w:p w14:paraId="5EF3863B" w14:textId="77777777" w:rsidR="00F95EBE" w:rsidRPr="00A2632E" w:rsidRDefault="00F95EBE" w:rsidP="00424FD2">
      <w:pPr>
        <w:tabs>
          <w:tab w:val="left" w:pos="8280"/>
          <w:tab w:val="left" w:pos="9000"/>
        </w:tabs>
        <w:spacing w:after="0"/>
        <w:rPr>
          <w:rFonts w:cs="Arial"/>
          <w:szCs w:val="20"/>
        </w:rPr>
      </w:pPr>
    </w:p>
    <w:p w14:paraId="19001B83" w14:textId="48611713" w:rsidR="00B02D39" w:rsidRDefault="00563D0F" w:rsidP="00B02D39">
      <w:pPr>
        <w:spacing w:after="0"/>
        <w:rPr>
          <w:szCs w:val="20"/>
        </w:rPr>
      </w:pPr>
      <w:r w:rsidRPr="00A2632E">
        <w:rPr>
          <w:szCs w:val="20"/>
        </w:rPr>
        <w:t>A</w:t>
      </w:r>
      <w:r w:rsidR="006466D2" w:rsidRPr="00A2632E">
        <w:rPr>
          <w:szCs w:val="20"/>
        </w:rPr>
        <w:t xml:space="preserve">ssociations </w:t>
      </w:r>
      <w:r w:rsidR="0078281A" w:rsidRPr="00A2632E">
        <w:rPr>
          <w:szCs w:val="20"/>
        </w:rPr>
        <w:t xml:space="preserve">of </w:t>
      </w:r>
      <w:r w:rsidR="006D6FE9" w:rsidRPr="00A2632E">
        <w:rPr>
          <w:szCs w:val="20"/>
        </w:rPr>
        <w:t xml:space="preserve">several risk factors with </w:t>
      </w:r>
      <w:r w:rsidR="0078281A" w:rsidRPr="00A2632E">
        <w:rPr>
          <w:szCs w:val="20"/>
        </w:rPr>
        <w:t xml:space="preserve">VTE </w:t>
      </w:r>
      <w:r w:rsidR="006466D2" w:rsidRPr="00A2632E">
        <w:rPr>
          <w:szCs w:val="20"/>
        </w:rPr>
        <w:t xml:space="preserve">were </w:t>
      </w:r>
      <w:r w:rsidR="00AA160B" w:rsidRPr="00A2632E">
        <w:rPr>
          <w:szCs w:val="20"/>
        </w:rPr>
        <w:t>approximately log-linear (</w:t>
      </w:r>
      <w:r w:rsidR="00AA160B" w:rsidRPr="00A2632E">
        <w:rPr>
          <w:b/>
          <w:szCs w:val="20"/>
        </w:rPr>
        <w:t>Figure 1</w:t>
      </w:r>
      <w:r w:rsidR="00AA160B" w:rsidRPr="00A2632E">
        <w:rPr>
          <w:szCs w:val="20"/>
        </w:rPr>
        <w:t xml:space="preserve">). </w:t>
      </w:r>
      <w:r w:rsidR="00F81B37" w:rsidRPr="00A2632E">
        <w:rPr>
          <w:szCs w:val="20"/>
        </w:rPr>
        <w:t xml:space="preserve">Older age was associated with </w:t>
      </w:r>
      <w:r w:rsidR="0056299B" w:rsidRPr="00A2632E">
        <w:rPr>
          <w:szCs w:val="20"/>
        </w:rPr>
        <w:t xml:space="preserve">higher </w:t>
      </w:r>
      <w:r w:rsidR="00F81B37" w:rsidRPr="00A2632E">
        <w:rPr>
          <w:szCs w:val="20"/>
        </w:rPr>
        <w:t xml:space="preserve">risk of </w:t>
      </w:r>
      <w:r w:rsidR="00166209" w:rsidRPr="00A2632E">
        <w:rPr>
          <w:szCs w:val="20"/>
        </w:rPr>
        <w:t>VTE</w:t>
      </w:r>
      <w:r w:rsidR="00F81B37" w:rsidRPr="00A2632E">
        <w:rPr>
          <w:szCs w:val="20"/>
        </w:rPr>
        <w:t xml:space="preserve">, with an approximately </w:t>
      </w:r>
      <w:r w:rsidR="0006710C" w:rsidRPr="00A2632E">
        <w:rPr>
          <w:szCs w:val="20"/>
        </w:rPr>
        <w:t>2.8</w:t>
      </w:r>
      <w:r w:rsidR="00F81B37" w:rsidRPr="00A2632E">
        <w:rPr>
          <w:szCs w:val="20"/>
        </w:rPr>
        <w:t xml:space="preserve">-fold higher </w:t>
      </w:r>
      <w:r w:rsidR="00290801" w:rsidRPr="00A2632E">
        <w:rPr>
          <w:szCs w:val="20"/>
        </w:rPr>
        <w:t xml:space="preserve">hazard </w:t>
      </w:r>
      <w:r w:rsidR="00F81B37" w:rsidRPr="00A2632E">
        <w:rPr>
          <w:szCs w:val="20"/>
        </w:rPr>
        <w:t xml:space="preserve">per decade in ERFC and </w:t>
      </w:r>
      <w:r w:rsidR="0006710C" w:rsidRPr="00A2632E">
        <w:rPr>
          <w:szCs w:val="20"/>
        </w:rPr>
        <w:t>1.8</w:t>
      </w:r>
      <w:r w:rsidR="00F81B37" w:rsidRPr="00A2632E">
        <w:rPr>
          <w:szCs w:val="20"/>
        </w:rPr>
        <w:t>-fold higher risk per decade in UKBB</w:t>
      </w:r>
      <w:r w:rsidR="006466D2" w:rsidRPr="00A2632E">
        <w:rPr>
          <w:szCs w:val="20"/>
        </w:rPr>
        <w:t xml:space="preserve"> (</w:t>
      </w:r>
      <w:r w:rsidR="006466D2" w:rsidRPr="00A2632E">
        <w:rPr>
          <w:b/>
          <w:szCs w:val="20"/>
        </w:rPr>
        <w:t xml:space="preserve">Figure </w:t>
      </w:r>
      <w:r w:rsidR="009B75CC" w:rsidRPr="00A2632E">
        <w:rPr>
          <w:b/>
          <w:szCs w:val="20"/>
        </w:rPr>
        <w:t>2</w:t>
      </w:r>
      <w:r w:rsidR="006466D2" w:rsidRPr="00A2632E">
        <w:rPr>
          <w:szCs w:val="20"/>
        </w:rPr>
        <w:t>)</w:t>
      </w:r>
      <w:r w:rsidR="00F81B37" w:rsidRPr="00A2632E">
        <w:rPr>
          <w:szCs w:val="20"/>
        </w:rPr>
        <w:t xml:space="preserve">. </w:t>
      </w:r>
      <w:r w:rsidR="00487423" w:rsidRPr="00A2632E">
        <w:rPr>
          <w:szCs w:val="20"/>
        </w:rPr>
        <w:t xml:space="preserve">Compared to females, males had a higher risk of VTE </w:t>
      </w:r>
      <w:proofErr w:type="gramStart"/>
      <w:r w:rsidR="00487423" w:rsidRPr="00A2632E">
        <w:rPr>
          <w:szCs w:val="20"/>
        </w:rPr>
        <w:t>both in ERFC and UKBB</w:t>
      </w:r>
      <w:proofErr w:type="gramEnd"/>
      <w:r w:rsidR="00487423" w:rsidRPr="00A2632E">
        <w:rPr>
          <w:szCs w:val="20"/>
        </w:rPr>
        <w:t xml:space="preserve"> (HRs </w:t>
      </w:r>
      <w:r w:rsidR="005D3D2C" w:rsidRPr="00A2632E">
        <w:rPr>
          <w:szCs w:val="20"/>
        </w:rPr>
        <w:t>of</w:t>
      </w:r>
      <w:r w:rsidR="00487423" w:rsidRPr="00A2632E">
        <w:rPr>
          <w:szCs w:val="20"/>
        </w:rPr>
        <w:t xml:space="preserve"> 1.17 and 1.44, respectively)</w:t>
      </w:r>
      <w:r w:rsidR="009B75CC" w:rsidRPr="00A2632E">
        <w:rPr>
          <w:szCs w:val="20"/>
        </w:rPr>
        <w:t xml:space="preserve">. </w:t>
      </w:r>
      <w:r w:rsidR="00487423" w:rsidRPr="00A2632E">
        <w:rPr>
          <w:szCs w:val="20"/>
        </w:rPr>
        <w:t>C</w:t>
      </w:r>
      <w:r w:rsidR="009B75CC" w:rsidRPr="00A2632E">
        <w:rPr>
          <w:szCs w:val="20"/>
        </w:rPr>
        <w:t xml:space="preserve">urrent smoking was associated with </w:t>
      </w:r>
      <w:r w:rsidR="006658A1" w:rsidRPr="00A2632E">
        <w:rPr>
          <w:szCs w:val="20"/>
        </w:rPr>
        <w:t>VTE</w:t>
      </w:r>
      <w:r w:rsidR="009B75CC" w:rsidRPr="00A2632E">
        <w:rPr>
          <w:szCs w:val="20"/>
        </w:rPr>
        <w:t xml:space="preserve"> risk in both </w:t>
      </w:r>
      <w:r w:rsidR="00644B98" w:rsidRPr="00A2632E">
        <w:rPr>
          <w:szCs w:val="20"/>
        </w:rPr>
        <w:t xml:space="preserve">ERFC and UKBB </w:t>
      </w:r>
      <w:r w:rsidR="00290801" w:rsidRPr="00A2632E">
        <w:rPr>
          <w:szCs w:val="20"/>
        </w:rPr>
        <w:t xml:space="preserve">(HRs </w:t>
      </w:r>
      <w:r w:rsidR="005D3D2C" w:rsidRPr="00A2632E">
        <w:rPr>
          <w:szCs w:val="20"/>
        </w:rPr>
        <w:t xml:space="preserve">of </w:t>
      </w:r>
      <w:r w:rsidR="00290801" w:rsidRPr="00A2632E">
        <w:rPr>
          <w:szCs w:val="20"/>
        </w:rPr>
        <w:t>1.</w:t>
      </w:r>
      <w:r w:rsidR="006658A1" w:rsidRPr="00A2632E">
        <w:rPr>
          <w:szCs w:val="20"/>
        </w:rPr>
        <w:t>38</w:t>
      </w:r>
      <w:r w:rsidR="00290801" w:rsidRPr="00A2632E">
        <w:rPr>
          <w:szCs w:val="20"/>
        </w:rPr>
        <w:t xml:space="preserve"> and 1.</w:t>
      </w:r>
      <w:r w:rsidR="006658A1" w:rsidRPr="00A2632E">
        <w:rPr>
          <w:szCs w:val="20"/>
        </w:rPr>
        <w:t>2</w:t>
      </w:r>
      <w:r w:rsidR="00290801" w:rsidRPr="00A2632E">
        <w:rPr>
          <w:szCs w:val="20"/>
        </w:rPr>
        <w:t>3</w:t>
      </w:r>
      <w:r w:rsidR="005D3D2C" w:rsidRPr="00A2632E">
        <w:rPr>
          <w:szCs w:val="20"/>
        </w:rPr>
        <w:t>,</w:t>
      </w:r>
      <w:r w:rsidR="00290801" w:rsidRPr="00A2632E">
        <w:rPr>
          <w:szCs w:val="20"/>
        </w:rPr>
        <w:t xml:space="preserve"> respectively)</w:t>
      </w:r>
      <w:r w:rsidR="00B02D39">
        <w:rPr>
          <w:szCs w:val="20"/>
        </w:rPr>
        <w:t>.</w:t>
      </w:r>
      <w:r w:rsidR="00487423" w:rsidRPr="00A2632E">
        <w:rPr>
          <w:szCs w:val="20"/>
        </w:rPr>
        <w:t xml:space="preserve"> </w:t>
      </w:r>
      <w:r w:rsidR="006658A1" w:rsidRPr="00A2632E">
        <w:rPr>
          <w:szCs w:val="20"/>
        </w:rPr>
        <w:t>Markers of adiposity (BMI, waist-to-hip ratio and waist circumference), were all positively associated with higher VTE risk in both</w:t>
      </w:r>
      <w:r w:rsidR="00644B98" w:rsidRPr="00A2632E">
        <w:rPr>
          <w:szCs w:val="20"/>
        </w:rPr>
        <w:t xml:space="preserve"> ERFC and UKBB</w:t>
      </w:r>
      <w:r w:rsidR="006B18C3" w:rsidRPr="00A2632E">
        <w:rPr>
          <w:szCs w:val="20"/>
        </w:rPr>
        <w:t>. F</w:t>
      </w:r>
      <w:r w:rsidR="006658A1" w:rsidRPr="00A2632E">
        <w:rPr>
          <w:szCs w:val="20"/>
        </w:rPr>
        <w:t>or example</w:t>
      </w:r>
      <w:r w:rsidR="00160B4B" w:rsidRPr="00A2632E">
        <w:rPr>
          <w:szCs w:val="20"/>
        </w:rPr>
        <w:t>,</w:t>
      </w:r>
      <w:r w:rsidR="006658A1" w:rsidRPr="00A2632E">
        <w:rPr>
          <w:szCs w:val="20"/>
        </w:rPr>
        <w:t xml:space="preserve"> HRs per 1-SD higher BMI were 1.43 (95% CI 1.35</w:t>
      </w:r>
      <w:r w:rsidR="00644B98" w:rsidRPr="00A2632E">
        <w:rPr>
          <w:szCs w:val="20"/>
        </w:rPr>
        <w:t>-</w:t>
      </w:r>
      <w:r w:rsidR="006658A1" w:rsidRPr="00A2632E">
        <w:rPr>
          <w:szCs w:val="20"/>
        </w:rPr>
        <w:t>1.50) in ERFC and 1.37 (1.32</w:t>
      </w:r>
      <w:r w:rsidR="00644B98" w:rsidRPr="00A2632E">
        <w:rPr>
          <w:szCs w:val="20"/>
        </w:rPr>
        <w:t>-</w:t>
      </w:r>
      <w:r w:rsidR="006658A1" w:rsidRPr="00A2632E">
        <w:rPr>
          <w:szCs w:val="20"/>
        </w:rPr>
        <w:t xml:space="preserve">1.41) in UKBB. </w:t>
      </w:r>
      <w:r w:rsidR="00B02D39">
        <w:rPr>
          <w:szCs w:val="20"/>
        </w:rPr>
        <w:t>C</w:t>
      </w:r>
      <w:r w:rsidR="00B02D39" w:rsidRPr="00A2632E">
        <w:rPr>
          <w:szCs w:val="20"/>
        </w:rPr>
        <w:t xml:space="preserve">urrent alcohol consumption was inversely associated with VTE risk in both ERFC and UKBB (HRs of 0.75 and 0.82, respectively). </w:t>
      </w:r>
      <w:r w:rsidR="00B02D39">
        <w:rPr>
          <w:szCs w:val="20"/>
        </w:rPr>
        <w:t>In exploratory analyses restricted to current drinkers in UKBB (which should limit the effects of certain residual biases, such as reverse causality related to “sick quitters”</w:t>
      </w:r>
      <w:r w:rsidR="00E31184">
        <w:rPr>
          <w:szCs w:val="20"/>
        </w:rPr>
        <w:fldChar w:fldCharType="begin">
          <w:fldData xml:space="preserve">PEVuZE5vdGU+PENpdGU+PEF1dGhvcj5Xb29kPC9BdXRob3I+PFllYXI+MjAxODwvWWVhcj48UmVj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</w:fldData>
        </w:fldChar>
      </w:r>
      <w:r w:rsidR="00E31184">
        <w:rPr>
          <w:szCs w:val="20"/>
        </w:rPr>
        <w:instrText xml:space="preserve"> ADDIN EN.CITE </w:instrText>
      </w:r>
      <w:r w:rsidR="00E31184">
        <w:rPr>
          <w:szCs w:val="20"/>
        </w:rPr>
        <w:fldChar w:fldCharType="begin">
          <w:fldData xml:space="preserve">PEVuZE5vdGU+PENpdGU+PEF1dGhvcj5Xb29kPC9BdXRob3I+PFllYXI+MjAxODwvWWVhcj48UmVj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</w:fldData>
        </w:fldChar>
      </w:r>
      <w:r w:rsidR="00E31184">
        <w:rPr>
          <w:szCs w:val="20"/>
        </w:rPr>
        <w:instrText xml:space="preserve"> ADDIN EN.CITE.DATA </w:instrText>
      </w:r>
      <w:r w:rsidR="00E31184">
        <w:rPr>
          <w:szCs w:val="20"/>
        </w:rPr>
      </w:r>
      <w:r w:rsidR="00E31184">
        <w:rPr>
          <w:szCs w:val="20"/>
        </w:rPr>
        <w:fldChar w:fldCharType="end"/>
      </w:r>
      <w:r w:rsidR="00E31184">
        <w:rPr>
          <w:szCs w:val="20"/>
        </w:rPr>
      </w:r>
      <w:r w:rsidR="00E31184">
        <w:rPr>
          <w:szCs w:val="20"/>
        </w:rPr>
        <w:fldChar w:fldCharType="separate"/>
      </w:r>
      <w:r w:rsidR="00E31184" w:rsidRPr="00E31184">
        <w:rPr>
          <w:noProof/>
          <w:szCs w:val="20"/>
          <w:vertAlign w:val="superscript"/>
        </w:rPr>
        <w:t>32</w:t>
      </w:r>
      <w:r w:rsidR="00E31184">
        <w:rPr>
          <w:szCs w:val="20"/>
        </w:rPr>
        <w:fldChar w:fldCharType="end"/>
      </w:r>
      <w:r w:rsidR="00B02D39">
        <w:rPr>
          <w:szCs w:val="20"/>
        </w:rPr>
        <w:t xml:space="preserve">), we found that the inverse association between amount of alcohol consumed and VTE risk persisted </w:t>
      </w:r>
      <w:r w:rsidR="00B02D39" w:rsidRPr="00B02D39">
        <w:rPr>
          <w:szCs w:val="20"/>
        </w:rPr>
        <w:t>(Figure S1)</w:t>
      </w:r>
      <w:r w:rsidR="00B02D39">
        <w:rPr>
          <w:szCs w:val="20"/>
        </w:rPr>
        <w:t>.</w:t>
      </w:r>
    </w:p>
    <w:p w14:paraId="3F43723E" w14:textId="77777777" w:rsidR="00B02D39" w:rsidRDefault="00B02D39" w:rsidP="00CF233A">
      <w:pPr>
        <w:spacing w:after="0"/>
        <w:rPr>
          <w:szCs w:val="20"/>
        </w:rPr>
      </w:pPr>
    </w:p>
    <w:p w14:paraId="72471375" w14:textId="0405984A" w:rsidR="00CA03AF" w:rsidRPr="00A2632E" w:rsidRDefault="006B18C3" w:rsidP="00CF233A">
      <w:pPr>
        <w:spacing w:after="0"/>
        <w:rPr>
          <w:szCs w:val="20"/>
        </w:rPr>
      </w:pPr>
      <w:r w:rsidRPr="00A2632E">
        <w:rPr>
          <w:szCs w:val="20"/>
        </w:rPr>
        <w:t xml:space="preserve">By contrast, for </w:t>
      </w:r>
      <w:r w:rsidR="00FE3840" w:rsidRPr="00A2632E">
        <w:rPr>
          <w:szCs w:val="20"/>
        </w:rPr>
        <w:t xml:space="preserve">some </w:t>
      </w:r>
      <w:r w:rsidRPr="00A2632E">
        <w:rPr>
          <w:szCs w:val="20"/>
        </w:rPr>
        <w:t xml:space="preserve">other risk factors </w:t>
      </w:r>
      <w:r w:rsidR="00117AA4" w:rsidRPr="00A2632E">
        <w:rPr>
          <w:szCs w:val="20"/>
        </w:rPr>
        <w:t xml:space="preserve">we studied, </w:t>
      </w:r>
      <w:r w:rsidRPr="00A2632E">
        <w:rPr>
          <w:szCs w:val="20"/>
        </w:rPr>
        <w:t xml:space="preserve">we noted </w:t>
      </w:r>
      <w:r w:rsidR="001844F7" w:rsidRPr="00A2632E">
        <w:rPr>
          <w:szCs w:val="20"/>
        </w:rPr>
        <w:t xml:space="preserve">potentially </w:t>
      </w:r>
      <w:r w:rsidRPr="00A2632E">
        <w:rPr>
          <w:szCs w:val="20"/>
        </w:rPr>
        <w:t>directionally</w:t>
      </w:r>
      <w:r w:rsidR="0002034D" w:rsidRPr="00A2632E">
        <w:rPr>
          <w:szCs w:val="20"/>
        </w:rPr>
        <w:t xml:space="preserve"> discordant</w:t>
      </w:r>
      <w:r w:rsidRPr="00A2632E">
        <w:rPr>
          <w:szCs w:val="20"/>
        </w:rPr>
        <w:t xml:space="preserve"> associations across ERFC and UKBB. For example, 1-SD higher </w:t>
      </w:r>
      <w:r w:rsidR="0021518B" w:rsidRPr="00A2632E">
        <w:rPr>
          <w:szCs w:val="20"/>
        </w:rPr>
        <w:t>s</w:t>
      </w:r>
      <w:r w:rsidR="00E40114" w:rsidRPr="00A2632E">
        <w:rPr>
          <w:szCs w:val="20"/>
        </w:rPr>
        <w:t>ystolic blood pressure</w:t>
      </w:r>
      <w:r w:rsidR="00E13A65" w:rsidRPr="00A2632E">
        <w:rPr>
          <w:szCs w:val="20"/>
        </w:rPr>
        <w:t xml:space="preserve"> </w:t>
      </w:r>
      <w:r w:rsidR="00F12046" w:rsidRPr="00A2632E">
        <w:rPr>
          <w:szCs w:val="20"/>
        </w:rPr>
        <w:t xml:space="preserve">was </w:t>
      </w:r>
      <w:r w:rsidR="0012323B" w:rsidRPr="00A2632E">
        <w:rPr>
          <w:szCs w:val="20"/>
        </w:rPr>
        <w:t xml:space="preserve">not </w:t>
      </w:r>
      <w:r w:rsidRPr="00A2632E">
        <w:rPr>
          <w:szCs w:val="20"/>
        </w:rPr>
        <w:t xml:space="preserve">clearly </w:t>
      </w:r>
      <w:r w:rsidR="00F12046" w:rsidRPr="00A2632E">
        <w:rPr>
          <w:szCs w:val="20"/>
        </w:rPr>
        <w:t xml:space="preserve">associated with </w:t>
      </w:r>
      <w:r w:rsidR="00A9320B" w:rsidRPr="00A2632E">
        <w:rPr>
          <w:szCs w:val="20"/>
        </w:rPr>
        <w:t>risk</w:t>
      </w:r>
      <w:r w:rsidR="00A9320B" w:rsidRPr="00A2632E" w:rsidDel="009B75CC">
        <w:rPr>
          <w:szCs w:val="20"/>
        </w:rPr>
        <w:t xml:space="preserve"> </w:t>
      </w:r>
      <w:r w:rsidR="00A9320B" w:rsidRPr="00A2632E">
        <w:rPr>
          <w:szCs w:val="20"/>
        </w:rPr>
        <w:t xml:space="preserve">of </w:t>
      </w:r>
      <w:r w:rsidR="008B6F6D" w:rsidRPr="00A2632E">
        <w:rPr>
          <w:szCs w:val="20"/>
        </w:rPr>
        <w:t>VTE</w:t>
      </w:r>
      <w:r w:rsidR="009B75CC" w:rsidRPr="00A2632E">
        <w:rPr>
          <w:szCs w:val="20"/>
        </w:rPr>
        <w:t xml:space="preserve"> in ERFC (HR </w:t>
      </w:r>
      <w:r w:rsidR="00A9320B" w:rsidRPr="00A2632E">
        <w:rPr>
          <w:szCs w:val="20"/>
        </w:rPr>
        <w:t>1.07</w:t>
      </w:r>
      <w:r w:rsidR="009B75CC" w:rsidRPr="00A2632E">
        <w:rPr>
          <w:szCs w:val="20"/>
        </w:rPr>
        <w:t xml:space="preserve">, </w:t>
      </w:r>
      <w:r w:rsidR="00A9320B" w:rsidRPr="00A2632E">
        <w:rPr>
          <w:szCs w:val="20"/>
        </w:rPr>
        <w:t>0.95</w:t>
      </w:r>
      <w:r w:rsidR="009B75CC" w:rsidRPr="00A2632E">
        <w:rPr>
          <w:szCs w:val="20"/>
        </w:rPr>
        <w:t>-1.</w:t>
      </w:r>
      <w:r w:rsidR="00A9320B" w:rsidRPr="00A2632E">
        <w:rPr>
          <w:szCs w:val="20"/>
        </w:rPr>
        <w:t>17</w:t>
      </w:r>
      <w:r w:rsidR="009B75CC" w:rsidRPr="00A2632E">
        <w:rPr>
          <w:szCs w:val="20"/>
        </w:rPr>
        <w:t>), but</w:t>
      </w:r>
      <w:r w:rsidRPr="00A2632E">
        <w:rPr>
          <w:szCs w:val="20"/>
        </w:rPr>
        <w:t xml:space="preserve"> it</w:t>
      </w:r>
      <w:r w:rsidR="009B75CC" w:rsidRPr="00A2632E">
        <w:rPr>
          <w:szCs w:val="20"/>
        </w:rPr>
        <w:t xml:space="preserve"> was inversely associated with </w:t>
      </w:r>
      <w:r w:rsidR="00A9320B" w:rsidRPr="00A2632E">
        <w:rPr>
          <w:szCs w:val="20"/>
        </w:rPr>
        <w:t>risk</w:t>
      </w:r>
      <w:r w:rsidR="00A9320B" w:rsidRPr="00A2632E" w:rsidDel="009B75CC">
        <w:rPr>
          <w:szCs w:val="20"/>
        </w:rPr>
        <w:t xml:space="preserve"> </w:t>
      </w:r>
      <w:r w:rsidR="00A9320B" w:rsidRPr="00A2632E">
        <w:rPr>
          <w:szCs w:val="20"/>
        </w:rPr>
        <w:t>of VTE</w:t>
      </w:r>
      <w:r w:rsidR="009B75CC" w:rsidRPr="00A2632E">
        <w:rPr>
          <w:szCs w:val="20"/>
        </w:rPr>
        <w:t xml:space="preserve"> in UKBB (</w:t>
      </w:r>
      <w:r w:rsidR="00A9320B" w:rsidRPr="00A2632E">
        <w:rPr>
          <w:szCs w:val="20"/>
        </w:rPr>
        <w:t>0.83</w:t>
      </w:r>
      <w:r w:rsidR="009B75CC" w:rsidRPr="00A2632E">
        <w:rPr>
          <w:szCs w:val="20"/>
        </w:rPr>
        <w:t>, 0.7</w:t>
      </w:r>
      <w:r w:rsidR="00A9320B" w:rsidRPr="00A2632E">
        <w:rPr>
          <w:szCs w:val="20"/>
        </w:rPr>
        <w:t>7</w:t>
      </w:r>
      <w:r w:rsidR="009B75CC" w:rsidRPr="00A2632E">
        <w:rPr>
          <w:szCs w:val="20"/>
        </w:rPr>
        <w:t>-0.9</w:t>
      </w:r>
      <w:r w:rsidR="00A9320B" w:rsidRPr="00A2632E">
        <w:rPr>
          <w:szCs w:val="20"/>
        </w:rPr>
        <w:t>0</w:t>
      </w:r>
      <w:r w:rsidR="009B75CC" w:rsidRPr="00A2632E">
        <w:rPr>
          <w:szCs w:val="20"/>
        </w:rPr>
        <w:t xml:space="preserve">). </w:t>
      </w:r>
      <w:r w:rsidR="0002034D" w:rsidRPr="00A2632E">
        <w:rPr>
          <w:szCs w:val="20"/>
        </w:rPr>
        <w:t>Conversely, 1-SD</w:t>
      </w:r>
      <w:r w:rsidR="0021518B" w:rsidRPr="00A2632E">
        <w:rPr>
          <w:szCs w:val="20"/>
        </w:rPr>
        <w:t xml:space="preserve"> d</w:t>
      </w:r>
      <w:r w:rsidR="00C95E23" w:rsidRPr="00A2632E">
        <w:rPr>
          <w:szCs w:val="20"/>
        </w:rPr>
        <w:t xml:space="preserve">iastolic blood pressure was associated with </w:t>
      </w:r>
      <w:r w:rsidR="00A9320B" w:rsidRPr="00A2632E">
        <w:rPr>
          <w:szCs w:val="20"/>
        </w:rPr>
        <w:t>higher risk of VTE</w:t>
      </w:r>
      <w:r w:rsidR="009B75CC" w:rsidRPr="00A2632E">
        <w:rPr>
          <w:szCs w:val="20"/>
        </w:rPr>
        <w:t xml:space="preserve"> in ERFC (1.2</w:t>
      </w:r>
      <w:r w:rsidR="00A9320B" w:rsidRPr="00A2632E">
        <w:rPr>
          <w:szCs w:val="20"/>
        </w:rPr>
        <w:t>6</w:t>
      </w:r>
      <w:r w:rsidR="009B75CC" w:rsidRPr="00A2632E">
        <w:rPr>
          <w:szCs w:val="20"/>
        </w:rPr>
        <w:t>, 1.11-1.4</w:t>
      </w:r>
      <w:r w:rsidR="00A9320B" w:rsidRPr="00A2632E">
        <w:rPr>
          <w:szCs w:val="20"/>
        </w:rPr>
        <w:t>2</w:t>
      </w:r>
      <w:r w:rsidR="009B75CC" w:rsidRPr="00A2632E">
        <w:rPr>
          <w:szCs w:val="20"/>
        </w:rPr>
        <w:t>)</w:t>
      </w:r>
      <w:r w:rsidR="000F6798" w:rsidRPr="00A2632E">
        <w:rPr>
          <w:szCs w:val="20"/>
        </w:rPr>
        <w:t xml:space="preserve">, </w:t>
      </w:r>
      <w:r w:rsidR="009B75CC" w:rsidRPr="00A2632E">
        <w:rPr>
          <w:szCs w:val="20"/>
        </w:rPr>
        <w:t xml:space="preserve">but </w:t>
      </w:r>
      <w:r w:rsidR="0002034D" w:rsidRPr="00A2632E">
        <w:rPr>
          <w:szCs w:val="20"/>
        </w:rPr>
        <w:t xml:space="preserve">it </w:t>
      </w:r>
      <w:r w:rsidR="009B75CC" w:rsidRPr="00A2632E">
        <w:rPr>
          <w:szCs w:val="20"/>
        </w:rPr>
        <w:t xml:space="preserve">was not associated with </w:t>
      </w:r>
      <w:r w:rsidR="00A9320B" w:rsidRPr="00A2632E">
        <w:rPr>
          <w:szCs w:val="20"/>
        </w:rPr>
        <w:t xml:space="preserve">risk of VTE </w:t>
      </w:r>
      <w:r w:rsidR="009B75CC" w:rsidRPr="00A2632E">
        <w:rPr>
          <w:szCs w:val="20"/>
        </w:rPr>
        <w:t>in UKBB (</w:t>
      </w:r>
      <w:r w:rsidR="00A9320B" w:rsidRPr="00A2632E">
        <w:rPr>
          <w:szCs w:val="20"/>
        </w:rPr>
        <w:t>0.94</w:t>
      </w:r>
      <w:r w:rsidR="009B75CC" w:rsidRPr="00A2632E">
        <w:rPr>
          <w:szCs w:val="20"/>
        </w:rPr>
        <w:t xml:space="preserve">, </w:t>
      </w:r>
      <w:r w:rsidR="00F91B2C" w:rsidRPr="00A2632E">
        <w:rPr>
          <w:szCs w:val="20"/>
        </w:rPr>
        <w:t>0.</w:t>
      </w:r>
      <w:r w:rsidR="00A9320B" w:rsidRPr="00A2632E">
        <w:rPr>
          <w:szCs w:val="20"/>
        </w:rPr>
        <w:t>87</w:t>
      </w:r>
      <w:r w:rsidR="00F91B2C" w:rsidRPr="00A2632E">
        <w:rPr>
          <w:szCs w:val="20"/>
        </w:rPr>
        <w:t>-1.</w:t>
      </w:r>
      <w:r w:rsidR="00A9320B" w:rsidRPr="00A2632E">
        <w:rPr>
          <w:szCs w:val="20"/>
        </w:rPr>
        <w:t>02</w:t>
      </w:r>
      <w:r w:rsidR="009B75CC" w:rsidRPr="00A2632E">
        <w:rPr>
          <w:szCs w:val="20"/>
        </w:rPr>
        <w:t>)</w:t>
      </w:r>
      <w:r w:rsidR="00F34069" w:rsidRPr="00A2632E">
        <w:rPr>
          <w:szCs w:val="20"/>
        </w:rPr>
        <w:t>.</w:t>
      </w:r>
      <w:r w:rsidR="003D46B2" w:rsidRPr="00A2632E">
        <w:rPr>
          <w:szCs w:val="20"/>
        </w:rPr>
        <w:t xml:space="preserve"> </w:t>
      </w:r>
      <w:r w:rsidR="007715B3" w:rsidRPr="00A2632E">
        <w:rPr>
          <w:szCs w:val="20"/>
        </w:rPr>
        <w:t>I</w:t>
      </w:r>
      <w:r w:rsidR="0012323B" w:rsidRPr="00A2632E">
        <w:rPr>
          <w:szCs w:val="20"/>
        </w:rPr>
        <w:t>n ERFC</w:t>
      </w:r>
      <w:r w:rsidR="0002034D" w:rsidRPr="00A2632E">
        <w:rPr>
          <w:szCs w:val="20"/>
        </w:rPr>
        <w:t>,</w:t>
      </w:r>
      <w:r w:rsidR="0012323B" w:rsidRPr="00A2632E">
        <w:rPr>
          <w:szCs w:val="20"/>
        </w:rPr>
        <w:t xml:space="preserve"> </w:t>
      </w:r>
      <w:r w:rsidR="0021518B" w:rsidRPr="00A2632E">
        <w:rPr>
          <w:szCs w:val="20"/>
        </w:rPr>
        <w:t xml:space="preserve">history of </w:t>
      </w:r>
      <w:r w:rsidR="007715B3" w:rsidRPr="00A2632E">
        <w:rPr>
          <w:szCs w:val="20"/>
        </w:rPr>
        <w:t xml:space="preserve">diabetes was associated with </w:t>
      </w:r>
      <w:r w:rsidR="0021518B" w:rsidRPr="00A2632E">
        <w:rPr>
          <w:szCs w:val="20"/>
        </w:rPr>
        <w:t xml:space="preserve">higher </w:t>
      </w:r>
      <w:r w:rsidR="00F6534D" w:rsidRPr="00A2632E">
        <w:rPr>
          <w:szCs w:val="20"/>
        </w:rPr>
        <w:t xml:space="preserve">risk of VTE </w:t>
      </w:r>
      <w:r w:rsidR="009B75CC" w:rsidRPr="00A2632E">
        <w:rPr>
          <w:szCs w:val="20"/>
        </w:rPr>
        <w:t>(1.67, 1.27-2.19)</w:t>
      </w:r>
      <w:r w:rsidR="0002034D" w:rsidRPr="00A2632E">
        <w:rPr>
          <w:szCs w:val="20"/>
        </w:rPr>
        <w:t xml:space="preserve"> as was 1-SD higher fasting baseline glucose concentration (1.27, 1.08-1.48)</w:t>
      </w:r>
      <w:r w:rsidR="0061647E" w:rsidRPr="00A2632E">
        <w:rPr>
          <w:szCs w:val="20"/>
        </w:rPr>
        <w:t>,</w:t>
      </w:r>
      <w:r w:rsidR="00AE7734" w:rsidRPr="00A2632E">
        <w:rPr>
          <w:szCs w:val="20"/>
        </w:rPr>
        <w:t xml:space="preserve"> while</w:t>
      </w:r>
      <w:r w:rsidR="0061647E" w:rsidRPr="00A2632E">
        <w:rPr>
          <w:szCs w:val="20"/>
        </w:rPr>
        <w:t xml:space="preserve"> </w:t>
      </w:r>
      <w:r w:rsidR="009B75CC" w:rsidRPr="00A2632E">
        <w:rPr>
          <w:szCs w:val="20"/>
        </w:rPr>
        <w:t xml:space="preserve">in UKBB </w:t>
      </w:r>
      <w:r w:rsidR="00487423" w:rsidRPr="00A2632E">
        <w:rPr>
          <w:szCs w:val="20"/>
        </w:rPr>
        <w:t xml:space="preserve">history of </w:t>
      </w:r>
      <w:r w:rsidR="009B75CC" w:rsidRPr="00A2632E">
        <w:rPr>
          <w:szCs w:val="20"/>
        </w:rPr>
        <w:t>diabetes was inversely associated with</w:t>
      </w:r>
      <w:r w:rsidR="00F6534D" w:rsidRPr="00A2632E">
        <w:rPr>
          <w:szCs w:val="20"/>
        </w:rPr>
        <w:t xml:space="preserve"> risk of VTE </w:t>
      </w:r>
      <w:r w:rsidR="009B75CC" w:rsidRPr="00A2632E">
        <w:rPr>
          <w:szCs w:val="20"/>
        </w:rPr>
        <w:t>(0.</w:t>
      </w:r>
      <w:r w:rsidR="00F6534D" w:rsidRPr="00A2632E">
        <w:rPr>
          <w:szCs w:val="20"/>
        </w:rPr>
        <w:t>83</w:t>
      </w:r>
      <w:r w:rsidR="009B75CC" w:rsidRPr="00A2632E">
        <w:rPr>
          <w:szCs w:val="20"/>
        </w:rPr>
        <w:t>, 0.6</w:t>
      </w:r>
      <w:r w:rsidR="00F6534D" w:rsidRPr="00A2632E">
        <w:rPr>
          <w:szCs w:val="20"/>
        </w:rPr>
        <w:t>9</w:t>
      </w:r>
      <w:r w:rsidR="009B75CC" w:rsidRPr="00A2632E">
        <w:rPr>
          <w:szCs w:val="20"/>
        </w:rPr>
        <w:t>-0.9</w:t>
      </w:r>
      <w:r w:rsidR="00F6534D" w:rsidRPr="00A2632E">
        <w:rPr>
          <w:szCs w:val="20"/>
        </w:rPr>
        <w:t>9</w:t>
      </w:r>
      <w:r w:rsidR="0061647E" w:rsidRPr="00A2632E">
        <w:rPr>
          <w:szCs w:val="20"/>
        </w:rPr>
        <w:t>)</w:t>
      </w:r>
      <w:r w:rsidR="009B75CC" w:rsidRPr="00A2632E">
        <w:rPr>
          <w:szCs w:val="20"/>
        </w:rPr>
        <w:t xml:space="preserve">. </w:t>
      </w:r>
      <w:r w:rsidR="001333C2" w:rsidRPr="00A2632E">
        <w:rPr>
          <w:szCs w:val="20"/>
        </w:rPr>
        <w:t xml:space="preserve">To investigate whether these discordant associations chiefly reflected the different VTE outcomes recorded across ERFC and UKBB, we restricted analysis to the UKBB (which had recorded both fatal and nonfatal VTE outcomes). In UKBB-specific analyses, we found </w:t>
      </w:r>
      <w:r w:rsidR="00C253B1" w:rsidRPr="00A2632E">
        <w:rPr>
          <w:szCs w:val="20"/>
        </w:rPr>
        <w:t xml:space="preserve">a similar pattern of </w:t>
      </w:r>
      <w:r w:rsidR="0032534B" w:rsidRPr="00A2632E">
        <w:rPr>
          <w:szCs w:val="20"/>
        </w:rPr>
        <w:t>difference</w:t>
      </w:r>
      <w:r w:rsidR="001333C2" w:rsidRPr="00A2632E">
        <w:rPr>
          <w:szCs w:val="20"/>
        </w:rPr>
        <w:t xml:space="preserve"> of HRs for fatal versus nonfatal VTEs with blood pressure and diabetes</w:t>
      </w:r>
      <w:r w:rsidR="00C253B1" w:rsidRPr="00A2632E">
        <w:rPr>
          <w:szCs w:val="20"/>
        </w:rPr>
        <w:t xml:space="preserve"> </w:t>
      </w:r>
      <w:r w:rsidR="001333C2" w:rsidRPr="00A2632E">
        <w:rPr>
          <w:szCs w:val="20"/>
        </w:rPr>
        <w:t xml:space="preserve">to that observed in our comparison across ERFC and </w:t>
      </w:r>
      <w:r w:rsidR="001333C2" w:rsidRPr="00277B31">
        <w:rPr>
          <w:szCs w:val="20"/>
        </w:rPr>
        <w:t>UKBB (</w:t>
      </w:r>
      <w:r w:rsidR="001333C2" w:rsidRPr="00277B31">
        <w:rPr>
          <w:b/>
          <w:szCs w:val="20"/>
        </w:rPr>
        <w:t>Figure S</w:t>
      </w:r>
      <w:r w:rsidR="00A2632E" w:rsidRPr="00277B31">
        <w:rPr>
          <w:b/>
          <w:szCs w:val="20"/>
        </w:rPr>
        <w:t>2</w:t>
      </w:r>
      <w:r w:rsidR="001333C2" w:rsidRPr="00277B31">
        <w:rPr>
          <w:szCs w:val="20"/>
        </w:rPr>
        <w:t>)</w:t>
      </w:r>
      <w:r w:rsidR="00C253B1" w:rsidRPr="00277B31">
        <w:rPr>
          <w:szCs w:val="20"/>
        </w:rPr>
        <w:t>.</w:t>
      </w:r>
      <w:r w:rsidR="00C253B1" w:rsidRPr="00A2632E">
        <w:rPr>
          <w:szCs w:val="20"/>
        </w:rPr>
        <w:t xml:space="preserve"> This result</w:t>
      </w:r>
      <w:r w:rsidR="001333C2" w:rsidRPr="00A2632E">
        <w:rPr>
          <w:szCs w:val="20"/>
        </w:rPr>
        <w:t xml:space="preserve"> suggest</w:t>
      </w:r>
      <w:r w:rsidR="00C253B1" w:rsidRPr="00A2632E">
        <w:rPr>
          <w:szCs w:val="20"/>
        </w:rPr>
        <w:t>s that</w:t>
      </w:r>
      <w:r w:rsidR="001333C2" w:rsidRPr="00A2632E">
        <w:rPr>
          <w:szCs w:val="20"/>
        </w:rPr>
        <w:t xml:space="preserve"> </w:t>
      </w:r>
      <w:r w:rsidR="00793C90" w:rsidRPr="00A2632E">
        <w:rPr>
          <w:szCs w:val="20"/>
        </w:rPr>
        <w:t>blood pressure and diabetes may have di</w:t>
      </w:r>
      <w:r w:rsidR="0032534B" w:rsidRPr="00A2632E">
        <w:rPr>
          <w:szCs w:val="20"/>
        </w:rPr>
        <w:t>ffering</w:t>
      </w:r>
      <w:r w:rsidR="00793C90" w:rsidRPr="00A2632E">
        <w:rPr>
          <w:szCs w:val="20"/>
        </w:rPr>
        <w:t xml:space="preserve"> associations with </w:t>
      </w:r>
      <w:r w:rsidR="00C253B1" w:rsidRPr="00A2632E">
        <w:rPr>
          <w:szCs w:val="20"/>
        </w:rPr>
        <w:t>fatal versus nonfatal VTEs</w:t>
      </w:r>
      <w:r w:rsidR="001333C2" w:rsidRPr="00A2632E">
        <w:rPr>
          <w:szCs w:val="20"/>
        </w:rPr>
        <w:t xml:space="preserve">. </w:t>
      </w:r>
    </w:p>
    <w:p w14:paraId="698BC5A2" w14:textId="4C8D0CBE" w:rsidR="00CF233A" w:rsidRPr="00A2632E" w:rsidRDefault="006475AF" w:rsidP="00CF233A">
      <w:pPr>
        <w:spacing w:after="0"/>
        <w:rPr>
          <w:szCs w:val="20"/>
        </w:rPr>
      </w:pPr>
      <w:r w:rsidRPr="00A2632E">
        <w:rPr>
          <w:noProof/>
          <w:color w:val="000000" w:themeColor="text1"/>
        </w:rPr>
        <w:t xml:space="preserve">At the time of </w:t>
      </w:r>
      <w:r w:rsidR="001844F7" w:rsidRPr="00A2632E">
        <w:rPr>
          <w:noProof/>
          <w:color w:val="000000" w:themeColor="text1"/>
        </w:rPr>
        <w:t xml:space="preserve">our </w:t>
      </w:r>
      <w:r w:rsidRPr="00A2632E">
        <w:rPr>
          <w:noProof/>
          <w:color w:val="000000" w:themeColor="text1"/>
        </w:rPr>
        <w:t xml:space="preserve">analysis, </w:t>
      </w:r>
      <w:r w:rsidR="001844F7" w:rsidRPr="00A2632E">
        <w:rPr>
          <w:noProof/>
          <w:color w:val="000000" w:themeColor="text1"/>
        </w:rPr>
        <w:t>data on</w:t>
      </w:r>
      <w:r w:rsidR="000679F4" w:rsidRPr="00A2632E">
        <w:rPr>
          <w:noProof/>
          <w:color w:val="000000" w:themeColor="text1"/>
        </w:rPr>
        <w:t xml:space="preserve"> </w:t>
      </w:r>
      <w:r w:rsidR="001844F7" w:rsidRPr="00A2632E">
        <w:rPr>
          <w:noProof/>
          <w:color w:val="000000" w:themeColor="text1"/>
        </w:rPr>
        <w:t xml:space="preserve">plasma </w:t>
      </w:r>
      <w:r w:rsidR="000679F4" w:rsidRPr="00A2632E">
        <w:rPr>
          <w:noProof/>
          <w:color w:val="000000" w:themeColor="text1"/>
        </w:rPr>
        <w:t>biomarkers w</w:t>
      </w:r>
      <w:r w:rsidR="001844F7" w:rsidRPr="00A2632E">
        <w:rPr>
          <w:noProof/>
          <w:color w:val="000000" w:themeColor="text1"/>
        </w:rPr>
        <w:t>ere</w:t>
      </w:r>
      <w:r w:rsidR="000679F4" w:rsidRPr="00A2632E">
        <w:rPr>
          <w:noProof/>
          <w:color w:val="000000" w:themeColor="text1"/>
        </w:rPr>
        <w:t xml:space="preserve"> available in </w:t>
      </w:r>
      <w:r w:rsidR="00A24E60" w:rsidRPr="00A2632E">
        <w:rPr>
          <w:noProof/>
          <w:color w:val="000000" w:themeColor="text1"/>
        </w:rPr>
        <w:t xml:space="preserve">the </w:t>
      </w:r>
      <w:r w:rsidR="000679F4" w:rsidRPr="00A2632E">
        <w:rPr>
          <w:noProof/>
          <w:color w:val="000000" w:themeColor="text1"/>
        </w:rPr>
        <w:t>ERFC</w:t>
      </w:r>
      <w:r w:rsidR="00A24E60" w:rsidRPr="00A2632E">
        <w:rPr>
          <w:noProof/>
          <w:color w:val="000000" w:themeColor="text1"/>
        </w:rPr>
        <w:t xml:space="preserve"> but not</w:t>
      </w:r>
      <w:r w:rsidR="001844F7" w:rsidRPr="00A2632E">
        <w:rPr>
          <w:noProof/>
          <w:color w:val="000000" w:themeColor="text1"/>
        </w:rPr>
        <w:t xml:space="preserve"> in</w:t>
      </w:r>
      <w:r w:rsidR="00A24E60" w:rsidRPr="00A2632E">
        <w:rPr>
          <w:noProof/>
          <w:color w:val="000000" w:themeColor="text1"/>
        </w:rPr>
        <w:t xml:space="preserve"> UKBB</w:t>
      </w:r>
      <w:r w:rsidR="000679F4" w:rsidRPr="00A2632E">
        <w:rPr>
          <w:noProof/>
          <w:color w:val="000000" w:themeColor="text1"/>
        </w:rPr>
        <w:t xml:space="preserve"> (</w:t>
      </w:r>
      <w:r w:rsidR="000679F4" w:rsidRPr="00A2632E">
        <w:rPr>
          <w:b/>
          <w:noProof/>
          <w:color w:val="000000" w:themeColor="text1"/>
        </w:rPr>
        <w:t xml:space="preserve">Figure </w:t>
      </w:r>
      <w:r w:rsidR="00F91B2C" w:rsidRPr="00A2632E">
        <w:rPr>
          <w:b/>
          <w:noProof/>
          <w:color w:val="000000" w:themeColor="text1"/>
        </w:rPr>
        <w:t>2</w:t>
      </w:r>
      <w:r w:rsidR="000679F4" w:rsidRPr="00A2632E">
        <w:rPr>
          <w:noProof/>
          <w:color w:val="000000" w:themeColor="text1"/>
        </w:rPr>
        <w:t xml:space="preserve">). </w:t>
      </w:r>
      <w:r w:rsidR="00A24E60" w:rsidRPr="00A2632E">
        <w:rPr>
          <w:noProof/>
          <w:color w:val="000000" w:themeColor="text1"/>
        </w:rPr>
        <w:t>In the ERFC, a</w:t>
      </w:r>
      <w:r w:rsidR="00CE6507" w:rsidRPr="00A2632E">
        <w:rPr>
          <w:noProof/>
          <w:color w:val="000000" w:themeColor="text1"/>
        </w:rPr>
        <w:t xml:space="preserve">polipoprotein-B, apolipoproien-A, and </w:t>
      </w:r>
      <w:proofErr w:type="gramStart"/>
      <w:r w:rsidR="00CE6507" w:rsidRPr="00A2632E">
        <w:rPr>
          <w:rFonts w:cs="Arial"/>
          <w:bCs/>
        </w:rPr>
        <w:t>lipoprotein(</w:t>
      </w:r>
      <w:proofErr w:type="gramEnd"/>
      <w:r w:rsidR="00CE6507" w:rsidRPr="00A2632E">
        <w:rPr>
          <w:rFonts w:cs="Arial"/>
          <w:bCs/>
        </w:rPr>
        <w:t xml:space="preserve">a) </w:t>
      </w:r>
      <w:r w:rsidR="00A24E60" w:rsidRPr="00A2632E">
        <w:rPr>
          <w:rFonts w:cs="Arial"/>
          <w:bCs/>
        </w:rPr>
        <w:t xml:space="preserve">each </w:t>
      </w:r>
      <w:r w:rsidR="00CE6507" w:rsidRPr="00A2632E">
        <w:rPr>
          <w:noProof/>
          <w:color w:val="000000" w:themeColor="text1"/>
        </w:rPr>
        <w:t xml:space="preserve">showed inverse associations with risk of VTE, </w:t>
      </w:r>
      <w:r w:rsidR="00CE6507" w:rsidRPr="00A2632E">
        <w:rPr>
          <w:szCs w:val="20"/>
        </w:rPr>
        <w:t xml:space="preserve">whereas triglycerides, </w:t>
      </w:r>
      <w:r w:rsidR="00CF233A" w:rsidRPr="00A2632E">
        <w:rPr>
          <w:noProof/>
          <w:color w:val="000000" w:themeColor="text1"/>
        </w:rPr>
        <w:t xml:space="preserve">non-high-density-lipoprotein cholesterol, </w:t>
      </w:r>
      <w:r w:rsidR="00CE6507" w:rsidRPr="00A2632E">
        <w:rPr>
          <w:szCs w:val="20"/>
        </w:rPr>
        <w:t>and high-density-</w:t>
      </w:r>
      <w:r w:rsidR="00CE6507" w:rsidRPr="00A2632E">
        <w:rPr>
          <w:noProof/>
          <w:color w:val="000000" w:themeColor="text1"/>
        </w:rPr>
        <w:t>lipoprotein-cholesterol</w:t>
      </w:r>
      <w:r w:rsidR="00A24E60" w:rsidRPr="00A2632E">
        <w:rPr>
          <w:noProof/>
          <w:color w:val="000000" w:themeColor="text1"/>
        </w:rPr>
        <w:t xml:space="preserve"> each </w:t>
      </w:r>
      <w:r w:rsidR="00CF233A" w:rsidRPr="00A2632E">
        <w:rPr>
          <w:noProof/>
          <w:color w:val="000000" w:themeColor="text1"/>
        </w:rPr>
        <w:t xml:space="preserve">showed </w:t>
      </w:r>
      <w:r w:rsidR="00CF233A" w:rsidRPr="00A2632E">
        <w:rPr>
          <w:szCs w:val="20"/>
        </w:rPr>
        <w:t xml:space="preserve">no clear associations. Fasting glucose, C-reactive protein, and fibrinogen were each associated with </w:t>
      </w:r>
      <w:r w:rsidR="001844F7" w:rsidRPr="00A2632E">
        <w:rPr>
          <w:szCs w:val="20"/>
        </w:rPr>
        <w:t>higher</w:t>
      </w:r>
      <w:r w:rsidR="00801011" w:rsidRPr="00A2632E">
        <w:rPr>
          <w:szCs w:val="20"/>
        </w:rPr>
        <w:t xml:space="preserve"> </w:t>
      </w:r>
      <w:r w:rsidR="00CF233A" w:rsidRPr="00A2632E">
        <w:rPr>
          <w:noProof/>
          <w:color w:val="000000" w:themeColor="text1"/>
        </w:rPr>
        <w:t>risk of VTE</w:t>
      </w:r>
      <w:r w:rsidR="00CF233A" w:rsidRPr="00A2632E">
        <w:rPr>
          <w:szCs w:val="20"/>
        </w:rPr>
        <w:t>.</w:t>
      </w:r>
    </w:p>
    <w:p w14:paraId="37EA7CAA" w14:textId="77777777" w:rsidR="00375850" w:rsidRPr="00A2632E" w:rsidRDefault="00375850" w:rsidP="00AF05A2">
      <w:pPr>
        <w:spacing w:after="0"/>
        <w:rPr>
          <w:b/>
          <w:noProof/>
          <w:color w:val="000000" w:themeColor="text1"/>
        </w:rPr>
      </w:pPr>
    </w:p>
    <w:p w14:paraId="39E2A3F5" w14:textId="6B8EDE6B" w:rsidR="001411B0" w:rsidRPr="00A2632E" w:rsidRDefault="00AF05A2" w:rsidP="009A6834">
      <w:pPr>
        <w:spacing w:after="0"/>
        <w:rPr>
          <w:szCs w:val="20"/>
        </w:rPr>
      </w:pPr>
      <w:r w:rsidRPr="00A2632E">
        <w:rPr>
          <w:noProof/>
          <w:color w:val="000000" w:themeColor="text1"/>
        </w:rPr>
        <w:t>In analyses comparing PE vs DVT</w:t>
      </w:r>
      <w:r w:rsidRPr="00A2632E" w:rsidDel="006A4FB6">
        <w:rPr>
          <w:noProof/>
          <w:color w:val="000000" w:themeColor="text1"/>
        </w:rPr>
        <w:t xml:space="preserve"> </w:t>
      </w:r>
      <w:r w:rsidRPr="00A2632E">
        <w:rPr>
          <w:szCs w:val="20"/>
        </w:rPr>
        <w:t>higher body-mass index and higher waist circumference had stronger associations with PE than DVT</w:t>
      </w:r>
      <w:r w:rsidRPr="00A2632E" w:rsidDel="006A4FB6">
        <w:rPr>
          <w:noProof/>
          <w:color w:val="000000" w:themeColor="text1"/>
        </w:rPr>
        <w:t xml:space="preserve"> </w:t>
      </w:r>
      <w:r w:rsidRPr="00A2632E">
        <w:rPr>
          <w:noProof/>
          <w:color w:val="000000" w:themeColor="text1"/>
        </w:rPr>
        <w:t>(</w:t>
      </w:r>
      <w:r w:rsidRPr="00A2632E">
        <w:rPr>
          <w:b/>
          <w:noProof/>
          <w:color w:val="000000" w:themeColor="text1"/>
        </w:rPr>
        <w:t>Figure 3</w:t>
      </w:r>
      <w:r w:rsidRPr="00A2632E">
        <w:rPr>
          <w:noProof/>
          <w:color w:val="000000" w:themeColor="text1"/>
        </w:rPr>
        <w:t>)</w:t>
      </w:r>
      <w:r w:rsidR="002E6C91" w:rsidRPr="00A2632E">
        <w:rPr>
          <w:noProof/>
          <w:color w:val="000000" w:themeColor="text1"/>
        </w:rPr>
        <w:t>.</w:t>
      </w:r>
      <w:r w:rsidR="00375850" w:rsidRPr="00A2632E">
        <w:rPr>
          <w:noProof/>
          <w:color w:val="000000" w:themeColor="text1"/>
        </w:rPr>
        <w:t xml:space="preserve"> </w:t>
      </w:r>
      <w:r w:rsidR="006C54D3" w:rsidRPr="00A2632E">
        <w:rPr>
          <w:szCs w:val="20"/>
        </w:rPr>
        <w:t>Further</w:t>
      </w:r>
      <w:r w:rsidR="006A5D14" w:rsidRPr="00A2632E">
        <w:rPr>
          <w:szCs w:val="20"/>
        </w:rPr>
        <w:t xml:space="preserve"> </w:t>
      </w:r>
      <w:r w:rsidR="00B4779F" w:rsidRPr="00A2632E">
        <w:rPr>
          <w:szCs w:val="20"/>
        </w:rPr>
        <w:t xml:space="preserve">analyses that sub-categorised </w:t>
      </w:r>
      <w:r w:rsidR="006C54D3" w:rsidRPr="00A2632E">
        <w:rPr>
          <w:szCs w:val="20"/>
        </w:rPr>
        <w:t xml:space="preserve">VTE </w:t>
      </w:r>
      <w:r w:rsidR="00B4779F" w:rsidRPr="00A2632E">
        <w:rPr>
          <w:szCs w:val="20"/>
        </w:rPr>
        <w:t>outcomes as provoked v</w:t>
      </w:r>
      <w:r w:rsidR="006475AF" w:rsidRPr="00A2632E">
        <w:rPr>
          <w:szCs w:val="20"/>
        </w:rPr>
        <w:t>ersus</w:t>
      </w:r>
      <w:r w:rsidR="00B4779F" w:rsidRPr="00A2632E">
        <w:rPr>
          <w:szCs w:val="20"/>
        </w:rPr>
        <w:t xml:space="preserve"> unprovoked in </w:t>
      </w:r>
      <w:r w:rsidR="00C32C3C" w:rsidRPr="00A2632E">
        <w:rPr>
          <w:szCs w:val="20"/>
        </w:rPr>
        <w:t>UKBB</w:t>
      </w:r>
      <w:r w:rsidR="00B4779F" w:rsidRPr="00A2632E">
        <w:rPr>
          <w:szCs w:val="20"/>
        </w:rPr>
        <w:t xml:space="preserve"> </w:t>
      </w:r>
      <w:r w:rsidR="006A5D14" w:rsidRPr="00A2632E">
        <w:rPr>
          <w:szCs w:val="20"/>
        </w:rPr>
        <w:t>did not reveal major differences in the associations of the majority of CVD risk factors</w:t>
      </w:r>
      <w:r w:rsidR="00B56A79" w:rsidRPr="00A2632E">
        <w:rPr>
          <w:szCs w:val="20"/>
        </w:rPr>
        <w:t>, with the exceptions of older age and male sex</w:t>
      </w:r>
      <w:r w:rsidR="006A5D14" w:rsidRPr="00A2632E">
        <w:rPr>
          <w:szCs w:val="20"/>
        </w:rPr>
        <w:t xml:space="preserve"> </w:t>
      </w:r>
      <w:r w:rsidR="00B4779F" w:rsidRPr="00A2632E">
        <w:rPr>
          <w:szCs w:val="20"/>
        </w:rPr>
        <w:t>(</w:t>
      </w:r>
      <w:r w:rsidR="00B4779F" w:rsidRPr="00A2632E">
        <w:rPr>
          <w:b/>
          <w:szCs w:val="20"/>
        </w:rPr>
        <w:t xml:space="preserve">Figure </w:t>
      </w:r>
      <w:r w:rsidR="00024820" w:rsidRPr="00047DBA">
        <w:rPr>
          <w:b/>
          <w:szCs w:val="20"/>
        </w:rPr>
        <w:t>4</w:t>
      </w:r>
      <w:r w:rsidR="00B4779F" w:rsidRPr="00A2632E">
        <w:rPr>
          <w:szCs w:val="20"/>
        </w:rPr>
        <w:t>).</w:t>
      </w:r>
      <w:r w:rsidR="006F1FD3" w:rsidRPr="00A2632E">
        <w:rPr>
          <w:szCs w:val="20"/>
        </w:rPr>
        <w:t xml:space="preserve"> </w:t>
      </w:r>
    </w:p>
    <w:p w14:paraId="5E47BDB0" w14:textId="77777777" w:rsidR="001411B0" w:rsidRPr="00A2632E" w:rsidRDefault="001411B0" w:rsidP="009A6834">
      <w:pPr>
        <w:spacing w:after="0"/>
        <w:rPr>
          <w:szCs w:val="20"/>
        </w:rPr>
      </w:pPr>
    </w:p>
    <w:p w14:paraId="32A074C9" w14:textId="41886606" w:rsidR="001411B0" w:rsidRPr="00A2632E" w:rsidRDefault="001411B0" w:rsidP="001411B0">
      <w:pPr>
        <w:spacing w:after="0"/>
        <w:rPr>
          <w:szCs w:val="20"/>
        </w:rPr>
      </w:pPr>
      <w:r w:rsidRPr="00A2632E">
        <w:rPr>
          <w:szCs w:val="20"/>
        </w:rPr>
        <w:t xml:space="preserve">In analyses comparing VTE versus CHD outcomes, associations were stronger for CHD in both ERFC and UKBB for the majority of risk factors, including age, male sex, </w:t>
      </w:r>
      <w:proofErr w:type="gramStart"/>
      <w:r w:rsidRPr="00A2632E">
        <w:rPr>
          <w:szCs w:val="20"/>
        </w:rPr>
        <w:t>current</w:t>
      </w:r>
      <w:proofErr w:type="gramEnd"/>
      <w:r w:rsidRPr="00A2632E">
        <w:rPr>
          <w:szCs w:val="20"/>
        </w:rPr>
        <w:t xml:space="preserve"> smoking status, history of diabetes, and higher systolic and diastolic blood pressure, and pro-</w:t>
      </w:r>
      <w:proofErr w:type="spellStart"/>
      <w:r w:rsidRPr="00A2632E">
        <w:rPr>
          <w:szCs w:val="20"/>
        </w:rPr>
        <w:t>atherogenic</w:t>
      </w:r>
      <w:proofErr w:type="spellEnd"/>
      <w:r w:rsidRPr="00A2632E">
        <w:rPr>
          <w:szCs w:val="20"/>
        </w:rPr>
        <w:t xml:space="preserve"> lipids. In contrast, higher body-mass index, and higher waist circumference had somewhat stronger associations with VTE compared to CHD, </w:t>
      </w:r>
      <w:r w:rsidRPr="00A2632E">
        <w:rPr>
          <w:rFonts w:eastAsia="Times New Roman"/>
        </w:rPr>
        <w:t xml:space="preserve">whereas circulating inflammatory markers were associated with both conditions to a broadly similar </w:t>
      </w:r>
      <w:r w:rsidRPr="00277B31">
        <w:rPr>
          <w:rFonts w:eastAsia="Times New Roman"/>
        </w:rPr>
        <w:t xml:space="preserve">extent </w:t>
      </w:r>
      <w:r w:rsidRPr="00277B31">
        <w:rPr>
          <w:szCs w:val="20"/>
        </w:rPr>
        <w:t>(</w:t>
      </w:r>
      <w:r w:rsidRPr="00277B31">
        <w:rPr>
          <w:b/>
          <w:szCs w:val="20"/>
        </w:rPr>
        <w:t>Figure S</w:t>
      </w:r>
      <w:r w:rsidR="00A2632E" w:rsidRPr="00277B31">
        <w:rPr>
          <w:b/>
          <w:szCs w:val="20"/>
        </w:rPr>
        <w:t>3</w:t>
      </w:r>
      <w:r w:rsidRPr="00277B31">
        <w:rPr>
          <w:b/>
          <w:szCs w:val="20"/>
        </w:rPr>
        <w:t xml:space="preserve"> </w:t>
      </w:r>
      <w:r w:rsidRPr="00277B31">
        <w:rPr>
          <w:szCs w:val="20"/>
        </w:rPr>
        <w:t xml:space="preserve">and </w:t>
      </w:r>
      <w:r w:rsidRPr="00277B31">
        <w:rPr>
          <w:b/>
          <w:szCs w:val="20"/>
        </w:rPr>
        <w:t>Figure S</w:t>
      </w:r>
      <w:r w:rsidR="00A2632E" w:rsidRPr="00277B31">
        <w:rPr>
          <w:b/>
          <w:szCs w:val="20"/>
        </w:rPr>
        <w:t>4</w:t>
      </w:r>
      <w:r w:rsidRPr="00277B31">
        <w:rPr>
          <w:szCs w:val="20"/>
        </w:rPr>
        <w:t>).</w:t>
      </w:r>
    </w:p>
    <w:p w14:paraId="3FD691D8" w14:textId="77777777" w:rsidR="001411B0" w:rsidRPr="00A2632E" w:rsidRDefault="001411B0" w:rsidP="009A6834">
      <w:pPr>
        <w:spacing w:after="0"/>
        <w:rPr>
          <w:szCs w:val="20"/>
        </w:rPr>
      </w:pPr>
    </w:p>
    <w:p w14:paraId="4BAD3839" w14:textId="5A80AE7D" w:rsidR="00DD759A" w:rsidRPr="00A2632E" w:rsidRDefault="00583873" w:rsidP="00047DBA">
      <w:pPr>
        <w:spacing w:after="0"/>
        <w:rPr>
          <w:szCs w:val="20"/>
        </w:rPr>
      </w:pPr>
      <w:proofErr w:type="gramStart"/>
      <w:r w:rsidRPr="00A2632E">
        <w:rPr>
          <w:szCs w:val="20"/>
        </w:rPr>
        <w:t>F</w:t>
      </w:r>
      <w:r w:rsidR="00EA1C12" w:rsidRPr="00A2632E">
        <w:rPr>
          <w:szCs w:val="20"/>
        </w:rPr>
        <w:t xml:space="preserve">indings were broadly similar in </w:t>
      </w:r>
      <w:r w:rsidRPr="00A2632E">
        <w:rPr>
          <w:szCs w:val="20"/>
        </w:rPr>
        <w:t xml:space="preserve">sensitivity </w:t>
      </w:r>
      <w:r w:rsidR="00EA1C12" w:rsidRPr="00A2632E">
        <w:rPr>
          <w:szCs w:val="20"/>
        </w:rPr>
        <w:t>analyses that</w:t>
      </w:r>
      <w:r w:rsidR="00F84698" w:rsidRPr="00A2632E">
        <w:rPr>
          <w:szCs w:val="20"/>
        </w:rPr>
        <w:t xml:space="preserve"> </w:t>
      </w:r>
      <w:r w:rsidR="00343523" w:rsidRPr="00A2632E">
        <w:rPr>
          <w:szCs w:val="20"/>
        </w:rPr>
        <w:t xml:space="preserve">did </w:t>
      </w:r>
      <w:r w:rsidR="00343523" w:rsidRPr="00A2632E">
        <w:t>not adjusted for BMI (</w:t>
      </w:r>
      <w:r w:rsidR="00343523" w:rsidRPr="00A2632E">
        <w:rPr>
          <w:b/>
        </w:rPr>
        <w:t>Table S2</w:t>
      </w:r>
      <w:r w:rsidR="00343523" w:rsidRPr="00A2632E">
        <w:t xml:space="preserve">), </w:t>
      </w:r>
      <w:r w:rsidR="00F84698" w:rsidRPr="00A2632E">
        <w:rPr>
          <w:szCs w:val="20"/>
        </w:rPr>
        <w:t xml:space="preserve">excluded participants </w:t>
      </w:r>
      <w:r w:rsidR="00F84698" w:rsidRPr="00277B31">
        <w:rPr>
          <w:szCs w:val="20"/>
        </w:rPr>
        <w:t>with history of cancer diagnosis</w:t>
      </w:r>
      <w:r w:rsidRPr="00277B31">
        <w:rPr>
          <w:szCs w:val="20"/>
        </w:rPr>
        <w:t xml:space="preserve"> at baseline</w:t>
      </w:r>
      <w:r w:rsidR="00F84698" w:rsidRPr="00277B31">
        <w:rPr>
          <w:szCs w:val="20"/>
        </w:rPr>
        <w:t xml:space="preserve"> (</w:t>
      </w:r>
      <w:r w:rsidR="00F84698" w:rsidRPr="00047DBA">
        <w:rPr>
          <w:b/>
          <w:szCs w:val="20"/>
        </w:rPr>
        <w:t>Figure S</w:t>
      </w:r>
      <w:r w:rsidR="00A2632E" w:rsidRPr="00277B31">
        <w:rPr>
          <w:b/>
          <w:szCs w:val="20"/>
        </w:rPr>
        <w:t>5</w:t>
      </w:r>
      <w:r w:rsidR="00F84698" w:rsidRPr="00277B31">
        <w:rPr>
          <w:szCs w:val="20"/>
        </w:rPr>
        <w:t>), censored for first CVD events in ERFC (</w:t>
      </w:r>
      <w:r w:rsidR="00F84698" w:rsidRPr="00047DBA">
        <w:rPr>
          <w:b/>
          <w:szCs w:val="20"/>
        </w:rPr>
        <w:t>Figure S</w:t>
      </w:r>
      <w:r w:rsidR="00A2632E" w:rsidRPr="00277B31">
        <w:rPr>
          <w:b/>
          <w:szCs w:val="20"/>
        </w:rPr>
        <w:t>6</w:t>
      </w:r>
      <w:r w:rsidR="00F84698" w:rsidRPr="00277B31">
        <w:rPr>
          <w:szCs w:val="20"/>
        </w:rPr>
        <w:t>),</w:t>
      </w:r>
      <w:r w:rsidR="00EA1C12" w:rsidRPr="00277B31">
        <w:rPr>
          <w:szCs w:val="20"/>
        </w:rPr>
        <w:t xml:space="preserve"> used</w:t>
      </w:r>
      <w:r w:rsidR="00EA1C12" w:rsidRPr="00A2632E">
        <w:rPr>
          <w:szCs w:val="20"/>
        </w:rPr>
        <w:t xml:space="preserve"> baseline </w:t>
      </w:r>
      <w:r w:rsidR="00357FFE" w:rsidRPr="00A2632E">
        <w:rPr>
          <w:szCs w:val="20"/>
        </w:rPr>
        <w:t xml:space="preserve">levels of risk factors, except for </w:t>
      </w:r>
      <w:r w:rsidR="00411378" w:rsidRPr="00A2632E">
        <w:rPr>
          <w:szCs w:val="20"/>
        </w:rPr>
        <w:t xml:space="preserve">the </w:t>
      </w:r>
      <w:r w:rsidR="00357FFE" w:rsidRPr="00A2632E">
        <w:rPr>
          <w:szCs w:val="20"/>
        </w:rPr>
        <w:t xml:space="preserve">expected decrease in </w:t>
      </w:r>
      <w:r w:rsidR="00411378" w:rsidRPr="00A2632E">
        <w:rPr>
          <w:szCs w:val="20"/>
        </w:rPr>
        <w:t xml:space="preserve">the </w:t>
      </w:r>
      <w:r w:rsidR="00357FFE" w:rsidRPr="00277B31">
        <w:rPr>
          <w:szCs w:val="20"/>
        </w:rPr>
        <w:t>magnitude</w:t>
      </w:r>
      <w:r w:rsidR="00411378" w:rsidRPr="00277B31">
        <w:rPr>
          <w:szCs w:val="20"/>
        </w:rPr>
        <w:t>s</w:t>
      </w:r>
      <w:r w:rsidR="00357FFE" w:rsidRPr="00277B31">
        <w:rPr>
          <w:szCs w:val="20"/>
        </w:rPr>
        <w:t xml:space="preserve"> of association when not </w:t>
      </w:r>
      <w:r w:rsidR="00411378" w:rsidRPr="00277B31">
        <w:rPr>
          <w:szCs w:val="20"/>
        </w:rPr>
        <w:t>correcting</w:t>
      </w:r>
      <w:r w:rsidR="00357FFE" w:rsidRPr="00277B31">
        <w:rPr>
          <w:szCs w:val="20"/>
        </w:rPr>
        <w:t xml:space="preserve"> for within-person variability in </w:t>
      </w:r>
      <w:r w:rsidR="00411378" w:rsidRPr="00277B31">
        <w:rPr>
          <w:szCs w:val="20"/>
        </w:rPr>
        <w:t xml:space="preserve">the </w:t>
      </w:r>
      <w:r w:rsidR="00357FFE" w:rsidRPr="00277B31">
        <w:rPr>
          <w:szCs w:val="20"/>
        </w:rPr>
        <w:t xml:space="preserve">continuous variables </w:t>
      </w:r>
      <w:r w:rsidR="00EA1C12" w:rsidRPr="00277B31">
        <w:rPr>
          <w:szCs w:val="20"/>
        </w:rPr>
        <w:t>(</w:t>
      </w:r>
      <w:r w:rsidR="00EA1C12" w:rsidRPr="00277B31">
        <w:rPr>
          <w:b/>
          <w:szCs w:val="20"/>
        </w:rPr>
        <w:t xml:space="preserve">Figure </w:t>
      </w:r>
      <w:r w:rsidR="00A62954" w:rsidRPr="00277B31">
        <w:rPr>
          <w:b/>
          <w:szCs w:val="20"/>
        </w:rPr>
        <w:t>S</w:t>
      </w:r>
      <w:r w:rsidR="00A2632E" w:rsidRPr="00277B31">
        <w:rPr>
          <w:b/>
          <w:szCs w:val="20"/>
        </w:rPr>
        <w:t>7</w:t>
      </w:r>
      <w:r w:rsidR="00024820" w:rsidRPr="00047DBA">
        <w:rPr>
          <w:szCs w:val="20"/>
        </w:rPr>
        <w:t xml:space="preserve"> to</w:t>
      </w:r>
      <w:r w:rsidR="00A62954" w:rsidRPr="00277B31">
        <w:rPr>
          <w:b/>
          <w:szCs w:val="20"/>
        </w:rPr>
        <w:t xml:space="preserve"> </w:t>
      </w:r>
      <w:r w:rsidR="00EA1C12" w:rsidRPr="00277B31">
        <w:rPr>
          <w:b/>
          <w:szCs w:val="20"/>
        </w:rPr>
        <w:t xml:space="preserve">Figure </w:t>
      </w:r>
      <w:r w:rsidR="00A62954" w:rsidRPr="00277B31">
        <w:rPr>
          <w:b/>
          <w:szCs w:val="20"/>
        </w:rPr>
        <w:t>S</w:t>
      </w:r>
      <w:r w:rsidR="00A2632E" w:rsidRPr="00277B31">
        <w:rPr>
          <w:b/>
          <w:szCs w:val="20"/>
        </w:rPr>
        <w:t>9</w:t>
      </w:r>
      <w:r w:rsidR="00EA1C12" w:rsidRPr="00277B31">
        <w:rPr>
          <w:szCs w:val="20"/>
        </w:rPr>
        <w:t>).</w:t>
      </w:r>
      <w:proofErr w:type="gramEnd"/>
      <w:r w:rsidR="00337F6E" w:rsidRPr="00A2632E">
        <w:rPr>
          <w:szCs w:val="20"/>
        </w:rPr>
        <w:t xml:space="preserve"> </w:t>
      </w:r>
    </w:p>
    <w:p w14:paraId="2204C7BA" w14:textId="77777777" w:rsidR="00DD759A" w:rsidRPr="00A2632E" w:rsidRDefault="00DD759A" w:rsidP="00047DBA">
      <w:pPr>
        <w:spacing w:after="0"/>
        <w:rPr>
          <w:szCs w:val="20"/>
        </w:rPr>
      </w:pPr>
    </w:p>
    <w:p w14:paraId="73ACE322" w14:textId="77777777" w:rsidR="006E0FE3" w:rsidRPr="00A2632E" w:rsidRDefault="00370681" w:rsidP="00424FD2">
      <w:pPr>
        <w:spacing w:after="0"/>
        <w:jc w:val="left"/>
        <w:rPr>
          <w:rFonts w:eastAsia="Times New Roman"/>
          <w:b/>
        </w:rPr>
      </w:pPr>
      <w:r w:rsidRPr="00A2632E">
        <w:rPr>
          <w:rFonts w:eastAsia="Times New Roman"/>
          <w:b/>
        </w:rPr>
        <w:t>DISCUSSION</w:t>
      </w:r>
    </w:p>
    <w:p w14:paraId="4A92867D" w14:textId="5CB23EDC" w:rsidR="00CA022D" w:rsidRPr="00A2632E" w:rsidRDefault="00913DC4" w:rsidP="00CA022D">
      <w:pPr>
        <w:spacing w:after="0"/>
      </w:pPr>
      <w:r w:rsidRPr="00A2632E">
        <w:t xml:space="preserve">This </w:t>
      </w:r>
      <w:r w:rsidR="00A21101" w:rsidRPr="00A2632E">
        <w:t xml:space="preserve">analysis </w:t>
      </w:r>
      <w:r w:rsidR="00E514AD" w:rsidRPr="00A2632E">
        <w:t xml:space="preserve">of </w:t>
      </w:r>
      <w:r w:rsidR="00FA7FD5" w:rsidRPr="00A2632E">
        <w:t>individual-level data on several established cardiovascular</w:t>
      </w:r>
      <w:r w:rsidR="00FA7FD5" w:rsidRPr="00A2632E" w:rsidDel="00FC2F57">
        <w:t xml:space="preserve"> </w:t>
      </w:r>
      <w:r w:rsidR="00FA7FD5" w:rsidRPr="00A2632E">
        <w:t>risk factors among 1.1 million participants in 76 cohorts</w:t>
      </w:r>
      <w:r w:rsidR="00E514AD" w:rsidRPr="00A2632E">
        <w:t xml:space="preserve"> found that </w:t>
      </w:r>
      <w:r w:rsidR="00033A88" w:rsidRPr="00A2632E">
        <w:t>older</w:t>
      </w:r>
      <w:r w:rsidR="00E514AD" w:rsidRPr="00A2632E">
        <w:rPr>
          <w:szCs w:val="20"/>
        </w:rPr>
        <w:t xml:space="preserve"> age, smoking, higher levels of adiposity</w:t>
      </w:r>
      <w:r w:rsidR="00FA7FD5" w:rsidRPr="00A2632E">
        <w:rPr>
          <w:szCs w:val="20"/>
        </w:rPr>
        <w:t xml:space="preserve">, and </w:t>
      </w:r>
      <w:r w:rsidR="004E0C94">
        <w:rPr>
          <w:szCs w:val="20"/>
        </w:rPr>
        <w:t xml:space="preserve">lower </w:t>
      </w:r>
      <w:r w:rsidR="004E0C94" w:rsidRPr="00A2632E">
        <w:rPr>
          <w:szCs w:val="20"/>
        </w:rPr>
        <w:t xml:space="preserve">alcohol </w:t>
      </w:r>
      <w:r w:rsidR="004E0C94">
        <w:rPr>
          <w:szCs w:val="20"/>
        </w:rPr>
        <w:t>consumption</w:t>
      </w:r>
      <w:r w:rsidR="004E0C94" w:rsidRPr="00A2632E">
        <w:rPr>
          <w:szCs w:val="20"/>
        </w:rPr>
        <w:t xml:space="preserve"> </w:t>
      </w:r>
      <w:r w:rsidR="00E514AD" w:rsidRPr="00A2632E">
        <w:rPr>
          <w:szCs w:val="20"/>
        </w:rPr>
        <w:t xml:space="preserve">were associated with </w:t>
      </w:r>
      <w:r w:rsidR="0032534B" w:rsidRPr="00A2632E">
        <w:rPr>
          <w:szCs w:val="20"/>
        </w:rPr>
        <w:t>higher risk of</w:t>
      </w:r>
      <w:r w:rsidR="00E514AD" w:rsidRPr="00A2632E">
        <w:rPr>
          <w:szCs w:val="20"/>
        </w:rPr>
        <w:t xml:space="preserve"> VTE</w:t>
      </w:r>
      <w:r w:rsidR="00E514AD" w:rsidRPr="00A2632E">
        <w:t xml:space="preserve">. These findings suggest that there </w:t>
      </w:r>
      <w:r w:rsidR="0029496E" w:rsidRPr="00A2632E">
        <w:t xml:space="preserve">is overlap in </w:t>
      </w:r>
      <w:r w:rsidR="0029496E">
        <w:t xml:space="preserve">at least some of major </w:t>
      </w:r>
      <w:r w:rsidR="0029496E" w:rsidRPr="00A2632E">
        <w:t xml:space="preserve">population determinants of </w:t>
      </w:r>
      <w:r w:rsidR="0029496E">
        <w:t xml:space="preserve">important </w:t>
      </w:r>
      <w:r w:rsidR="0029496E" w:rsidRPr="00A2632E">
        <w:t>venous and arterial thrombotic diseases.</w:t>
      </w:r>
    </w:p>
    <w:p w14:paraId="3022C0A5" w14:textId="77777777" w:rsidR="00F20E08" w:rsidRPr="00A2632E" w:rsidRDefault="00F20E08" w:rsidP="00424FD2">
      <w:pPr>
        <w:spacing w:after="0"/>
      </w:pPr>
    </w:p>
    <w:p w14:paraId="40453968" w14:textId="0F311D89" w:rsidR="00F33824" w:rsidRPr="00A2632E" w:rsidRDefault="001C668C" w:rsidP="00560BE3">
      <w:pPr>
        <w:spacing w:after="0"/>
        <w:rPr>
          <w:noProof/>
          <w:color w:val="000000" w:themeColor="text1"/>
        </w:rPr>
      </w:pPr>
      <w:r w:rsidRPr="00A2632E">
        <w:t xml:space="preserve">Our study </w:t>
      </w:r>
      <w:r w:rsidR="00CA3889" w:rsidRPr="00A2632E">
        <w:t xml:space="preserve">characterised </w:t>
      </w:r>
      <w:r w:rsidRPr="00A2632E">
        <w:t>dose-response relationships between several clinical measures of excess adiposity (</w:t>
      </w:r>
      <w:proofErr w:type="spellStart"/>
      <w:r w:rsidRPr="00A2632E">
        <w:t>eg</w:t>
      </w:r>
      <w:proofErr w:type="spellEnd"/>
      <w:r w:rsidRPr="00A2632E">
        <w:t xml:space="preserve">, waist circumference, </w:t>
      </w:r>
      <w:r w:rsidR="00497817" w:rsidRPr="00A2632E">
        <w:t>BMI</w:t>
      </w:r>
      <w:r w:rsidRPr="00A2632E">
        <w:t xml:space="preserve">) and </w:t>
      </w:r>
      <w:r w:rsidR="00595437" w:rsidRPr="00A2632E">
        <w:t xml:space="preserve">VTE </w:t>
      </w:r>
      <w:r w:rsidRPr="00A2632E">
        <w:t>risk</w:t>
      </w:r>
      <w:r w:rsidR="00CA3889" w:rsidRPr="00A2632E">
        <w:t>, showing</w:t>
      </w:r>
      <w:r w:rsidRPr="00A2632E">
        <w:t xml:space="preserve"> no evidence of a threshold below which leaner</w:t>
      </w:r>
      <w:r w:rsidR="00F45FFE" w:rsidRPr="00A2632E">
        <w:t xml:space="preserve"> body</w:t>
      </w:r>
      <w:r w:rsidRPr="00A2632E">
        <w:t xml:space="preserve"> habitus stop</w:t>
      </w:r>
      <w:r w:rsidR="00174CC4" w:rsidRPr="00A2632E">
        <w:t>ped</w:t>
      </w:r>
      <w:r w:rsidRPr="00A2632E">
        <w:t xml:space="preserve"> being associated with lower </w:t>
      </w:r>
      <w:r w:rsidR="00595437" w:rsidRPr="00A2632E">
        <w:t xml:space="preserve">VTE </w:t>
      </w:r>
      <w:r w:rsidR="00237351" w:rsidRPr="00A2632E">
        <w:t>risk</w:t>
      </w:r>
      <w:r w:rsidR="00CA3889" w:rsidRPr="00A2632E">
        <w:t xml:space="preserve">. </w:t>
      </w:r>
      <w:r w:rsidR="00CA022D" w:rsidRPr="00A2632E">
        <w:rPr>
          <w:noProof/>
          <w:color w:val="000000" w:themeColor="text1"/>
        </w:rPr>
        <w:t xml:space="preserve">A cause-and-effect relationship between obesity and VTE is supported by </w:t>
      </w:r>
      <w:r w:rsidR="00CF300D" w:rsidRPr="00A2632E">
        <w:rPr>
          <w:noProof/>
          <w:color w:val="000000" w:themeColor="text1"/>
        </w:rPr>
        <w:t xml:space="preserve">previous </w:t>
      </w:r>
      <w:r w:rsidR="00CA022D" w:rsidRPr="00A2632E">
        <w:rPr>
          <w:noProof/>
          <w:color w:val="000000" w:themeColor="text1"/>
        </w:rPr>
        <w:t>Mendelian randomisation studies of genetic variants associated with increased adiposity, which are also associated with increased risk of VTE.</w:t>
      </w:r>
      <w:r w:rsidR="00CA03AF" w:rsidRPr="00A2632E">
        <w:rPr>
          <w:noProof/>
          <w:color w:val="000000" w:themeColor="text1"/>
        </w:rPr>
        <w:fldChar w:fldCharType="begin">
          <w:fldData xml:space="preserve">PEVuZE5vdGU+PENpdGU+PEF1dGhvcj5LbG92YWl0ZTwvQXV0aG9yPjxZZWFyPjIwMTU8L1llYXI+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</w:fldData>
        </w:fldChar>
      </w:r>
      <w:r w:rsidR="00835690">
        <w:rPr>
          <w:noProof/>
          <w:color w:val="000000" w:themeColor="text1"/>
        </w:rPr>
        <w:instrText xml:space="preserve"> ADDIN EN.CITE </w:instrText>
      </w:r>
      <w:r w:rsidR="00835690">
        <w:rPr>
          <w:noProof/>
          <w:color w:val="000000" w:themeColor="text1"/>
        </w:rPr>
        <w:fldChar w:fldCharType="begin">
          <w:fldData xml:space="preserve">PEVuZE5vdGU+PENpdGU+PEF1dGhvcj5LbG92YWl0ZTwvQXV0aG9yPjxZZWFyPjIwMTU8L1llYXI+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</w:fldData>
        </w:fldChar>
      </w:r>
      <w:r w:rsidR="00835690">
        <w:rPr>
          <w:noProof/>
          <w:color w:val="000000" w:themeColor="text1"/>
        </w:rPr>
        <w:instrText xml:space="preserve"> ADDIN EN.CITE.DATA </w:instrText>
      </w:r>
      <w:r w:rsidR="00835690">
        <w:rPr>
          <w:noProof/>
          <w:color w:val="000000" w:themeColor="text1"/>
        </w:rPr>
      </w:r>
      <w:r w:rsidR="00835690">
        <w:rPr>
          <w:noProof/>
          <w:color w:val="000000" w:themeColor="text1"/>
        </w:rPr>
        <w:fldChar w:fldCharType="end"/>
      </w:r>
      <w:r w:rsidR="00CA03AF" w:rsidRPr="00A2632E">
        <w:rPr>
          <w:noProof/>
          <w:color w:val="000000" w:themeColor="text1"/>
        </w:rPr>
      </w:r>
      <w:r w:rsidR="00CA03AF" w:rsidRPr="00A2632E">
        <w:rPr>
          <w:noProof/>
          <w:color w:val="000000" w:themeColor="text1"/>
        </w:rPr>
        <w:fldChar w:fldCharType="separate"/>
      </w:r>
      <w:r w:rsidR="00835690" w:rsidRPr="00835690">
        <w:rPr>
          <w:noProof/>
          <w:color w:val="000000" w:themeColor="text1"/>
          <w:vertAlign w:val="superscript"/>
        </w:rPr>
        <w:t>33,34</w:t>
      </w:r>
      <w:r w:rsidR="00CA03AF" w:rsidRPr="00A2632E">
        <w:rPr>
          <w:noProof/>
          <w:color w:val="000000" w:themeColor="text1"/>
        </w:rPr>
        <w:fldChar w:fldCharType="end"/>
      </w:r>
      <w:r w:rsidR="00CA022D" w:rsidRPr="00A2632E">
        <w:rPr>
          <w:noProof/>
          <w:color w:val="000000" w:themeColor="text1"/>
        </w:rPr>
        <w:t xml:space="preserve"> </w:t>
      </w:r>
      <w:r w:rsidR="00CA022D" w:rsidRPr="00A2632E">
        <w:t xml:space="preserve">Furthermore, our study found </w:t>
      </w:r>
      <w:r w:rsidR="00EE21EA" w:rsidRPr="00A2632E">
        <w:t xml:space="preserve">that associations of </w:t>
      </w:r>
      <w:r w:rsidR="00CA022D" w:rsidRPr="00A2632E">
        <w:rPr>
          <w:noProof/>
          <w:color w:val="000000" w:themeColor="text1"/>
        </w:rPr>
        <w:t xml:space="preserve">BMI and waist circumference were </w:t>
      </w:r>
      <w:r w:rsidR="00EE21EA" w:rsidRPr="00A2632E">
        <w:rPr>
          <w:noProof/>
          <w:color w:val="000000" w:themeColor="text1"/>
        </w:rPr>
        <w:t xml:space="preserve">somewhat stronger for PE compared to DVT, and </w:t>
      </w:r>
      <w:r w:rsidR="00CA022D" w:rsidRPr="00A2632E">
        <w:rPr>
          <w:noProof/>
          <w:color w:val="000000" w:themeColor="text1"/>
        </w:rPr>
        <w:t>about twice as strong for VTE than CHD</w:t>
      </w:r>
      <w:r w:rsidR="00CA022D" w:rsidRPr="00A2632E">
        <w:t xml:space="preserve">. </w:t>
      </w:r>
      <w:r w:rsidR="00E514AD" w:rsidRPr="00A2632E">
        <w:t>These data suggest that</w:t>
      </w:r>
      <w:r w:rsidR="00CA022D" w:rsidRPr="00A2632E">
        <w:t xml:space="preserve"> e</w:t>
      </w:r>
      <w:r w:rsidRPr="00A2632E">
        <w:t>fforts to combat the entire spectrum of obesity and overweight should yield</w:t>
      </w:r>
      <w:r w:rsidR="00FA7FD5" w:rsidRPr="00A2632E">
        <w:t xml:space="preserve"> </w:t>
      </w:r>
      <w:r w:rsidR="00033A88" w:rsidRPr="00A2632E">
        <w:t xml:space="preserve">important </w:t>
      </w:r>
      <w:r w:rsidRPr="00A2632E">
        <w:t xml:space="preserve">benefits for </w:t>
      </w:r>
      <w:r w:rsidR="0009203D" w:rsidRPr="00A2632E">
        <w:t xml:space="preserve">VTE </w:t>
      </w:r>
      <w:r w:rsidR="00237351" w:rsidRPr="00A2632E">
        <w:t>prevention</w:t>
      </w:r>
      <w:r w:rsidRPr="00A2632E">
        <w:rPr>
          <w:noProof/>
          <w:color w:val="000000" w:themeColor="text1"/>
        </w:rPr>
        <w:t>.</w:t>
      </w:r>
      <w:r w:rsidR="00557F25" w:rsidRPr="00A2632E">
        <w:rPr>
          <w:noProof/>
          <w:color w:val="000000" w:themeColor="text1"/>
        </w:rPr>
        <w:t xml:space="preserve"> </w:t>
      </w:r>
    </w:p>
    <w:p w14:paraId="3AB81EDA" w14:textId="77777777" w:rsidR="00F33824" w:rsidRPr="00A2632E" w:rsidRDefault="00F33824" w:rsidP="00560BE3">
      <w:pPr>
        <w:spacing w:after="0"/>
        <w:rPr>
          <w:noProof/>
          <w:color w:val="000000" w:themeColor="text1"/>
        </w:rPr>
      </w:pPr>
    </w:p>
    <w:p w14:paraId="216BD757" w14:textId="0C9B5172" w:rsidR="002A2B55" w:rsidRDefault="00B02D39" w:rsidP="002025A8">
      <w:pPr>
        <w:spacing w:after="0"/>
        <w:rPr>
          <w:szCs w:val="20"/>
        </w:rPr>
      </w:pPr>
      <w:r>
        <w:t>As regards risk behaviours, o</w:t>
      </w:r>
      <w:r w:rsidR="00CE49B5" w:rsidRPr="00A2632E">
        <w:t>ur study</w:t>
      </w:r>
      <w:r w:rsidR="00696B65" w:rsidRPr="00A2632E">
        <w:t xml:space="preserve"> </w:t>
      </w:r>
      <w:r w:rsidR="00CE49B5" w:rsidRPr="00A2632E">
        <w:t xml:space="preserve">confirmed the </w:t>
      </w:r>
      <w:r w:rsidR="00696B65" w:rsidRPr="00A2632E">
        <w:t xml:space="preserve">known </w:t>
      </w:r>
      <w:r w:rsidR="00CE49B5" w:rsidRPr="00A2632E">
        <w:t>association between</w:t>
      </w:r>
      <w:r w:rsidR="008D10E3" w:rsidRPr="00A2632E">
        <w:t xml:space="preserve"> </w:t>
      </w:r>
      <w:r w:rsidR="005D112B" w:rsidRPr="00A2632E">
        <w:t xml:space="preserve">current </w:t>
      </w:r>
      <w:r w:rsidR="008D10E3" w:rsidRPr="00A2632E">
        <w:t xml:space="preserve">smoking </w:t>
      </w:r>
      <w:r w:rsidR="00CE49B5" w:rsidRPr="00A2632E">
        <w:t>and</w:t>
      </w:r>
      <w:r w:rsidR="005D112B" w:rsidRPr="00A2632E">
        <w:t xml:space="preserve"> risk of VTE.</w:t>
      </w:r>
      <w:r w:rsidR="00CA03AF" w:rsidRPr="00A2632E">
        <w:fldChar w:fldCharType="begin">
          <w:fldData xml:space="preserve">PEVuZE5vdGU+PENpdGU+PEF1dGhvcj5NYWhtb29kaTwvQXV0aG9yPjxZZWFyPjIwMTc8L1llYXI+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</w:fldData>
        </w:fldChar>
      </w:r>
      <w:r w:rsidR="00CA03AF" w:rsidRPr="00A2632E">
        <w:instrText xml:space="preserve"> ADDIN EN.CITE </w:instrText>
      </w:r>
      <w:r w:rsidR="00CA03AF" w:rsidRPr="00A2632E">
        <w:fldChar w:fldCharType="begin">
          <w:fldData xml:space="preserve">PEVuZE5vdGU+PENpdGU+PEF1dGhvcj5NYWhtb29kaTwvQXV0aG9yPjxZZWFyPjIwMTc8L1llYXI+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</w:fldData>
        </w:fldChar>
      </w:r>
      <w:r w:rsidR="00CA03AF" w:rsidRPr="00A2632E">
        <w:instrText xml:space="preserve"> ADDIN EN.CITE.DATA </w:instrText>
      </w:r>
      <w:r w:rsidR="00CA03AF" w:rsidRPr="00A2632E">
        <w:fldChar w:fldCharType="end"/>
      </w:r>
      <w:r w:rsidR="00CA03AF" w:rsidRPr="00A2632E">
        <w:fldChar w:fldCharType="separate"/>
      </w:r>
      <w:r w:rsidR="00CA03AF" w:rsidRPr="00A2632E">
        <w:rPr>
          <w:noProof/>
          <w:vertAlign w:val="superscript"/>
        </w:rPr>
        <w:t>9,13</w:t>
      </w:r>
      <w:r w:rsidR="00CA03AF" w:rsidRPr="00A2632E">
        <w:fldChar w:fldCharType="end"/>
      </w:r>
      <w:r w:rsidR="005D112B" w:rsidRPr="00A2632E">
        <w:t xml:space="preserve"> </w:t>
      </w:r>
      <w:proofErr w:type="gramStart"/>
      <w:r w:rsidR="005D112B" w:rsidRPr="00A2632E">
        <w:t>This</w:t>
      </w:r>
      <w:proofErr w:type="gramEnd"/>
      <w:r w:rsidR="005D112B" w:rsidRPr="00A2632E">
        <w:t xml:space="preserve"> association was similar</w:t>
      </w:r>
      <w:r w:rsidR="00696B65" w:rsidRPr="00A2632E">
        <w:t xml:space="preserve"> in magnitude</w:t>
      </w:r>
      <w:r w:rsidR="005D112B" w:rsidRPr="00A2632E">
        <w:t xml:space="preserve"> for PE and DVT outcomes, but weaker than that observed for </w:t>
      </w:r>
      <w:r w:rsidR="008D10E3" w:rsidRPr="00A2632E">
        <w:t>CHD. Previous studies</w:t>
      </w:r>
      <w:r w:rsidR="00696B65" w:rsidRPr="00A2632E">
        <w:t xml:space="preserve"> had</w:t>
      </w:r>
      <w:r w:rsidR="008D10E3" w:rsidRPr="00A2632E">
        <w:t xml:space="preserve"> suggest</w:t>
      </w:r>
      <w:r w:rsidR="003327D0" w:rsidRPr="00A2632E">
        <w:t>ed</w:t>
      </w:r>
      <w:r w:rsidR="008D10E3" w:rsidRPr="00A2632E">
        <w:t xml:space="preserve"> that much of the excess risk of VTE in smokers</w:t>
      </w:r>
      <w:r w:rsidR="00B3778B" w:rsidRPr="00A2632E">
        <w:t xml:space="preserve"> was</w:t>
      </w:r>
      <w:r w:rsidR="008D10E3" w:rsidRPr="00A2632E">
        <w:t xml:space="preserve"> due to increased hospitalisation for smoking-related diseases, including cancer.</w:t>
      </w:r>
      <w:r w:rsidR="00CA03AF" w:rsidRPr="00A2632E">
        <w:fldChar w:fldCharType="begin">
          <w:fldData xml:space="preserve">PEVuZE5vdGU+PENpdGU+PEF1dGhvcj5CbG9uZG9uPC9BdXRob3I+PFllYXI+MjAxMzwvWWVhcj48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=
</w:fldData>
        </w:fldChar>
      </w:r>
      <w:r w:rsidR="00835690">
        <w:instrText xml:space="preserve"> ADDIN EN.CITE </w:instrText>
      </w:r>
      <w:r w:rsidR="00835690">
        <w:fldChar w:fldCharType="begin">
          <w:fldData xml:space="preserve">PEVuZE5vdGU+PENpdGU+PEF1dGhvcj5CbG9uZG9uPC9BdXRob3I+PFllYXI+MjAxMzwvWWVhcj48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=
</w:fldData>
        </w:fldChar>
      </w:r>
      <w:r w:rsidR="00835690">
        <w:instrText xml:space="preserve"> ADDIN EN.CITE.DATA </w:instrText>
      </w:r>
      <w:r w:rsidR="00835690">
        <w:fldChar w:fldCharType="end"/>
      </w:r>
      <w:r w:rsidR="00CA03AF" w:rsidRPr="00A2632E">
        <w:fldChar w:fldCharType="separate"/>
      </w:r>
      <w:r w:rsidR="00835690" w:rsidRPr="00835690">
        <w:rPr>
          <w:noProof/>
          <w:vertAlign w:val="superscript"/>
        </w:rPr>
        <w:t>35,36</w:t>
      </w:r>
      <w:r w:rsidR="00CA03AF" w:rsidRPr="00A2632E">
        <w:fldChar w:fldCharType="end"/>
      </w:r>
      <w:r w:rsidR="008D10E3" w:rsidRPr="00A2632E">
        <w:t xml:space="preserve"> </w:t>
      </w:r>
      <w:proofErr w:type="gramStart"/>
      <w:r w:rsidR="008D10E3" w:rsidRPr="00A2632E">
        <w:t>However</w:t>
      </w:r>
      <w:proofErr w:type="gramEnd"/>
      <w:r w:rsidR="008D10E3" w:rsidRPr="00A2632E">
        <w:t xml:space="preserve">, in our </w:t>
      </w:r>
      <w:r w:rsidR="005E68D1" w:rsidRPr="00A2632E">
        <w:t>analysis</w:t>
      </w:r>
      <w:r w:rsidR="008D10E3" w:rsidRPr="00A2632E">
        <w:t xml:space="preserve"> smoking was </w:t>
      </w:r>
      <w:r w:rsidR="005D112B" w:rsidRPr="00A2632E">
        <w:t xml:space="preserve">similarly </w:t>
      </w:r>
      <w:r w:rsidR="008D10E3" w:rsidRPr="00A2632E">
        <w:t xml:space="preserve">associated with both provoked and unprovoked </w:t>
      </w:r>
      <w:r w:rsidR="005D112B" w:rsidRPr="00A2632E">
        <w:t>VTE</w:t>
      </w:r>
      <w:r w:rsidR="0032534B" w:rsidRPr="00A2632E">
        <w:t>; HRs</w:t>
      </w:r>
      <w:r w:rsidR="00CF300D" w:rsidRPr="00A2632E">
        <w:t xml:space="preserve"> did not change </w:t>
      </w:r>
      <w:r w:rsidR="0032534B" w:rsidRPr="00A2632E">
        <w:t xml:space="preserve">appreciably </w:t>
      </w:r>
      <w:r w:rsidR="00CF300D" w:rsidRPr="00A2632E">
        <w:t xml:space="preserve">after </w:t>
      </w:r>
      <w:r w:rsidR="00CF300D" w:rsidRPr="00A2632E">
        <w:rPr>
          <w:szCs w:val="20"/>
        </w:rPr>
        <w:t>exclusion of participants with history of cancer diagnosis at baseline.</w:t>
      </w:r>
      <w:r>
        <w:rPr>
          <w:szCs w:val="20"/>
        </w:rPr>
        <w:t xml:space="preserve"> We also noted that lower </w:t>
      </w:r>
      <w:r w:rsidRPr="00A2632E">
        <w:rPr>
          <w:szCs w:val="20"/>
        </w:rPr>
        <w:t xml:space="preserve">alcohol </w:t>
      </w:r>
      <w:r>
        <w:rPr>
          <w:szCs w:val="20"/>
        </w:rPr>
        <w:t>consumption</w:t>
      </w:r>
      <w:r w:rsidRPr="00A2632E">
        <w:rPr>
          <w:szCs w:val="20"/>
        </w:rPr>
        <w:t xml:space="preserve"> w</w:t>
      </w:r>
      <w:r>
        <w:rPr>
          <w:szCs w:val="20"/>
        </w:rPr>
        <w:t>as</w:t>
      </w:r>
      <w:r w:rsidRPr="00A2632E">
        <w:rPr>
          <w:szCs w:val="20"/>
        </w:rPr>
        <w:t xml:space="preserve"> associated with higher VTE risk</w:t>
      </w:r>
      <w:r w:rsidR="00E31184">
        <w:rPr>
          <w:szCs w:val="20"/>
        </w:rPr>
        <w:t>,</w:t>
      </w:r>
      <w:r w:rsidR="00E31184">
        <w:rPr>
          <w:szCs w:val="20"/>
        </w:rPr>
        <w:fldChar w:fldCharType="begin">
          <w:fldData xml:space="preserve">PEVuZE5vdGU+PENpdGU+PEF1dGhvcj5IYXJyaW5ndG9uPC9BdXRob3I+PFllYXI+MjAxODwvWWVh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=
</w:fldData>
        </w:fldChar>
      </w:r>
      <w:r w:rsidR="00E31184">
        <w:rPr>
          <w:szCs w:val="20"/>
        </w:rPr>
        <w:instrText xml:space="preserve"> ADDIN EN.CITE </w:instrText>
      </w:r>
      <w:r w:rsidR="00E31184">
        <w:rPr>
          <w:szCs w:val="20"/>
        </w:rPr>
        <w:fldChar w:fldCharType="begin">
          <w:fldData xml:space="preserve">PEVuZE5vdGU+PENpdGU+PEF1dGhvcj5IYXJyaW5ndG9uPC9BdXRob3I+PFllYXI+MjAxODwvWWVh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=
</w:fldData>
        </w:fldChar>
      </w:r>
      <w:r w:rsidR="00E31184">
        <w:rPr>
          <w:szCs w:val="20"/>
        </w:rPr>
        <w:instrText xml:space="preserve"> ADDIN EN.CITE.DATA </w:instrText>
      </w:r>
      <w:r w:rsidR="00E31184">
        <w:rPr>
          <w:szCs w:val="20"/>
        </w:rPr>
      </w:r>
      <w:r w:rsidR="00E31184">
        <w:rPr>
          <w:szCs w:val="20"/>
        </w:rPr>
        <w:fldChar w:fldCharType="end"/>
      </w:r>
      <w:r w:rsidR="00E31184">
        <w:rPr>
          <w:szCs w:val="20"/>
        </w:rPr>
      </w:r>
      <w:r w:rsidR="00E31184">
        <w:rPr>
          <w:szCs w:val="20"/>
        </w:rPr>
        <w:fldChar w:fldCharType="separate"/>
      </w:r>
      <w:r w:rsidR="00E31184" w:rsidRPr="00E31184">
        <w:rPr>
          <w:noProof/>
          <w:szCs w:val="20"/>
          <w:vertAlign w:val="superscript"/>
        </w:rPr>
        <w:t>37,38</w:t>
      </w:r>
      <w:r w:rsidR="00E31184">
        <w:rPr>
          <w:szCs w:val="20"/>
        </w:rPr>
        <w:fldChar w:fldCharType="end"/>
      </w:r>
      <w:r>
        <w:rPr>
          <w:szCs w:val="20"/>
        </w:rPr>
        <w:t xml:space="preserve"> a pattern of association previously reported for alcohol consumption </w:t>
      </w:r>
      <w:r w:rsidR="005B3A95">
        <w:rPr>
          <w:szCs w:val="20"/>
        </w:rPr>
        <w:t>with</w:t>
      </w:r>
      <w:r>
        <w:rPr>
          <w:szCs w:val="20"/>
        </w:rPr>
        <w:t xml:space="preserve"> non-fatal myocardial in</w:t>
      </w:r>
      <w:r w:rsidR="002A2B55">
        <w:rPr>
          <w:szCs w:val="20"/>
        </w:rPr>
        <w:t>farction (by contrast,</w:t>
      </w:r>
      <w:r>
        <w:rPr>
          <w:szCs w:val="20"/>
        </w:rPr>
        <w:t xml:space="preserve"> alcohol consumption has </w:t>
      </w:r>
      <w:r w:rsidR="002A2B55">
        <w:rPr>
          <w:szCs w:val="20"/>
        </w:rPr>
        <w:t xml:space="preserve">previously </w:t>
      </w:r>
      <w:r>
        <w:rPr>
          <w:szCs w:val="20"/>
        </w:rPr>
        <w:t>been positively associated with</w:t>
      </w:r>
      <w:r w:rsidR="002A2B55">
        <w:rPr>
          <w:szCs w:val="20"/>
        </w:rPr>
        <w:t xml:space="preserve"> risks of</w:t>
      </w:r>
      <w:r>
        <w:rPr>
          <w:szCs w:val="20"/>
        </w:rPr>
        <w:t xml:space="preserve"> fatal coronary disease, stroke, and heart failure).</w:t>
      </w:r>
      <w:r w:rsidR="00E31184">
        <w:rPr>
          <w:szCs w:val="20"/>
        </w:rPr>
        <w:fldChar w:fldCharType="begin">
          <w:fldData xml:space="preserve">PEVuZE5vdGU+PENpdGU+PEF1dGhvcj5Xb29kPC9BdXRob3I+PFllYXI+MjAxODwvWWVhcj48UmVj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</w:fldData>
        </w:fldChar>
      </w:r>
      <w:r w:rsidR="00E31184">
        <w:rPr>
          <w:szCs w:val="20"/>
        </w:rPr>
        <w:instrText xml:space="preserve"> ADDIN EN.CITE </w:instrText>
      </w:r>
      <w:r w:rsidR="00E31184">
        <w:rPr>
          <w:szCs w:val="20"/>
        </w:rPr>
        <w:fldChar w:fldCharType="begin">
          <w:fldData xml:space="preserve">PEVuZE5vdGU+PENpdGU+PEF1dGhvcj5Xb29kPC9BdXRob3I+PFllYXI+MjAxODwvWWVhcj48UmVj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</w:fldData>
        </w:fldChar>
      </w:r>
      <w:r w:rsidR="00E31184">
        <w:rPr>
          <w:szCs w:val="20"/>
        </w:rPr>
        <w:instrText xml:space="preserve"> ADDIN EN.CITE.DATA </w:instrText>
      </w:r>
      <w:r w:rsidR="00E31184">
        <w:rPr>
          <w:szCs w:val="20"/>
        </w:rPr>
      </w:r>
      <w:r w:rsidR="00E31184">
        <w:rPr>
          <w:szCs w:val="20"/>
        </w:rPr>
        <w:fldChar w:fldCharType="end"/>
      </w:r>
      <w:r w:rsidR="00E31184">
        <w:rPr>
          <w:szCs w:val="20"/>
        </w:rPr>
      </w:r>
      <w:r w:rsidR="00E31184">
        <w:rPr>
          <w:szCs w:val="20"/>
        </w:rPr>
        <w:fldChar w:fldCharType="separate"/>
      </w:r>
      <w:r w:rsidR="00E31184" w:rsidRPr="00E31184">
        <w:rPr>
          <w:noProof/>
          <w:szCs w:val="20"/>
          <w:vertAlign w:val="superscript"/>
        </w:rPr>
        <w:t>32</w:t>
      </w:r>
      <w:r w:rsidR="00E31184">
        <w:rPr>
          <w:szCs w:val="20"/>
        </w:rPr>
        <w:fldChar w:fldCharType="end"/>
      </w:r>
      <w:r w:rsidR="002559FF" w:rsidRPr="00A2632E">
        <w:rPr>
          <w:szCs w:val="20"/>
        </w:rPr>
        <w:t xml:space="preserve"> </w:t>
      </w:r>
      <w:r w:rsidR="002A2B55">
        <w:rPr>
          <w:szCs w:val="20"/>
        </w:rPr>
        <w:t xml:space="preserve">Although previous studies have reported that moderate alcohol consumption is associated </w:t>
      </w:r>
      <w:r w:rsidR="002A2B55" w:rsidRPr="002A2B55">
        <w:rPr>
          <w:szCs w:val="20"/>
        </w:rPr>
        <w:t xml:space="preserve">lower levels of </w:t>
      </w:r>
      <w:r w:rsidR="002A2B55">
        <w:rPr>
          <w:szCs w:val="20"/>
        </w:rPr>
        <w:t xml:space="preserve">haemostatic factors (e.g., </w:t>
      </w:r>
      <w:r w:rsidR="002A2B55" w:rsidRPr="002A2B55">
        <w:rPr>
          <w:szCs w:val="20"/>
        </w:rPr>
        <w:t>fibrinogen, factor VII</w:t>
      </w:r>
      <w:r w:rsidR="005B3A95">
        <w:rPr>
          <w:szCs w:val="20"/>
        </w:rPr>
        <w:t>,</w:t>
      </w:r>
      <w:r w:rsidR="002A2B55" w:rsidRPr="002A2B55">
        <w:rPr>
          <w:szCs w:val="20"/>
        </w:rPr>
        <w:t xml:space="preserve"> von </w:t>
      </w:r>
      <w:proofErr w:type="spellStart"/>
      <w:r w:rsidR="002A2B55" w:rsidRPr="002A2B55">
        <w:rPr>
          <w:szCs w:val="20"/>
        </w:rPr>
        <w:t>Willebrand</w:t>
      </w:r>
      <w:proofErr w:type="spellEnd"/>
      <w:r w:rsidR="002A2B55" w:rsidRPr="002A2B55">
        <w:rPr>
          <w:szCs w:val="20"/>
        </w:rPr>
        <w:t xml:space="preserve"> </w:t>
      </w:r>
      <w:r w:rsidR="002A2B55" w:rsidRPr="00666F32">
        <w:rPr>
          <w:szCs w:val="20"/>
        </w:rPr>
        <w:t>factor</w:t>
      </w:r>
      <w:r w:rsidR="00E31184" w:rsidRPr="00047DBA">
        <w:rPr>
          <w:szCs w:val="20"/>
          <w:vertAlign w:val="superscript"/>
        </w:rPr>
        <w:fldChar w:fldCharType="begin">
          <w:fldData xml:space="preserve">PEVuZE5vdGU+PENpdGU+PEF1dGhvcj5NdWthbWFsPC9BdXRob3I+PFllYXI+MjAwMTwvWWVhcj48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</w:fldData>
        </w:fldChar>
      </w:r>
      <w:r w:rsidR="00E31184" w:rsidRPr="00047DBA">
        <w:rPr>
          <w:szCs w:val="20"/>
          <w:vertAlign w:val="superscript"/>
        </w:rPr>
        <w:instrText xml:space="preserve"> ADDIN EN.CITE </w:instrText>
      </w:r>
      <w:r w:rsidR="00E31184" w:rsidRPr="00047DBA">
        <w:rPr>
          <w:szCs w:val="20"/>
          <w:vertAlign w:val="superscript"/>
        </w:rPr>
        <w:fldChar w:fldCharType="begin">
          <w:fldData xml:space="preserve">PEVuZE5vdGU+PENpdGU+PEF1dGhvcj5NdWthbWFsPC9BdXRob3I+PFllYXI+MjAwMTwvWWVhcj48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</w:fldData>
        </w:fldChar>
      </w:r>
      <w:r w:rsidR="00E31184" w:rsidRPr="00047DBA">
        <w:rPr>
          <w:szCs w:val="20"/>
          <w:vertAlign w:val="superscript"/>
        </w:rPr>
        <w:instrText xml:space="preserve"> ADDIN EN.CITE.DATA </w:instrText>
      </w:r>
      <w:r w:rsidR="00E31184" w:rsidRPr="00047DBA">
        <w:rPr>
          <w:szCs w:val="20"/>
          <w:vertAlign w:val="superscript"/>
        </w:rPr>
      </w:r>
      <w:r w:rsidR="00E31184" w:rsidRPr="00047DBA">
        <w:rPr>
          <w:szCs w:val="20"/>
          <w:vertAlign w:val="superscript"/>
        </w:rPr>
        <w:fldChar w:fldCharType="end"/>
      </w:r>
      <w:r w:rsidR="00E31184" w:rsidRPr="00047DBA">
        <w:rPr>
          <w:szCs w:val="20"/>
          <w:vertAlign w:val="superscript"/>
        </w:rPr>
      </w:r>
      <w:r w:rsidR="00E31184" w:rsidRPr="00047DBA">
        <w:rPr>
          <w:szCs w:val="20"/>
          <w:vertAlign w:val="superscript"/>
        </w:rPr>
        <w:fldChar w:fldCharType="separate"/>
      </w:r>
      <w:r w:rsidR="00E31184" w:rsidRPr="00047DBA">
        <w:rPr>
          <w:noProof/>
          <w:szCs w:val="20"/>
          <w:vertAlign w:val="superscript"/>
        </w:rPr>
        <w:t>39,40</w:t>
      </w:r>
      <w:r w:rsidR="00E31184" w:rsidRPr="00047DBA">
        <w:rPr>
          <w:szCs w:val="20"/>
          <w:vertAlign w:val="superscript"/>
        </w:rPr>
        <w:fldChar w:fldCharType="end"/>
      </w:r>
      <w:r w:rsidR="002A2B55" w:rsidRPr="00666F32">
        <w:rPr>
          <w:szCs w:val="20"/>
        </w:rPr>
        <w:t>), further</w:t>
      </w:r>
      <w:r w:rsidR="002A2B55">
        <w:rPr>
          <w:szCs w:val="20"/>
        </w:rPr>
        <w:t xml:space="preserve"> studies are needed to determine whether </w:t>
      </w:r>
      <w:r w:rsidR="004E0C94">
        <w:rPr>
          <w:szCs w:val="20"/>
        </w:rPr>
        <w:t xml:space="preserve">moderate </w:t>
      </w:r>
      <w:r w:rsidR="002A2B55">
        <w:rPr>
          <w:szCs w:val="20"/>
        </w:rPr>
        <w:t>alcohol consumption has a causal role in VTE.</w:t>
      </w:r>
    </w:p>
    <w:p w14:paraId="24220CEE" w14:textId="77777777" w:rsidR="00A2632E" w:rsidRPr="00A2632E" w:rsidRDefault="00A2632E" w:rsidP="002025A8">
      <w:pPr>
        <w:spacing w:after="0"/>
        <w:rPr>
          <w:noProof/>
          <w:color w:val="000000" w:themeColor="text1"/>
        </w:rPr>
      </w:pPr>
    </w:p>
    <w:p w14:paraId="7D7B0B17" w14:textId="3343C5E7" w:rsidR="00696B65" w:rsidRPr="00A2632E" w:rsidRDefault="00696B65" w:rsidP="00696B65">
      <w:pPr>
        <w:spacing w:after="0"/>
      </w:pPr>
      <w:r w:rsidRPr="00A2632E">
        <w:t xml:space="preserve">Our study identified inverse associations of </w:t>
      </w:r>
      <w:proofErr w:type="spellStart"/>
      <w:r w:rsidRPr="00A2632E">
        <w:t>proatherogenic</w:t>
      </w:r>
      <w:proofErr w:type="spellEnd"/>
      <w:r w:rsidRPr="00A2632E">
        <w:t xml:space="preserve"> lipids with VTE. For example,  </w:t>
      </w:r>
      <w:proofErr w:type="spellStart"/>
      <w:r w:rsidRPr="00A2632E">
        <w:t>apolipoprotein</w:t>
      </w:r>
      <w:proofErr w:type="spellEnd"/>
      <w:r w:rsidRPr="00A2632E">
        <w:t>-B</w:t>
      </w:r>
      <w:r w:rsidR="00814A56">
        <w:t xml:space="preserve"> </w:t>
      </w:r>
      <w:r w:rsidRPr="00A2632E">
        <w:t xml:space="preserve">and lipoprotein(a) levels were each associated with </w:t>
      </w:r>
      <w:r w:rsidRPr="00A2632E">
        <w:rPr>
          <w:i/>
        </w:rPr>
        <w:t>lower</w:t>
      </w:r>
      <w:r w:rsidRPr="00A2632E">
        <w:t xml:space="preserve"> risk of VTE, a surprising finding that awaits further elucidation.</w:t>
      </w:r>
      <w:r w:rsidR="00D43433">
        <w:fldChar w:fldCharType="begin"/>
      </w:r>
      <w:r w:rsidR="00D43433">
        <w:instrText xml:space="preserve"> ADDIN EN.CITE &lt;EndNote&gt;&lt;Cite&gt;&lt;Author&gt;Morelli&lt;/Author&gt;&lt;Year&gt;2017&lt;/Year&gt;&lt;RecNum&gt;107&lt;/RecNum&gt;&lt;DisplayText&gt;&lt;style face="superscript"&gt;41&lt;/style&gt;&lt;/DisplayText&gt;&lt;record&gt;&lt;rec-number&gt;107&lt;/rec-number&gt;&lt;foreign-keys&gt;&lt;key app="EN" db-id="95p5rreeod2wvmevfs3vd093edd5p9err9wz" timestamp="1541072580"&gt;107&lt;/key&gt;&lt;/foreign-keys&gt;&lt;ref-type name="Journal Article"&gt;17&lt;/ref-type&gt;&lt;contributors&gt;&lt;authors&gt;&lt;author&gt;Morelli, Vânia M.&lt;/author&gt;&lt;author&gt;Lijfering, Willem M.&lt;/author&gt;&lt;author&gt;Bos, Mettine H. A.&lt;/author&gt;&lt;author&gt;Rosendaal, Frits R.&lt;/author&gt;&lt;author&gt;Cannegieter, Suzanne C.&lt;/author&gt;&lt;/authors&gt;&lt;/contributors&gt;&lt;titles&gt;&lt;title&gt;Lipid levels and risk of venous thrombosis: results from the MEGA-study&lt;/title&gt;&lt;secondary-title&gt;European Journal of Epidemiology&lt;/secondary-title&gt;&lt;/titles&gt;&lt;periodical&gt;&lt;full-title&gt;European Journal of Epidemiology&lt;/full-title&gt;&lt;/periodical&gt;&lt;pages&gt;669-681&lt;/pages&gt;&lt;volume&gt;32&lt;/volume&gt;&lt;number&gt;8&lt;/number&gt;&lt;dates&gt;&lt;year&gt;2017&lt;/year&gt;&lt;pub-dates&gt;&lt;date&gt;August 01&lt;/date&gt;&lt;/pub-dates&gt;&lt;/dates&gt;&lt;isbn&gt;1573-7284&lt;/isbn&gt;&lt;label&gt;Morelli2017&lt;/label&gt;&lt;work-type&gt;journal article&lt;/work-type&gt;&lt;urls&gt;&lt;related-urls&gt;&lt;url&gt;https://doi.org/10.1007/s10654-017-0251-1&lt;/url&gt;&lt;/related-urls&gt;&lt;/urls&gt;&lt;electronic-resource-num&gt;10.1007/s10654-017-0251-1&lt;/electronic-resource-num&gt;&lt;/record&gt;&lt;/Cite&gt;&lt;/EndNote&gt;</w:instrText>
      </w:r>
      <w:r w:rsidR="00D43433">
        <w:fldChar w:fldCharType="separate"/>
      </w:r>
      <w:r w:rsidR="00D43433" w:rsidRPr="00D43433">
        <w:rPr>
          <w:noProof/>
          <w:vertAlign w:val="superscript"/>
        </w:rPr>
        <w:t>41</w:t>
      </w:r>
      <w:r w:rsidR="00D43433">
        <w:fldChar w:fldCharType="end"/>
      </w:r>
      <w:r w:rsidRPr="00A2632E">
        <w:t xml:space="preserve"> Pro-inflammatory soluble biomarkers (e.g., C-reactive protein) were positively associated with VTE, a finding consistent with the associations </w:t>
      </w:r>
      <w:r w:rsidR="00450EAC" w:rsidRPr="00A2632E">
        <w:t xml:space="preserve">we </w:t>
      </w:r>
      <w:r w:rsidRPr="00A2632E">
        <w:t>observed for CHD outcomes</w:t>
      </w:r>
      <w:r w:rsidR="00B3778B" w:rsidRPr="00A2632E">
        <w:t xml:space="preserve">. </w:t>
      </w:r>
      <w:r w:rsidRPr="00A2632E">
        <w:t>Although previous Mendelian randomisation studies suggest that CRP and fibrinogen are unlikely to be direct causal factors in CHD</w:t>
      </w:r>
      <w:proofErr w:type="gramStart"/>
      <w:r w:rsidRPr="00A2632E">
        <w:t>,</w:t>
      </w:r>
      <w:proofErr w:type="gramEnd"/>
      <w:r w:rsidR="00CA03AF" w:rsidRPr="00A2632E">
        <w:fldChar w:fldCharType="begin">
          <w:fldData xml:space="preserve">PEVuZE5vdGU+PENpdGU+PEF1dGhvcj5DIFJlYWN0aXZlIFByb3RlaW4gQ29yb25hcnkgSGVhcnQg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</w:fldData>
        </w:fldChar>
      </w:r>
      <w:r w:rsidR="00D43433">
        <w:instrText xml:space="preserve"> ADDIN EN.CITE </w:instrText>
      </w:r>
      <w:r w:rsidR="00D43433">
        <w:fldChar w:fldCharType="begin">
          <w:fldData xml:space="preserve">PEVuZE5vdGU+PENpdGU+PEF1dGhvcj5DIFJlYWN0aXZlIFByb3RlaW4gQ29yb25hcnkgSGVhcnQg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</w:fldData>
        </w:fldChar>
      </w:r>
      <w:r w:rsidR="00D43433">
        <w:instrText xml:space="preserve"> ADDIN EN.CITE.DATA </w:instrText>
      </w:r>
      <w:r w:rsidR="00D43433">
        <w:fldChar w:fldCharType="end"/>
      </w:r>
      <w:r w:rsidR="00CA03AF" w:rsidRPr="00A2632E">
        <w:fldChar w:fldCharType="separate"/>
      </w:r>
      <w:r w:rsidR="00D43433" w:rsidRPr="00D43433">
        <w:rPr>
          <w:noProof/>
          <w:vertAlign w:val="superscript"/>
        </w:rPr>
        <w:t>42,43</w:t>
      </w:r>
      <w:r w:rsidR="00CA03AF" w:rsidRPr="00A2632E">
        <w:fldChar w:fldCharType="end"/>
      </w:r>
      <w:r w:rsidRPr="00A2632E">
        <w:t xml:space="preserve"> </w:t>
      </w:r>
      <w:r w:rsidR="00FB1807" w:rsidRPr="00A2632E">
        <w:t xml:space="preserve">such </w:t>
      </w:r>
      <w:r w:rsidR="000F5CF8" w:rsidRPr="00A2632E">
        <w:t xml:space="preserve">genetic epidemiological </w:t>
      </w:r>
      <w:r w:rsidR="00FB1807" w:rsidRPr="00A2632E">
        <w:t>data are sparser in relation to</w:t>
      </w:r>
      <w:r w:rsidR="0000530E" w:rsidRPr="00A2632E">
        <w:t xml:space="preserve"> VTE. </w:t>
      </w:r>
    </w:p>
    <w:p w14:paraId="74656617" w14:textId="77777777" w:rsidR="00696B65" w:rsidRPr="00A2632E" w:rsidRDefault="00696B65" w:rsidP="002025A8">
      <w:pPr>
        <w:spacing w:after="0"/>
        <w:rPr>
          <w:noProof/>
          <w:color w:val="000000" w:themeColor="text1"/>
        </w:rPr>
      </w:pPr>
    </w:p>
    <w:p w14:paraId="3AF2BFB2" w14:textId="7C807192" w:rsidR="00F33824" w:rsidRPr="00A2632E" w:rsidRDefault="00DB3EA6" w:rsidP="00033A88">
      <w:pPr>
        <w:spacing w:after="0"/>
      </w:pPr>
      <w:r w:rsidRPr="00A2632E">
        <w:t>It is not clear why o</w:t>
      </w:r>
      <w:r w:rsidR="00F16277" w:rsidRPr="00A2632E">
        <w:t>ur study</w:t>
      </w:r>
      <w:r w:rsidRPr="00A2632E">
        <w:t xml:space="preserve"> found</w:t>
      </w:r>
      <w:r w:rsidR="00B3778B" w:rsidRPr="00A2632E">
        <w:t xml:space="preserve"> </w:t>
      </w:r>
      <w:r w:rsidR="0032534B" w:rsidRPr="00A2632E">
        <w:t>inconsistent</w:t>
      </w:r>
      <w:r w:rsidR="00F16277" w:rsidRPr="00A2632E">
        <w:t xml:space="preserve"> assoc</w:t>
      </w:r>
      <w:r w:rsidR="00560BE3" w:rsidRPr="00A2632E">
        <w:t>iations of blood pressure and</w:t>
      </w:r>
      <w:r w:rsidR="00F16277" w:rsidRPr="00A2632E">
        <w:t xml:space="preserve"> </w:t>
      </w:r>
      <w:r w:rsidR="00210ABE" w:rsidRPr="00A2632E">
        <w:t xml:space="preserve">history of </w:t>
      </w:r>
      <w:r w:rsidR="00F16277" w:rsidRPr="00A2632E">
        <w:t>diabetes</w:t>
      </w:r>
      <w:r w:rsidR="00560BE3" w:rsidRPr="00A2632E">
        <w:t xml:space="preserve"> </w:t>
      </w:r>
      <w:r w:rsidR="00F16277" w:rsidRPr="00A2632E">
        <w:t>with VTE</w:t>
      </w:r>
      <w:r w:rsidR="00A34282" w:rsidRPr="00A2632E">
        <w:t xml:space="preserve"> </w:t>
      </w:r>
      <w:r w:rsidR="0015705C" w:rsidRPr="00A2632E">
        <w:t>outcomes</w:t>
      </w:r>
      <w:r w:rsidR="00D919BF" w:rsidRPr="00A2632E">
        <w:t xml:space="preserve"> across UKBB</w:t>
      </w:r>
      <w:r w:rsidR="00C3152F">
        <w:t xml:space="preserve"> and the ERFC. One potential explanation is that these data sources recorded mostly differing types of VTE outcomes, i.e., UKBB</w:t>
      </w:r>
      <w:r w:rsidR="002559FF" w:rsidRPr="00A2632E">
        <w:t xml:space="preserve"> involved mostly nonfatal outcomes</w:t>
      </w:r>
      <w:r w:rsidR="00C3152F">
        <w:t>, whereas</w:t>
      </w:r>
      <w:r w:rsidR="00D919BF" w:rsidRPr="00A2632E">
        <w:t xml:space="preserve"> ERFC </w:t>
      </w:r>
      <w:r w:rsidR="002559FF" w:rsidRPr="00A2632E">
        <w:t>involved only fatal outcomes</w:t>
      </w:r>
      <w:r w:rsidR="0015705C" w:rsidRPr="00A2632E">
        <w:t xml:space="preserve">. </w:t>
      </w:r>
      <w:r w:rsidR="00C3152F">
        <w:t>An exploratory analysis of UKBB</w:t>
      </w:r>
      <w:r w:rsidR="00283125">
        <w:t xml:space="preserve"> data was</w:t>
      </w:r>
      <w:r w:rsidR="00C3152F">
        <w:t xml:space="preserve"> consistent with this explanation, as it </w:t>
      </w:r>
      <w:r w:rsidR="00283125">
        <w:t xml:space="preserve">found </w:t>
      </w:r>
      <w:r w:rsidR="00C3152F">
        <w:t xml:space="preserve">differing results with blood pressure and diabetes for fatal VTE versus nonfatal VTE similar to those observed in comparisons across UKBB and the ERFC. </w:t>
      </w:r>
      <w:r w:rsidR="00033A88" w:rsidRPr="00A2632E">
        <w:t xml:space="preserve">However, </w:t>
      </w:r>
      <w:r w:rsidR="00C3152F">
        <w:t>f</w:t>
      </w:r>
      <w:r w:rsidR="00A34282" w:rsidRPr="00A2632E">
        <w:t xml:space="preserve">uture studies </w:t>
      </w:r>
      <w:r w:rsidR="00033A88" w:rsidRPr="00A2632E">
        <w:t xml:space="preserve">with more detailed clinical information </w:t>
      </w:r>
      <w:r w:rsidR="00B3778B" w:rsidRPr="00A2632E">
        <w:t>will be needed t</w:t>
      </w:r>
      <w:r w:rsidR="00A34282" w:rsidRPr="00A2632E">
        <w:t>o</w:t>
      </w:r>
      <w:r w:rsidR="00033A88" w:rsidRPr="00A2632E">
        <w:t xml:space="preserve"> understand these possible differences</w:t>
      </w:r>
      <w:r w:rsidR="00C3152F">
        <w:t xml:space="preserve"> with greater confidence</w:t>
      </w:r>
      <w:r w:rsidR="0022390D" w:rsidRPr="00A2632E">
        <w:t>.</w:t>
      </w:r>
      <w:r w:rsidR="00CA03AF" w:rsidRPr="00A2632E">
        <w:fldChar w:fldCharType="begin"/>
      </w:r>
      <w:r w:rsidR="00D43433">
        <w:instrText xml:space="preserve"> ADDIN EN.CITE &lt;EndNote&gt;&lt;Cite&gt;&lt;Author&gt;Salami&lt;/Author&gt;&lt;Year&gt;2017&lt;/Year&gt;&lt;RecNum&gt;101&lt;/RecNum&gt;&lt;DisplayText&gt;&lt;style face="superscript"&gt;44&lt;/style&gt;&lt;/DisplayText&gt;&lt;record&gt;&lt;rec-number&gt;101&lt;/rec-number&gt;&lt;foreign-keys&gt;&lt;key app="EN" db-id="95p5rreeod2wvmevfs3vd093edd5p9err9wz" timestamp="1539959559"&gt;101&lt;/key&gt;&lt;/foreign-keys&gt;&lt;ref-type name="Journal Article"&gt;17&lt;/ref-type&gt;&lt;contributors&gt;&lt;authors&gt;&lt;author&gt;Salami, J. A.&lt;/author&gt;&lt;author&gt;Warraich, H.&lt;/author&gt;&lt;author&gt;Valero-Elizondo, J.&lt;/author&gt;&lt;author&gt;et al.,&lt;/author&gt;&lt;/authors&gt;&lt;/contributors&gt;&lt;titles&gt;&lt;title&gt;National trends in statin use and expenditures in the us adult population from 2002 to 2013: Insights from the medical expenditure panel survey&lt;/title&gt;&lt;secondary-title&gt;JAMA Cardiology&lt;/secondary-title&gt;&lt;/titles&gt;&lt;periodical&gt;&lt;full-title&gt;JAMA Cardiology&lt;/full-title&gt;&lt;/periodical&gt;&lt;pages&gt;56-65&lt;/pages&gt;&lt;volume&gt;2&lt;/volume&gt;&lt;number&gt;1&lt;/number&gt;&lt;dates&gt;&lt;year&gt;2017&lt;/year&gt;&lt;/dates&gt;&lt;isbn&gt;2380-6583&lt;/isbn&gt;&lt;urls&gt;&lt;related-urls&gt;&lt;url&gt;http://dx.doi.org/10.1001/jamacardio.2016.4700&lt;/url&gt;&lt;/related-urls&gt;&lt;/urls&gt;&lt;electronic-resource-num&gt;10.1001/jamacardio.2016.4700&lt;/electronic-resource-num&gt;&lt;/record&gt;&lt;/Cite&gt;&lt;/EndNote&gt;</w:instrText>
      </w:r>
      <w:r w:rsidR="00CA03AF" w:rsidRPr="00A2632E">
        <w:fldChar w:fldCharType="separate"/>
      </w:r>
      <w:r w:rsidR="00D43433" w:rsidRPr="00D43433">
        <w:rPr>
          <w:noProof/>
          <w:vertAlign w:val="superscript"/>
        </w:rPr>
        <w:t>44</w:t>
      </w:r>
      <w:r w:rsidR="00CA03AF" w:rsidRPr="00A2632E">
        <w:fldChar w:fldCharType="end"/>
      </w:r>
    </w:p>
    <w:p w14:paraId="36ABFF1D" w14:textId="77777777" w:rsidR="00E74F1A" w:rsidRPr="00A2632E" w:rsidRDefault="00E74F1A" w:rsidP="00424FD2">
      <w:pPr>
        <w:spacing w:after="0"/>
        <w:rPr>
          <w:noProof/>
          <w:color w:val="000000" w:themeColor="text1"/>
        </w:rPr>
      </w:pPr>
    </w:p>
    <w:p w14:paraId="40FC542A" w14:textId="14D7F132" w:rsidR="00023EEF" w:rsidRPr="00A2632E" w:rsidRDefault="003A4A61" w:rsidP="00424FD2">
      <w:pPr>
        <w:spacing w:after="0"/>
      </w:pPr>
      <w:r w:rsidRPr="00A2632E">
        <w:t>Our study had major strengths</w:t>
      </w:r>
      <w:r w:rsidR="00CD270A" w:rsidRPr="00A2632E">
        <w:t xml:space="preserve">. </w:t>
      </w:r>
      <w:r w:rsidR="000024B2" w:rsidRPr="00A2632E">
        <w:t>It</w:t>
      </w:r>
      <w:r w:rsidR="00006C61" w:rsidRPr="00A2632E">
        <w:t xml:space="preserve"> avoided the limitations of retrospective </w:t>
      </w:r>
      <w:r w:rsidR="00AD6651" w:rsidRPr="00A2632E">
        <w:t xml:space="preserve">case-control </w:t>
      </w:r>
      <w:r w:rsidR="00006C61" w:rsidRPr="00A2632E">
        <w:t xml:space="preserve">study designs by analysing </w:t>
      </w:r>
      <w:r w:rsidR="005E68D1" w:rsidRPr="00A2632E">
        <w:t xml:space="preserve">prospective cohort </w:t>
      </w:r>
      <w:r w:rsidR="00006C61" w:rsidRPr="00A2632E">
        <w:t xml:space="preserve">data on </w:t>
      </w:r>
      <w:r w:rsidR="000024B2" w:rsidRPr="00A2632E">
        <w:t xml:space="preserve">over </w:t>
      </w:r>
      <w:r w:rsidR="00006C61" w:rsidRPr="00A2632E">
        <w:t>1.1 million participants</w:t>
      </w:r>
      <w:r w:rsidR="00353AF1" w:rsidRPr="00A2632E">
        <w:t xml:space="preserve"> without CVD at baseline</w:t>
      </w:r>
      <w:r w:rsidR="000024B2" w:rsidRPr="00A2632E">
        <w:t>. Access to individual-participant data avoided the limitations of literature-based meta-analyses</w:t>
      </w:r>
      <w:r w:rsidR="00450EAC" w:rsidRPr="00A2632E">
        <w:t>. It also enabled</w:t>
      </w:r>
      <w:r w:rsidR="000024B2" w:rsidRPr="00A2632E">
        <w:t xml:space="preserve"> a common approach to adjustment for potential confounding factors,</w:t>
      </w:r>
      <w:r w:rsidR="000C1618" w:rsidRPr="00A2632E">
        <w:t xml:space="preserve"> </w:t>
      </w:r>
      <w:r w:rsidR="000024B2" w:rsidRPr="00A2632E">
        <w:t>time-to-event analyses, correction for regression dilution</w:t>
      </w:r>
      <w:r w:rsidR="00A1052D" w:rsidRPr="00A2632E">
        <w:t xml:space="preserve"> bias</w:t>
      </w:r>
      <w:r w:rsidR="00A36133" w:rsidRPr="00A2632E">
        <w:t>, and head-to-head comparisons of VTE and CHD</w:t>
      </w:r>
      <w:r w:rsidR="000024B2" w:rsidRPr="00A2632E">
        <w:t xml:space="preserve">. </w:t>
      </w:r>
      <w:r w:rsidR="00450EAC" w:rsidRPr="00A2632E">
        <w:t>We explored</w:t>
      </w:r>
      <w:r w:rsidR="000C1618" w:rsidRPr="00A2632E" w:rsidDel="00F20E08">
        <w:t xml:space="preserve"> idiopathic </w:t>
      </w:r>
      <w:r w:rsidR="00560BE3" w:rsidRPr="00A2632E">
        <w:t>VTE</w:t>
      </w:r>
      <w:r w:rsidR="00560BE3" w:rsidRPr="00A2632E" w:rsidDel="00F20E08">
        <w:t xml:space="preserve"> </w:t>
      </w:r>
      <w:r w:rsidR="0079157D" w:rsidRPr="00A2632E">
        <w:t>versus</w:t>
      </w:r>
      <w:r w:rsidR="000C1618" w:rsidRPr="00A2632E" w:rsidDel="00F20E08">
        <w:t xml:space="preserve"> </w:t>
      </w:r>
      <w:r w:rsidR="00FA3B1A" w:rsidRPr="00A2632E">
        <w:t xml:space="preserve">VTE </w:t>
      </w:r>
      <w:r w:rsidR="000C1618" w:rsidRPr="00A2632E" w:rsidDel="00F20E08">
        <w:t>provoked</w:t>
      </w:r>
      <w:r w:rsidR="000C1618" w:rsidRPr="00A2632E">
        <w:t xml:space="preserve"> </w:t>
      </w:r>
      <w:r w:rsidR="000C1618" w:rsidRPr="00A2632E" w:rsidDel="00F20E08">
        <w:t xml:space="preserve">by established risk factors </w:t>
      </w:r>
      <w:r w:rsidR="0079157D" w:rsidRPr="00A2632E">
        <w:t>(</w:t>
      </w:r>
      <w:r w:rsidR="000C1618" w:rsidRPr="00A2632E" w:rsidDel="00F20E08">
        <w:t>such as cancer or prolonged immobility</w:t>
      </w:r>
      <w:r w:rsidR="0079157D" w:rsidRPr="00A2632E">
        <w:t>)</w:t>
      </w:r>
      <w:r w:rsidR="00A1052D" w:rsidRPr="00A2632E">
        <w:t xml:space="preserve">, albeit using </w:t>
      </w:r>
      <w:r w:rsidR="008E2B94" w:rsidRPr="00A2632E">
        <w:t xml:space="preserve">pragmatic </w:t>
      </w:r>
      <w:r w:rsidR="004E0C94">
        <w:t xml:space="preserve">record-based </w:t>
      </w:r>
      <w:r w:rsidR="00A1052D" w:rsidRPr="00A2632E">
        <w:t>definitions</w:t>
      </w:r>
      <w:r w:rsidR="000C1618" w:rsidRPr="00A2632E" w:rsidDel="00F20E08">
        <w:t>.</w:t>
      </w:r>
      <w:r w:rsidR="00CA03AF" w:rsidRPr="00A2632E">
        <w:fldChar w:fldCharType="begin"/>
      </w:r>
      <w:r w:rsidR="00D43433">
        <w:instrText xml:space="preserve"> ADDIN EN.CITE &lt;EndNote&gt;&lt;Cite&gt;&lt;Author&gt;Lapner&lt;/Author&gt;&lt;Year&gt;2013&lt;/Year&gt;&lt;RecNum&gt;23&lt;/RecNum&gt;&lt;DisplayText&gt;&lt;style face="superscript"&gt;45&lt;/style&gt;&lt;/DisplayText&gt;&lt;record&gt;&lt;rec-number&gt;23&lt;/rec-number&gt;&lt;foreign-keys&gt;&lt;key app="EN" db-id="95p5rreeod2wvmevfs3vd093edd5p9err9wz" timestamp="1523959045"&gt;23&lt;/key&gt;&lt;/foreign-keys&gt;&lt;ref-type name="Journal Article"&gt;17&lt;/ref-type&gt;&lt;contributors&gt;&lt;authors&gt;&lt;author&gt;Lapner, S. Takach&lt;/author&gt;&lt;author&gt;Kearon, C.&lt;/author&gt;&lt;/authors&gt;&lt;/contributors&gt;&lt;titles&gt;&lt;title&gt;Diagnosis and management of pulmonary embolism&lt;/title&gt;&lt;secondary-title&gt;BMJ: British Medical Journal&lt;/secondary-title&gt;&lt;/titles&gt;&lt;periodical&gt;&lt;full-title&gt;BMJ: British Medical Journal&lt;/full-title&gt;&lt;/periodical&gt;&lt;volume&gt;346&lt;/volume&gt;&lt;dates&gt;&lt;year&gt;2013&lt;/year&gt;&lt;/dates&gt;&lt;publisher&gt;BMJ&lt;/publisher&gt;&lt;urls&gt;&lt;pdf-urls&gt;&lt;url&gt;file:///C:/Users/John/AppData/Local/Mendeley Ltd./Mendeley Desktop/Downloaded/Lapner, Kearon - 2013 - Diagnosis and management of pulmonary embolism.pdf&lt;/url&gt;&lt;/pdf-urls&gt;&lt;/urls&gt;&lt;/record&gt;&lt;/Cite&gt;&lt;/EndNote&gt;</w:instrText>
      </w:r>
      <w:r w:rsidR="00CA03AF" w:rsidRPr="00A2632E">
        <w:fldChar w:fldCharType="separate"/>
      </w:r>
      <w:r w:rsidR="00D43433" w:rsidRPr="00D43433">
        <w:rPr>
          <w:noProof/>
          <w:vertAlign w:val="superscript"/>
        </w:rPr>
        <w:t>45</w:t>
      </w:r>
      <w:r w:rsidR="00CA03AF" w:rsidRPr="00A2632E">
        <w:fldChar w:fldCharType="end"/>
      </w:r>
      <w:r w:rsidR="000C1618" w:rsidRPr="00A2632E" w:rsidDel="00F20E08">
        <w:t xml:space="preserve"> </w:t>
      </w:r>
      <w:r w:rsidR="00CA1C14" w:rsidRPr="00A2632E">
        <w:t xml:space="preserve">The </w:t>
      </w:r>
      <w:r w:rsidR="00B442DB" w:rsidRPr="00A2632E">
        <w:t>generali</w:t>
      </w:r>
      <w:r w:rsidR="008E2B94" w:rsidRPr="00A2632E">
        <w:t>z</w:t>
      </w:r>
      <w:r w:rsidR="00B442DB" w:rsidRPr="00A2632E">
        <w:t>ability</w:t>
      </w:r>
      <w:r w:rsidR="00CA1C14" w:rsidRPr="00A2632E">
        <w:t xml:space="preserve"> of our results </w:t>
      </w:r>
      <w:proofErr w:type="gramStart"/>
      <w:r w:rsidR="0079157D" w:rsidRPr="00A2632E">
        <w:t>was</w:t>
      </w:r>
      <w:r w:rsidR="009D47C3" w:rsidRPr="00A2632E">
        <w:t xml:space="preserve"> </w:t>
      </w:r>
      <w:r w:rsidR="00CA1C14" w:rsidRPr="00A2632E">
        <w:t>enhanced</w:t>
      </w:r>
      <w:proofErr w:type="gramEnd"/>
      <w:r w:rsidR="00CA1C14" w:rsidRPr="00A2632E">
        <w:t xml:space="preserve"> by </w:t>
      </w:r>
      <w:r w:rsidR="00353AF1" w:rsidRPr="00A2632E">
        <w:t xml:space="preserve">inclusion of data </w:t>
      </w:r>
      <w:r w:rsidR="00023EEF" w:rsidRPr="00A2632E">
        <w:t xml:space="preserve">from </w:t>
      </w:r>
      <w:r w:rsidR="00FA3B1A" w:rsidRPr="00A2632E">
        <w:t xml:space="preserve">76 </w:t>
      </w:r>
      <w:r w:rsidRPr="00A2632E">
        <w:t xml:space="preserve">prospective studies </w:t>
      </w:r>
      <w:r w:rsidR="00023EEF" w:rsidRPr="00A2632E">
        <w:t>recruited during 19</w:t>
      </w:r>
      <w:r w:rsidR="007E0A72" w:rsidRPr="00A2632E">
        <w:t>60</w:t>
      </w:r>
      <w:r w:rsidR="00023EEF" w:rsidRPr="00A2632E">
        <w:t xml:space="preserve"> through 20</w:t>
      </w:r>
      <w:r w:rsidR="007E0A72" w:rsidRPr="00A2632E">
        <w:t>08</w:t>
      </w:r>
      <w:r w:rsidR="004801A5" w:rsidRPr="00A2632E">
        <w:t xml:space="preserve"> in 18 different countries</w:t>
      </w:r>
      <w:r w:rsidR="00023EEF" w:rsidRPr="00A2632E">
        <w:t>.</w:t>
      </w:r>
      <w:r w:rsidR="00CC472B" w:rsidRPr="00A2632E">
        <w:t xml:space="preserve"> To enhance power and </w:t>
      </w:r>
      <w:r w:rsidR="000024B2" w:rsidRPr="00A2632E">
        <w:t xml:space="preserve">evaluate the </w:t>
      </w:r>
      <w:r w:rsidR="00CC472B" w:rsidRPr="00A2632E">
        <w:t xml:space="preserve">relevance of findings to the contemporary situation, we included data from UK Biobank, which recruited participants during 2006 to 2010. </w:t>
      </w:r>
    </w:p>
    <w:p w14:paraId="2767353A" w14:textId="77777777" w:rsidR="00795493" w:rsidRPr="00A2632E" w:rsidRDefault="00795493" w:rsidP="00424FD2">
      <w:pPr>
        <w:spacing w:after="0"/>
      </w:pPr>
    </w:p>
    <w:p w14:paraId="43BC203B" w14:textId="71DB5CF0" w:rsidR="00603EF2" w:rsidRPr="00A2632E" w:rsidRDefault="00CC472B" w:rsidP="00424FD2">
      <w:pPr>
        <w:spacing w:after="0"/>
      </w:pPr>
      <w:r w:rsidRPr="00A2632E">
        <w:t>Our study also had limitations.</w:t>
      </w:r>
      <w:r w:rsidR="00F6537E" w:rsidRPr="00A2632E">
        <w:t xml:space="preserve"> </w:t>
      </w:r>
      <w:r w:rsidR="008E2B94" w:rsidRPr="00A2632E">
        <w:t xml:space="preserve">We did not routinely have information in the ERFC on </w:t>
      </w:r>
      <w:r w:rsidR="004801A5" w:rsidRPr="00A2632E">
        <w:t xml:space="preserve">non-CVD risk factors for </w:t>
      </w:r>
      <w:r w:rsidR="00560BE3" w:rsidRPr="00A2632E">
        <w:t xml:space="preserve">VTE </w:t>
      </w:r>
      <w:r w:rsidR="004801A5" w:rsidRPr="00A2632E">
        <w:t>(e.g., oral contraception use)</w:t>
      </w:r>
      <w:r w:rsidR="008E2B94" w:rsidRPr="00A2632E">
        <w:t>, or medication use</w:t>
      </w:r>
      <w:r w:rsidR="004801A5" w:rsidRPr="00A2632E">
        <w:t xml:space="preserve"> (e.g., anti-coagulants). </w:t>
      </w:r>
      <w:proofErr w:type="spellStart"/>
      <w:r w:rsidR="004801A5" w:rsidRPr="00A2632E">
        <w:t>Mis</w:t>
      </w:r>
      <w:proofErr w:type="spellEnd"/>
      <w:r w:rsidR="004801A5" w:rsidRPr="00A2632E">
        <w:t xml:space="preserve">-classification of disease outcomes could have arisen from inaccuracies in </w:t>
      </w:r>
      <w:r w:rsidRPr="00A2632E">
        <w:t>hospital discharge records and death certificates</w:t>
      </w:r>
      <w:r w:rsidR="004801A5" w:rsidRPr="00A2632E">
        <w:t>, diluting the strength of the observed associations</w:t>
      </w:r>
      <w:r w:rsidRPr="00A2632E">
        <w:t>.</w:t>
      </w:r>
      <w:r w:rsidR="00CA03AF" w:rsidRPr="00A2632E">
        <w:rPr>
          <w:vertAlign w:val="superscript"/>
        </w:rPr>
        <w:fldChar w:fldCharType="begin">
          <w:fldData xml:space="preserve">PEVuZE5vdGU+PENpdGU+PEF1dGhvcj5EaXNtdWtlPC9BdXRob3I+PFllYXI+MTk4NDwvWWVhcj48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</w:fldData>
        </w:fldChar>
      </w:r>
      <w:r w:rsidR="00D43433">
        <w:rPr>
          <w:vertAlign w:val="superscript"/>
        </w:rPr>
        <w:instrText xml:space="preserve"> ADDIN EN.CITE </w:instrText>
      </w:r>
      <w:r w:rsidR="00D43433">
        <w:rPr>
          <w:vertAlign w:val="superscript"/>
        </w:rPr>
        <w:fldChar w:fldCharType="begin">
          <w:fldData xml:space="preserve">PEVuZE5vdGU+PENpdGU+PEF1dGhvcj5EaXNtdWtlPC9BdXRob3I+PFllYXI+MTk4NDwvWWVhcj48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</w:fldData>
        </w:fldChar>
      </w:r>
      <w:r w:rsidR="00D43433">
        <w:rPr>
          <w:vertAlign w:val="superscript"/>
        </w:rPr>
        <w:instrText xml:space="preserve"> ADDIN EN.CITE.DATA </w:instrText>
      </w:r>
      <w:r w:rsidR="00D43433">
        <w:rPr>
          <w:vertAlign w:val="superscript"/>
        </w:rPr>
      </w:r>
      <w:r w:rsidR="00D43433">
        <w:rPr>
          <w:vertAlign w:val="superscript"/>
        </w:rPr>
        <w:fldChar w:fldCharType="end"/>
      </w:r>
      <w:r w:rsidR="00CA03AF" w:rsidRPr="00A2632E">
        <w:rPr>
          <w:vertAlign w:val="superscript"/>
        </w:rPr>
      </w:r>
      <w:r w:rsidR="00CA03AF" w:rsidRPr="00A2632E">
        <w:rPr>
          <w:vertAlign w:val="superscript"/>
        </w:rPr>
        <w:fldChar w:fldCharType="separate"/>
      </w:r>
      <w:r w:rsidR="00D43433">
        <w:rPr>
          <w:noProof/>
          <w:vertAlign w:val="superscript"/>
        </w:rPr>
        <w:t>46-48</w:t>
      </w:r>
      <w:r w:rsidR="00CA03AF" w:rsidRPr="00A2632E">
        <w:rPr>
          <w:vertAlign w:val="superscript"/>
        </w:rPr>
        <w:fldChar w:fldCharType="end"/>
      </w:r>
      <w:r w:rsidRPr="00A2632E">
        <w:t xml:space="preserve"> </w:t>
      </w:r>
      <w:r w:rsidR="00F6537E" w:rsidRPr="00A2632E">
        <w:t xml:space="preserve">However, two </w:t>
      </w:r>
      <w:r w:rsidR="00EE23C7" w:rsidRPr="00A2632E">
        <w:t>observations</w:t>
      </w:r>
      <w:r w:rsidR="00F6537E" w:rsidRPr="00A2632E">
        <w:t xml:space="preserve"> argue against </w:t>
      </w:r>
      <w:r w:rsidR="006157E1" w:rsidRPr="00A2632E">
        <w:t>major</w:t>
      </w:r>
      <w:r w:rsidR="00F6537E" w:rsidRPr="00A2632E">
        <w:t xml:space="preserve"> disease </w:t>
      </w:r>
      <w:proofErr w:type="spellStart"/>
      <w:r w:rsidR="00F6537E" w:rsidRPr="00A2632E">
        <w:t>mis</w:t>
      </w:r>
      <w:proofErr w:type="spellEnd"/>
      <w:r w:rsidR="00F6537E" w:rsidRPr="00A2632E">
        <w:t>-classification</w:t>
      </w:r>
      <w:r w:rsidR="00353AF1" w:rsidRPr="00A2632E">
        <w:t xml:space="preserve"> in our study</w:t>
      </w:r>
      <w:r w:rsidR="00BD0DE3" w:rsidRPr="00A2632E">
        <w:t>. F</w:t>
      </w:r>
      <w:r w:rsidR="00F6537E" w:rsidRPr="00A2632E">
        <w:t xml:space="preserve">irst, we observed </w:t>
      </w:r>
      <w:r w:rsidRPr="00A2632E">
        <w:t xml:space="preserve">associations </w:t>
      </w:r>
      <w:r w:rsidR="00944403" w:rsidRPr="00A2632E">
        <w:t>of</w:t>
      </w:r>
      <w:r w:rsidRPr="00A2632E">
        <w:t xml:space="preserve"> measures of adiposity </w:t>
      </w:r>
      <w:r w:rsidR="00944403" w:rsidRPr="00A2632E">
        <w:t>with</w:t>
      </w:r>
      <w:r w:rsidRPr="00A2632E">
        <w:t xml:space="preserve"> </w:t>
      </w:r>
      <w:r w:rsidR="00560BE3" w:rsidRPr="00A2632E">
        <w:t xml:space="preserve">VTE </w:t>
      </w:r>
      <w:r w:rsidRPr="00A2632E">
        <w:t xml:space="preserve">risk </w:t>
      </w:r>
      <w:r w:rsidR="00944403" w:rsidRPr="00A2632E">
        <w:t>similar in size to those</w:t>
      </w:r>
      <w:r w:rsidR="00F6537E" w:rsidRPr="00A2632E">
        <w:t xml:space="preserve"> </w:t>
      </w:r>
      <w:r w:rsidR="00500B64" w:rsidRPr="00A2632E">
        <w:t xml:space="preserve">previously reported </w:t>
      </w:r>
      <w:r w:rsidR="00F6537E" w:rsidRPr="00A2632E">
        <w:t xml:space="preserve">in </w:t>
      </w:r>
      <w:r w:rsidR="00500B64" w:rsidRPr="00A2632E">
        <w:t xml:space="preserve">much </w:t>
      </w:r>
      <w:r w:rsidR="00F6537E" w:rsidRPr="00A2632E">
        <w:t>smaller</w:t>
      </w:r>
      <w:r w:rsidRPr="00A2632E">
        <w:t xml:space="preserve"> studies based on </w:t>
      </w:r>
      <w:r w:rsidR="00944403" w:rsidRPr="00A2632E">
        <w:t>detailed validation of</w:t>
      </w:r>
      <w:r w:rsidRPr="00A2632E">
        <w:t xml:space="preserve"> VTE events</w:t>
      </w:r>
      <w:r w:rsidR="00BD0DE3" w:rsidRPr="00A2632E">
        <w:t>.</w:t>
      </w:r>
      <w:r w:rsidR="00CA03AF" w:rsidRPr="00A2632E">
        <w:fldChar w:fldCharType="begin"/>
      </w:r>
      <w:r w:rsidR="00CA03AF" w:rsidRPr="00A2632E">
        <w:instrText xml:space="preserve"> ADDIN EN.CITE &lt;EndNote&gt;&lt;Cite&gt;&lt;Author&gt;Ageno&lt;/Author&gt;&lt;Year&gt;2008&lt;/Year&gt;&lt;RecNum&gt;43&lt;/RecNum&gt;&lt;DisplayText&gt;&lt;style face="superscript"&gt;6&lt;/style&gt;&lt;/DisplayText&gt;&lt;record&gt;&lt;rec-number&gt;43&lt;/rec-number&gt;&lt;foreign-keys&gt;&lt;key app="EN" db-id="95p5rreeod2wvmevfs3vd093edd5p9err9wz" timestamp="1524148212"&gt;43&lt;/key&gt;&lt;/foreign-keys&gt;&lt;ref-type name="Journal Article"&gt;17&lt;/ref-type&gt;&lt;contributors&gt;&lt;authors&gt;&lt;author&gt;Ageno, Walter&lt;/author&gt;&lt;author&gt;Becattini, Cecilia&lt;/author&gt;&lt;author&gt;Brighton, Timothy&lt;/author&gt;&lt;author&gt;Selby, Rita&lt;/author&gt;&lt;author&gt;Kamphuisen, Pieter W.&lt;/author&gt;&lt;/authors&gt;&lt;/contributors&gt;&lt;titles&gt;&lt;title&gt;Cardiovascular risk factors and venous thromboembolism: a meta-analysis&lt;/title&gt;&lt;secondary-title&gt;Circulation&lt;/secondary-title&gt;&lt;/titles&gt;&lt;periodical&gt;&lt;full-title&gt;Circulation&lt;/full-title&gt;&lt;/periodical&gt;&lt;pages&gt;93-102&lt;/pages&gt;&lt;volume&gt;117&lt;/volume&gt;&lt;number&gt;1&lt;/number&gt;&lt;keywords&gt;&lt;keyword&gt;Adolescent&lt;/keyword&gt;&lt;keyword&gt;Adult&lt;/keyword&gt;&lt;keyword&gt;Aged&lt;/keyword&gt;&lt;keyword&gt;Atherosclerosis&lt;/keyword&gt;&lt;keyword&gt;Bibliographic&lt;/keyword&gt;&lt;keyword&gt;Diabetes Mellitus&lt;/keyword&gt;&lt;keyword&gt;Female&lt;/keyword&gt;&lt;keyword&gt;Humans&lt;/keyword&gt;&lt;keyword&gt;HDL&lt;/keyword&gt;&lt;keyword&gt;adverse effects&lt;/keyword&gt;&lt;keyword&gt;Venous Thromboembolism&lt;/keyword&gt;&lt;keyword&gt;blood&lt;/keyword&gt;&lt;keyword&gt;Databases&lt;/keyword&gt;&lt;keyword&gt;complications&lt;/keyword&gt;&lt;keyword&gt;Hypertension&lt;/keyword&gt;&lt;keyword&gt;complications&lt;/keyword&gt;&lt;keyword&gt;Male&lt;/keyword&gt;&lt;keyword&gt;Middle Aged&lt;/keyword&gt;&lt;keyword&gt;Odds Ratio&lt;/keyword&gt;&lt;keyword&gt;Ris&lt;/keyword&gt;&lt;keyword&gt;etiology&lt;/keyword&gt;&lt;keyword&gt;etiology&lt;/keyword&gt;&lt;keyword&gt;Cardiovascular Diseases&lt;/keyword&gt;&lt;keyword&gt;Case-Control S&lt;/keyword&gt;&lt;/keywords&gt;&lt;dates&gt;&lt;year&gt;2008&lt;/year&gt;&lt;/dates&gt;&lt;urls&gt;&lt;related-urls&gt;&lt;url&gt;http://dx.doi.org/10.1161/CIRCULATIONAHA.107.709204&lt;/url&gt;&lt;/related-urls&gt;&lt;pdf-urls&gt;&lt;url&gt;file:///C:/Users/John/AppData/Local/Mendeley Ltd./Mendeley Desktop/Downloaded/Ageno et al. - 2008 - Cardiovascular risk factors and venous thromboembolism a meta-analysis.pdf&lt;/url&gt;&lt;/pdf-urls&gt;&lt;/urls&gt;&lt;electronic-resource-num&gt;10.1161/CIRCULATIONAHA.107.709204&lt;/electronic-resource-num&gt;&lt;/record&gt;&lt;/Cite&gt;&lt;/EndNote&gt;</w:instrText>
      </w:r>
      <w:r w:rsidR="00CA03AF" w:rsidRPr="00A2632E">
        <w:fldChar w:fldCharType="separate"/>
      </w:r>
      <w:r w:rsidR="00CA03AF" w:rsidRPr="00A2632E">
        <w:rPr>
          <w:noProof/>
          <w:vertAlign w:val="superscript"/>
        </w:rPr>
        <w:t>6</w:t>
      </w:r>
      <w:r w:rsidR="00CA03AF" w:rsidRPr="00A2632E">
        <w:fldChar w:fldCharType="end"/>
      </w:r>
      <w:r w:rsidR="00F6537E" w:rsidRPr="00A2632E">
        <w:t xml:space="preserve"> </w:t>
      </w:r>
      <w:r w:rsidR="00BD0DE3" w:rsidRPr="00A2632E">
        <w:t>S</w:t>
      </w:r>
      <w:r w:rsidR="00F6537E" w:rsidRPr="00A2632E">
        <w:t>econd</w:t>
      </w:r>
      <w:r w:rsidRPr="00A2632E">
        <w:t xml:space="preserve">, </w:t>
      </w:r>
      <w:r w:rsidR="00F6537E" w:rsidRPr="00A2632E">
        <w:t>we observed</w:t>
      </w:r>
      <w:r w:rsidRPr="00A2632E">
        <w:t xml:space="preserve"> </w:t>
      </w:r>
      <w:r w:rsidR="00A1052D" w:rsidRPr="00A2632E">
        <w:t>directionally opposite</w:t>
      </w:r>
      <w:r w:rsidR="00A1052D" w:rsidRPr="00A2632E" w:rsidDel="005E68D1">
        <w:t xml:space="preserve"> </w:t>
      </w:r>
      <w:r w:rsidRPr="00A2632E">
        <w:t xml:space="preserve">associations of </w:t>
      </w:r>
      <w:proofErr w:type="spellStart"/>
      <w:r w:rsidRPr="00A2632E">
        <w:t>proatherogenic</w:t>
      </w:r>
      <w:proofErr w:type="spellEnd"/>
      <w:r w:rsidRPr="00A2632E">
        <w:t xml:space="preserve"> lipids with </w:t>
      </w:r>
      <w:r w:rsidR="00560BE3" w:rsidRPr="00A2632E">
        <w:t xml:space="preserve">VTE </w:t>
      </w:r>
      <w:r w:rsidR="006E0FE3" w:rsidRPr="00A2632E">
        <w:t xml:space="preserve">and CHD </w:t>
      </w:r>
      <w:r w:rsidRPr="00A2632E">
        <w:t xml:space="preserve">outcomes, despite </w:t>
      </w:r>
      <w:r w:rsidR="00A1052D" w:rsidRPr="00A2632E">
        <w:t>the two conditions having</w:t>
      </w:r>
      <w:r w:rsidR="00F6537E" w:rsidRPr="00A2632E">
        <w:t xml:space="preserve"> </w:t>
      </w:r>
      <w:r w:rsidR="006E0FE3" w:rsidRPr="00A2632E">
        <w:t>similar clinical presentation</w:t>
      </w:r>
      <w:r w:rsidR="000924A3" w:rsidRPr="00A2632E">
        <w:t>s</w:t>
      </w:r>
      <w:r w:rsidR="00A91B01" w:rsidRPr="00A2632E">
        <w:t xml:space="preserve">. </w:t>
      </w:r>
    </w:p>
    <w:p w14:paraId="232D455C" w14:textId="77777777" w:rsidR="00FC2F57" w:rsidRPr="00A2632E" w:rsidRDefault="00FC2F57" w:rsidP="00AA160B">
      <w:pPr>
        <w:spacing w:after="0"/>
        <w:rPr>
          <w:rFonts w:eastAsia="Times New Roman"/>
          <w:b/>
          <w:szCs w:val="20"/>
        </w:rPr>
      </w:pPr>
    </w:p>
    <w:p w14:paraId="6CE84638" w14:textId="77777777" w:rsidR="006E0FE3" w:rsidRPr="00A2632E" w:rsidRDefault="006E0FE3" w:rsidP="00AA160B">
      <w:pPr>
        <w:spacing w:after="0"/>
        <w:rPr>
          <w:rFonts w:eastAsia="Times New Roman"/>
          <w:b/>
          <w:szCs w:val="20"/>
        </w:rPr>
      </w:pPr>
      <w:r w:rsidRPr="00A2632E">
        <w:rPr>
          <w:rFonts w:eastAsia="Times New Roman"/>
          <w:b/>
          <w:szCs w:val="20"/>
        </w:rPr>
        <w:t>Conclusions</w:t>
      </w:r>
    </w:p>
    <w:p w14:paraId="4212EC8E" w14:textId="063A9E31" w:rsidR="003036F5" w:rsidRPr="00A2632E" w:rsidRDefault="00F909DF" w:rsidP="008D30D5">
      <w:pPr>
        <w:spacing w:after="0"/>
        <w:rPr>
          <w:rFonts w:eastAsia="Times New Roman"/>
          <w:b/>
        </w:rPr>
      </w:pPr>
      <w:r w:rsidRPr="00A2632E">
        <w:t>Among a panel of several established cardiovascular risk factors, older</w:t>
      </w:r>
      <w:r w:rsidRPr="00A2632E">
        <w:rPr>
          <w:szCs w:val="20"/>
        </w:rPr>
        <w:t xml:space="preserve"> age, smoking, adiposity, and </w:t>
      </w:r>
      <w:r w:rsidR="004E0C94">
        <w:rPr>
          <w:szCs w:val="20"/>
        </w:rPr>
        <w:t xml:space="preserve">lower </w:t>
      </w:r>
      <w:r w:rsidR="004E0C94" w:rsidRPr="00A2632E">
        <w:rPr>
          <w:szCs w:val="20"/>
        </w:rPr>
        <w:t xml:space="preserve">alcohol </w:t>
      </w:r>
      <w:r w:rsidR="004E0C94">
        <w:rPr>
          <w:szCs w:val="20"/>
        </w:rPr>
        <w:t>consumption</w:t>
      </w:r>
      <w:r w:rsidR="004E0C94" w:rsidRPr="00A2632E">
        <w:rPr>
          <w:szCs w:val="20"/>
        </w:rPr>
        <w:t xml:space="preserve"> </w:t>
      </w:r>
      <w:r w:rsidRPr="00A2632E">
        <w:rPr>
          <w:szCs w:val="20"/>
        </w:rPr>
        <w:t>were consistently associated with higher VTE risk.</w:t>
      </w:r>
      <w:r w:rsidRPr="00A2632E">
        <w:t xml:space="preserve"> There is overlap in </w:t>
      </w:r>
      <w:r w:rsidR="0029496E">
        <w:t xml:space="preserve">at least some of </w:t>
      </w:r>
      <w:r w:rsidR="007804EC">
        <w:t xml:space="preserve">the </w:t>
      </w:r>
      <w:r w:rsidR="0029496E">
        <w:t xml:space="preserve">major </w:t>
      </w:r>
      <w:r w:rsidRPr="00A2632E">
        <w:t xml:space="preserve">population determinants of </w:t>
      </w:r>
      <w:r w:rsidR="0029496E">
        <w:t xml:space="preserve">important </w:t>
      </w:r>
      <w:r w:rsidRPr="00A2632E">
        <w:t>venous and arterial thrombotic diseases</w:t>
      </w:r>
      <w:r w:rsidR="002F492C" w:rsidRPr="00A2632E">
        <w:t>.</w:t>
      </w:r>
    </w:p>
    <w:p w14:paraId="6A620F1C" w14:textId="39767333" w:rsidR="00210ABE" w:rsidRPr="00A2632E" w:rsidRDefault="00210ABE">
      <w:pPr>
        <w:spacing w:after="160" w:line="259" w:lineRule="auto"/>
        <w:jc w:val="left"/>
        <w:rPr>
          <w:rFonts w:eastAsia="Times New Roman"/>
          <w:b/>
        </w:rPr>
      </w:pPr>
      <w:r w:rsidRPr="00A2632E">
        <w:rPr>
          <w:rFonts w:eastAsia="Times New Roman"/>
          <w:b/>
        </w:rPr>
        <w:br w:type="page"/>
      </w:r>
    </w:p>
    <w:p w14:paraId="4EEA96FD" w14:textId="77777777" w:rsidR="00813511" w:rsidRPr="00A2632E" w:rsidRDefault="00813511" w:rsidP="00B234A4">
      <w:pPr>
        <w:spacing w:after="0" w:line="259" w:lineRule="auto"/>
        <w:jc w:val="left"/>
        <w:rPr>
          <w:rFonts w:eastAsia="Times New Roman"/>
          <w:b/>
        </w:rPr>
      </w:pPr>
      <w:r w:rsidRPr="00A2632E">
        <w:rPr>
          <w:rFonts w:eastAsia="Times New Roman"/>
          <w:b/>
        </w:rPr>
        <w:t>ERFC Investigators</w:t>
      </w:r>
    </w:p>
    <w:p w14:paraId="18AF3E61" w14:textId="77777777" w:rsidR="004E256E" w:rsidRPr="00A2632E" w:rsidRDefault="004E256E" w:rsidP="00B234A4">
      <w:pPr>
        <w:spacing w:after="0" w:line="259" w:lineRule="auto"/>
        <w:jc w:val="left"/>
        <w:rPr>
          <w:rFonts w:eastAsia="Times New Roman"/>
          <w:b/>
        </w:rPr>
      </w:pPr>
    </w:p>
    <w:p w14:paraId="15F8DA3F" w14:textId="77777777" w:rsidR="00C21C6E" w:rsidRPr="00A2632E" w:rsidRDefault="00C21C6E" w:rsidP="00C21C6E">
      <w:pPr>
        <w:pStyle w:val="NoSpacing"/>
      </w:pPr>
      <w:proofErr w:type="gramStart"/>
      <w:r w:rsidRPr="00A2632E">
        <w:rPr>
          <w:b/>
        </w:rPr>
        <w:t>ARIC</w:t>
      </w:r>
      <w:r w:rsidRPr="00A2632E">
        <w:t xml:space="preserve">: Wayne Rosamond, Eric Whitsel, Mary Cushman; </w:t>
      </w:r>
      <w:r w:rsidRPr="00A2632E">
        <w:rPr>
          <w:b/>
        </w:rPr>
        <w:t>AUSDIAB</w:t>
      </w:r>
      <w:r w:rsidRPr="00A2632E">
        <w:t xml:space="preserve">: Elizabeth LM Barr, Jonathan E Shaw, Paul Z Zimmet; </w:t>
      </w:r>
      <w:r w:rsidRPr="00A2632E">
        <w:rPr>
          <w:b/>
        </w:rPr>
        <w:t>BHS</w:t>
      </w:r>
      <w:r w:rsidRPr="00A2632E">
        <w:t xml:space="preserve">: Matthew Knuiman; </w:t>
      </w:r>
      <w:r w:rsidRPr="00A2632E">
        <w:rPr>
          <w:b/>
        </w:rPr>
        <w:t>BRHS</w:t>
      </w:r>
      <w:r w:rsidRPr="00A2632E">
        <w:t xml:space="preserve">: Peter H Whincup; </w:t>
      </w:r>
      <w:r w:rsidRPr="00A2632E">
        <w:rPr>
          <w:b/>
        </w:rPr>
        <w:t>BRUN</w:t>
      </w:r>
      <w:r w:rsidRPr="00A2632E">
        <w:t xml:space="preserve">: Stefan </w:t>
      </w:r>
      <w:proofErr w:type="spellStart"/>
      <w:r w:rsidRPr="00A2632E">
        <w:t>Kiechl</w:t>
      </w:r>
      <w:proofErr w:type="spellEnd"/>
      <w:r w:rsidRPr="00A2632E">
        <w:t xml:space="preserve">, Siegfried Weger, Johann Willeit; </w:t>
      </w:r>
      <w:r w:rsidRPr="00A2632E">
        <w:rPr>
          <w:b/>
        </w:rPr>
        <w:t>BWHHS</w:t>
      </w:r>
      <w:r w:rsidRPr="00A2632E">
        <w:t xml:space="preserve">: Deborah A </w:t>
      </w:r>
      <w:proofErr w:type="spellStart"/>
      <w:r w:rsidRPr="00A2632E">
        <w:t>Lawlor</w:t>
      </w:r>
      <w:proofErr w:type="spellEnd"/>
      <w:r w:rsidRPr="00A2632E">
        <w:t xml:space="preserve">, Antoinette Amuzu, Caroline Dale, Juan P. Casas; </w:t>
      </w:r>
      <w:r w:rsidRPr="00A2632E">
        <w:rPr>
          <w:b/>
        </w:rPr>
        <w:t>CAPS</w:t>
      </w:r>
      <w:r w:rsidRPr="00A2632E">
        <w:t xml:space="preserve">: John </w:t>
      </w:r>
      <w:proofErr w:type="spellStart"/>
      <w:r w:rsidRPr="00A2632E">
        <w:t>Gallacher</w:t>
      </w:r>
      <w:proofErr w:type="spellEnd"/>
      <w:r w:rsidRPr="00A2632E">
        <w:t xml:space="preserve">; </w:t>
      </w:r>
      <w:r w:rsidRPr="00A2632E">
        <w:rPr>
          <w:b/>
        </w:rPr>
        <w:t>CASTEL</w:t>
      </w:r>
      <w:r w:rsidRPr="00A2632E">
        <w:t xml:space="preserve">: Valérie Tikhonoff; </w:t>
      </w:r>
      <w:r w:rsidRPr="00A2632E">
        <w:rPr>
          <w:b/>
        </w:rPr>
        <w:t>CHA</w:t>
      </w:r>
      <w:r w:rsidRPr="00A2632E">
        <w:t xml:space="preserve">: Philip Greenland; </w:t>
      </w:r>
      <w:r w:rsidRPr="00A2632E">
        <w:rPr>
          <w:b/>
        </w:rPr>
        <w:t>CHARL</w:t>
      </w:r>
      <w:r w:rsidRPr="00A2632E">
        <w:t xml:space="preserve">: Paul Nietert; </w:t>
      </w:r>
      <w:r w:rsidRPr="00A2632E">
        <w:rPr>
          <w:b/>
        </w:rPr>
        <w:t>COPEN</w:t>
      </w:r>
      <w:r w:rsidRPr="00A2632E">
        <w:t xml:space="preserve">: Anne Tybjærg-Hansen, Ruth Frikke-Schmidt, </w:t>
      </w:r>
      <w:proofErr w:type="spellStart"/>
      <w:r w:rsidRPr="00A2632E">
        <w:t>Gorm</w:t>
      </w:r>
      <w:proofErr w:type="spellEnd"/>
      <w:r w:rsidRPr="00A2632E">
        <w:t xml:space="preserve"> B Jensen; </w:t>
      </w:r>
      <w:r w:rsidRPr="00A2632E">
        <w:rPr>
          <w:b/>
        </w:rPr>
        <w:t>DRECE</w:t>
      </w:r>
      <w:r w:rsidRPr="00A2632E">
        <w:t xml:space="preserve">: David Lora </w:t>
      </w:r>
      <w:proofErr w:type="spellStart"/>
      <w:r w:rsidRPr="00A2632E">
        <w:t>Pablos</w:t>
      </w:r>
      <w:proofErr w:type="spellEnd"/>
      <w:r w:rsidRPr="00A2632E">
        <w:t xml:space="preserve">, </w:t>
      </w:r>
      <w:proofErr w:type="spellStart"/>
      <w:r w:rsidRPr="00A2632E">
        <w:t>Pilar</w:t>
      </w:r>
      <w:proofErr w:type="spellEnd"/>
      <w:r w:rsidRPr="00A2632E">
        <w:t xml:space="preserve"> </w:t>
      </w:r>
      <w:proofErr w:type="spellStart"/>
      <w:r w:rsidRPr="00A2632E">
        <w:t>Cancelas</w:t>
      </w:r>
      <w:proofErr w:type="spellEnd"/>
      <w:r w:rsidRPr="00A2632E">
        <w:t xml:space="preserve"> </w:t>
      </w:r>
      <w:proofErr w:type="spellStart"/>
      <w:r w:rsidRPr="00A2632E">
        <w:t>Navia</w:t>
      </w:r>
      <w:proofErr w:type="spellEnd"/>
      <w:r w:rsidRPr="00A2632E">
        <w:t xml:space="preserve">; </w:t>
      </w:r>
      <w:r w:rsidRPr="00A2632E">
        <w:rPr>
          <w:b/>
        </w:rPr>
        <w:t>DUBBO</w:t>
      </w:r>
      <w:r w:rsidRPr="00A2632E">
        <w:t xml:space="preserve">: Leon Simons; </w:t>
      </w:r>
      <w:r w:rsidRPr="00A2632E">
        <w:rPr>
          <w:b/>
        </w:rPr>
        <w:t>EAS</w:t>
      </w:r>
      <w:r w:rsidRPr="00A2632E">
        <w:t xml:space="preserve">: Stela McLachlan; </w:t>
      </w:r>
      <w:r w:rsidRPr="00A2632E">
        <w:rPr>
          <w:b/>
        </w:rPr>
        <w:t>ESTHER</w:t>
      </w:r>
      <w:r w:rsidRPr="00A2632E">
        <w:t xml:space="preserve">: Ben Schöttker, Kai-Uwe </w:t>
      </w:r>
      <w:proofErr w:type="spellStart"/>
      <w:r w:rsidRPr="00A2632E">
        <w:t>Saum</w:t>
      </w:r>
      <w:proofErr w:type="spellEnd"/>
      <w:r w:rsidRPr="00A2632E">
        <w:t xml:space="preserve">, Bernd Holleczek; </w:t>
      </w:r>
      <w:r w:rsidRPr="00A2632E">
        <w:rPr>
          <w:b/>
        </w:rPr>
        <w:t>FINNMARK</w:t>
      </w:r>
      <w:r w:rsidRPr="00A2632E">
        <w:t xml:space="preserve">: </w:t>
      </w:r>
      <w:proofErr w:type="spellStart"/>
      <w:r w:rsidRPr="00A2632E">
        <w:t>Inger</w:t>
      </w:r>
      <w:proofErr w:type="spellEnd"/>
      <w:r w:rsidRPr="00A2632E">
        <w:t xml:space="preserve"> </w:t>
      </w:r>
      <w:proofErr w:type="spellStart"/>
      <w:r w:rsidRPr="00A2632E">
        <w:t>Ariansen</w:t>
      </w:r>
      <w:proofErr w:type="spellEnd"/>
      <w:r w:rsidRPr="00A2632E">
        <w:t xml:space="preserve">,  Haakon E Meyer, Lise Lund Håheim; </w:t>
      </w:r>
      <w:r w:rsidRPr="00A2632E">
        <w:rPr>
          <w:b/>
        </w:rPr>
        <w:t>FINRISK92</w:t>
      </w:r>
      <w:r w:rsidRPr="00A2632E">
        <w:t xml:space="preserve">, </w:t>
      </w:r>
      <w:r w:rsidRPr="00A2632E">
        <w:rPr>
          <w:b/>
        </w:rPr>
        <w:t>FINRISK97</w:t>
      </w:r>
      <w:r w:rsidRPr="00A2632E">
        <w:t xml:space="preserve">: Erkki Vartiainen, Pekka Jousilahti, Kennet Harald; </w:t>
      </w:r>
      <w:r w:rsidRPr="00A2632E">
        <w:rPr>
          <w:b/>
        </w:rPr>
        <w:t>GOH</w:t>
      </w:r>
      <w:r w:rsidRPr="00A2632E">
        <w:t xml:space="preserve">: Rachel Dankner; </w:t>
      </w:r>
      <w:r w:rsidRPr="00A2632E">
        <w:rPr>
          <w:b/>
        </w:rPr>
        <w:t>GOTO33</w:t>
      </w:r>
      <w:r w:rsidRPr="00A2632E">
        <w:t>:</w:t>
      </w:r>
      <w:r w:rsidRPr="00A2632E">
        <w:tab/>
        <w:t xml:space="preserve">Annika Rosengren, Lars Wilhelmsen; </w:t>
      </w:r>
      <w:r w:rsidRPr="00A2632E">
        <w:rPr>
          <w:b/>
        </w:rPr>
        <w:t>GOTOW</w:t>
      </w:r>
      <w:r w:rsidRPr="00A2632E">
        <w:t xml:space="preserve">: Cecilia </w:t>
      </w:r>
      <w:proofErr w:type="spellStart"/>
      <w:r w:rsidRPr="00A2632E">
        <w:t>Björkelund</w:t>
      </w:r>
      <w:proofErr w:type="spellEnd"/>
      <w:r w:rsidRPr="00A2632E">
        <w:t xml:space="preserve">; </w:t>
      </w:r>
      <w:r w:rsidRPr="00A2632E">
        <w:rPr>
          <w:b/>
        </w:rPr>
        <w:t>GRIPS</w:t>
      </w:r>
      <w:r w:rsidRPr="00A2632E">
        <w:t xml:space="preserve">: Dorothea Nagel; </w:t>
      </w:r>
      <w:r w:rsidRPr="00A2632E">
        <w:rPr>
          <w:b/>
        </w:rPr>
        <w:t>HCS</w:t>
      </w:r>
      <w:r w:rsidRPr="00A2632E">
        <w:t xml:space="preserve">: Elaine Dennison, Holly Syddall, Leo Westbury; </w:t>
      </w:r>
      <w:r w:rsidRPr="00A2632E">
        <w:rPr>
          <w:b/>
        </w:rPr>
        <w:t>HIMS</w:t>
      </w:r>
      <w:r w:rsidRPr="00A2632E">
        <w:t xml:space="preserve">: Leon Flicker, Graeme J. Hankey, Jonathan Golledge; </w:t>
      </w:r>
      <w:r w:rsidRPr="00A2632E">
        <w:rPr>
          <w:b/>
        </w:rPr>
        <w:t>HISAYAMA</w:t>
      </w:r>
      <w:r w:rsidRPr="00A2632E">
        <w:t xml:space="preserve">: Toshiharu Ninomiya, </w:t>
      </w:r>
      <w:proofErr w:type="spellStart"/>
      <w:r w:rsidRPr="00A2632E">
        <w:t>Yasufumi</w:t>
      </w:r>
      <w:proofErr w:type="spellEnd"/>
      <w:r w:rsidRPr="00A2632E">
        <w:t xml:space="preserve"> </w:t>
      </w:r>
      <w:proofErr w:type="spellStart"/>
      <w:r w:rsidRPr="00A2632E">
        <w:t>Doi</w:t>
      </w:r>
      <w:proofErr w:type="spellEnd"/>
      <w:r w:rsidRPr="00A2632E">
        <w:t xml:space="preserve">, Yutaka Kiyohara; </w:t>
      </w:r>
      <w:r w:rsidRPr="00A2632E">
        <w:rPr>
          <w:b/>
        </w:rPr>
        <w:t>HONOL</w:t>
      </w:r>
      <w:r w:rsidRPr="00A2632E">
        <w:t xml:space="preserve">: Beatriz Rodriguez; </w:t>
      </w:r>
      <w:r w:rsidRPr="00A2632E">
        <w:rPr>
          <w:b/>
        </w:rPr>
        <w:t>HOORN</w:t>
      </w:r>
      <w:r w:rsidRPr="00A2632E">
        <w:t xml:space="preserve">: Petra Elders, Coen </w:t>
      </w:r>
      <w:proofErr w:type="spellStart"/>
      <w:r w:rsidRPr="00A2632E">
        <w:t>Stehouwer</w:t>
      </w:r>
      <w:proofErr w:type="spellEnd"/>
      <w:r w:rsidRPr="00A2632E">
        <w:t xml:space="preserve">; </w:t>
      </w:r>
      <w:r w:rsidRPr="00A2632E">
        <w:rPr>
          <w:b/>
        </w:rPr>
        <w:t>HPFS1</w:t>
      </w:r>
      <w:r w:rsidRPr="00A2632E">
        <w:t xml:space="preserve">: Christopher Kabrhel, Majken Jensen; </w:t>
      </w:r>
      <w:r w:rsidRPr="00A2632E">
        <w:rPr>
          <w:b/>
        </w:rPr>
        <w:t>HUBRO</w:t>
      </w:r>
      <w:r w:rsidRPr="00A2632E">
        <w:t xml:space="preserve">: </w:t>
      </w:r>
      <w:proofErr w:type="spellStart"/>
      <w:r w:rsidRPr="00A2632E">
        <w:t>Inger</w:t>
      </w:r>
      <w:proofErr w:type="spellEnd"/>
      <w:r w:rsidRPr="00A2632E">
        <w:t xml:space="preserve"> </w:t>
      </w:r>
      <w:proofErr w:type="spellStart"/>
      <w:r w:rsidRPr="00A2632E">
        <w:t>Ariansen</w:t>
      </w:r>
      <w:proofErr w:type="spellEnd"/>
      <w:r w:rsidRPr="00A2632E">
        <w:t xml:space="preserve">,  Haakon E Meyer, Lise Lund Håheim; </w:t>
      </w:r>
      <w:r w:rsidRPr="00A2632E">
        <w:rPr>
          <w:b/>
        </w:rPr>
        <w:t>IKNS</w:t>
      </w:r>
      <w:r w:rsidRPr="00A2632E">
        <w:t xml:space="preserve">: Akihiko Kitamura, Hiroyasu </w:t>
      </w:r>
      <w:proofErr w:type="spellStart"/>
      <w:r w:rsidRPr="00A2632E">
        <w:t>Iso</w:t>
      </w:r>
      <w:proofErr w:type="spellEnd"/>
      <w:r w:rsidRPr="00A2632E">
        <w:t xml:space="preserve">, Kazumasa Yamagishi; </w:t>
      </w:r>
      <w:r w:rsidRPr="00A2632E">
        <w:rPr>
          <w:b/>
        </w:rPr>
        <w:t>KARELIA</w:t>
      </w:r>
      <w:r w:rsidRPr="00A2632E">
        <w:t xml:space="preserve">: Veikko Salomaa; </w:t>
      </w:r>
      <w:r w:rsidRPr="00A2632E">
        <w:rPr>
          <w:b/>
        </w:rPr>
        <w:t>KIHD</w:t>
      </w:r>
      <w:r w:rsidRPr="00A2632E">
        <w:t xml:space="preserve">: Kurl Sudhir; Tomi-Pekka Tuomainen; </w:t>
      </w:r>
      <w:proofErr w:type="spellStart"/>
      <w:r w:rsidRPr="00A2632E">
        <w:t>Jukka</w:t>
      </w:r>
      <w:proofErr w:type="spellEnd"/>
      <w:r w:rsidRPr="00A2632E">
        <w:t xml:space="preserve"> T </w:t>
      </w:r>
      <w:proofErr w:type="spellStart"/>
      <w:r w:rsidRPr="00A2632E">
        <w:t>Salonen</w:t>
      </w:r>
      <w:proofErr w:type="spellEnd"/>
      <w:r w:rsidRPr="00A2632E">
        <w:t xml:space="preserve">; </w:t>
      </w:r>
      <w:r w:rsidRPr="00A2632E">
        <w:rPr>
          <w:b/>
        </w:rPr>
        <w:t>LEADER</w:t>
      </w:r>
      <w:r w:rsidRPr="00A2632E">
        <w:t xml:space="preserve">: Jackie A Cooper; </w:t>
      </w:r>
      <w:r w:rsidRPr="00A2632E">
        <w:rPr>
          <w:b/>
        </w:rPr>
        <w:t>MCVDRFP</w:t>
      </w:r>
      <w:r w:rsidRPr="00A2632E">
        <w:t xml:space="preserve">: Jolanda MA Boer, </w:t>
      </w:r>
      <w:proofErr w:type="spellStart"/>
      <w:r w:rsidRPr="00A2632E">
        <w:t>Anneke</w:t>
      </w:r>
      <w:proofErr w:type="spellEnd"/>
      <w:r w:rsidRPr="00A2632E">
        <w:t xml:space="preserve"> </w:t>
      </w:r>
      <w:proofErr w:type="spellStart"/>
      <w:r w:rsidRPr="00A2632E">
        <w:t>Blokstra</w:t>
      </w:r>
      <w:proofErr w:type="spellEnd"/>
      <w:r w:rsidRPr="00A2632E">
        <w:t xml:space="preserve">; </w:t>
      </w:r>
      <w:r w:rsidRPr="00A2632E">
        <w:rPr>
          <w:b/>
        </w:rPr>
        <w:t>MDC</w:t>
      </w:r>
      <w:r w:rsidRPr="00A2632E">
        <w:t xml:space="preserve">: Olle Melander, Peter M Nilsson,  Gunnar </w:t>
      </w:r>
      <w:proofErr w:type="spellStart"/>
      <w:r w:rsidRPr="00A2632E">
        <w:t>Engström</w:t>
      </w:r>
      <w:proofErr w:type="spellEnd"/>
      <w:r w:rsidRPr="00A2632E">
        <w:t xml:space="preserve">; </w:t>
      </w:r>
      <w:r w:rsidRPr="00A2632E">
        <w:rPr>
          <w:b/>
        </w:rPr>
        <w:t>MICOL</w:t>
      </w:r>
      <w:r w:rsidRPr="00A2632E">
        <w:t xml:space="preserve">: Maurizio Trevisan; </w:t>
      </w:r>
      <w:r w:rsidRPr="00A2632E">
        <w:rPr>
          <w:b/>
        </w:rPr>
        <w:t>MONFRI86</w:t>
      </w:r>
      <w:r w:rsidRPr="00A2632E">
        <w:t xml:space="preserve">, </w:t>
      </w:r>
      <w:r w:rsidRPr="00A2632E">
        <w:rPr>
          <w:b/>
        </w:rPr>
        <w:t>MONFRI89</w:t>
      </w:r>
      <w:r w:rsidRPr="00A2632E">
        <w:t xml:space="preserve">, </w:t>
      </w:r>
      <w:r w:rsidRPr="00A2632E">
        <w:rPr>
          <w:b/>
        </w:rPr>
        <w:t>MATISS83</w:t>
      </w:r>
      <w:r w:rsidRPr="00A2632E">
        <w:t xml:space="preserve">: Luigi Palmieri, Diego </w:t>
      </w:r>
      <w:proofErr w:type="spellStart"/>
      <w:r w:rsidRPr="00A2632E">
        <w:t>Vanuzzo</w:t>
      </w:r>
      <w:proofErr w:type="spellEnd"/>
      <w:r w:rsidRPr="00A2632E">
        <w:t xml:space="preserve">, Simona Giampaoli; </w:t>
      </w:r>
      <w:r w:rsidRPr="00A2632E">
        <w:rPr>
          <w:b/>
        </w:rPr>
        <w:t>MONICA_KORA1, MONICA_KORA2</w:t>
      </w:r>
      <w:r w:rsidRPr="00A2632E">
        <w:t xml:space="preserve">, </w:t>
      </w:r>
      <w:r w:rsidRPr="00A2632E">
        <w:rPr>
          <w:b/>
        </w:rPr>
        <w:t>MONICA_KORA3</w:t>
      </w:r>
      <w:r w:rsidRPr="00A2632E">
        <w:t xml:space="preserve">: Annette Peters, Barbara Thorand, Margit Heier; </w:t>
      </w:r>
      <w:r w:rsidRPr="00A2632E">
        <w:rPr>
          <w:b/>
        </w:rPr>
        <w:t>MORGEN</w:t>
      </w:r>
      <w:r w:rsidRPr="00A2632E">
        <w:t xml:space="preserve">: W M Monique Verschuren, Jolanda MA Boer, </w:t>
      </w:r>
      <w:proofErr w:type="spellStart"/>
      <w:r w:rsidRPr="00A2632E">
        <w:t>Anneke</w:t>
      </w:r>
      <w:proofErr w:type="spellEnd"/>
      <w:r w:rsidRPr="00A2632E">
        <w:t xml:space="preserve"> </w:t>
      </w:r>
      <w:proofErr w:type="spellStart"/>
      <w:r w:rsidRPr="00A2632E">
        <w:t>Blokstra</w:t>
      </w:r>
      <w:proofErr w:type="spellEnd"/>
      <w:r w:rsidRPr="00A2632E">
        <w:t xml:space="preserve">; </w:t>
      </w:r>
      <w:r w:rsidRPr="00A2632E">
        <w:rPr>
          <w:b/>
        </w:rPr>
        <w:t>MOSWEGOT</w:t>
      </w:r>
      <w:r w:rsidRPr="00A2632E">
        <w:t xml:space="preserve">: Annika Rosengren, Lars Wilhelmsen; </w:t>
      </w:r>
      <w:r w:rsidRPr="00A2632E">
        <w:rPr>
          <w:b/>
        </w:rPr>
        <w:t>MPP</w:t>
      </w:r>
      <w:r w:rsidRPr="00A2632E">
        <w:t xml:space="preserve">: Gunnar </w:t>
      </w:r>
      <w:proofErr w:type="spellStart"/>
      <w:r w:rsidRPr="00A2632E">
        <w:t>Engström</w:t>
      </w:r>
      <w:proofErr w:type="spellEnd"/>
      <w:r w:rsidRPr="00A2632E">
        <w:t xml:space="preserve">, Olle Melander, Peter M Nilsson; </w:t>
      </w:r>
      <w:r w:rsidRPr="00A2632E">
        <w:rPr>
          <w:b/>
        </w:rPr>
        <w:t>MRCOLD</w:t>
      </w:r>
      <w:r w:rsidRPr="00A2632E">
        <w:t xml:space="preserve">: Astrid Fletcher; </w:t>
      </w:r>
      <w:r w:rsidRPr="00A2632E">
        <w:rPr>
          <w:b/>
        </w:rPr>
        <w:t>MRFIT</w:t>
      </w:r>
      <w:r w:rsidRPr="00A2632E">
        <w:t xml:space="preserve">: Lewis H Kuller; </w:t>
      </w:r>
      <w:r w:rsidRPr="00A2632E">
        <w:rPr>
          <w:b/>
        </w:rPr>
        <w:t>NHANESI</w:t>
      </w:r>
      <w:r w:rsidRPr="00A2632E">
        <w:t xml:space="preserve">: Juan R </w:t>
      </w:r>
      <w:proofErr w:type="spellStart"/>
      <w:r w:rsidRPr="00A2632E">
        <w:t>Albertorio</w:t>
      </w:r>
      <w:proofErr w:type="spellEnd"/>
      <w:r w:rsidRPr="00A2632E">
        <w:t xml:space="preserve">-Diaz; </w:t>
      </w:r>
      <w:r w:rsidRPr="00A2632E">
        <w:rPr>
          <w:b/>
        </w:rPr>
        <w:t>NFR</w:t>
      </w:r>
      <w:r w:rsidRPr="00A2632E">
        <w:t xml:space="preserve">: Maurizio Trevisan; </w:t>
      </w:r>
      <w:r w:rsidRPr="00A2632E">
        <w:rPr>
          <w:b/>
        </w:rPr>
        <w:t>NHS1</w:t>
      </w:r>
      <w:r w:rsidRPr="00A2632E">
        <w:t xml:space="preserve">: Eric B Rimm, Frank B Hu, JoAnn E Manson; </w:t>
      </w:r>
      <w:r w:rsidRPr="00A2632E">
        <w:rPr>
          <w:b/>
        </w:rPr>
        <w:t>NPHSII</w:t>
      </w:r>
      <w:r w:rsidRPr="00A2632E">
        <w:t xml:space="preserve">: Jackie A Cooper; </w:t>
      </w:r>
      <w:r w:rsidRPr="00A2632E">
        <w:rPr>
          <w:b/>
        </w:rPr>
        <w:t>OPPHED</w:t>
      </w:r>
      <w:r w:rsidRPr="00A2632E">
        <w:t xml:space="preserve">: </w:t>
      </w:r>
      <w:proofErr w:type="spellStart"/>
      <w:r w:rsidRPr="00A2632E">
        <w:t>Inger</w:t>
      </w:r>
      <w:proofErr w:type="spellEnd"/>
      <w:r w:rsidRPr="00A2632E">
        <w:t xml:space="preserve"> </w:t>
      </w:r>
      <w:proofErr w:type="spellStart"/>
      <w:r w:rsidRPr="00A2632E">
        <w:t>Ariansen</w:t>
      </w:r>
      <w:proofErr w:type="spellEnd"/>
      <w:r w:rsidRPr="00A2632E">
        <w:t xml:space="preserve">,  Haakon E Meyer, Lise Lund Håheim; </w:t>
      </w:r>
      <w:r w:rsidRPr="00A2632E">
        <w:rPr>
          <w:b/>
        </w:rPr>
        <w:t>OSLO</w:t>
      </w:r>
      <w:r w:rsidRPr="00A2632E">
        <w:t xml:space="preserve">: </w:t>
      </w:r>
      <w:proofErr w:type="spellStart"/>
      <w:r w:rsidRPr="00A2632E">
        <w:t>Inger</w:t>
      </w:r>
      <w:proofErr w:type="spellEnd"/>
      <w:r w:rsidRPr="00A2632E">
        <w:t xml:space="preserve"> </w:t>
      </w:r>
      <w:proofErr w:type="spellStart"/>
      <w:r w:rsidRPr="00A2632E">
        <w:t>Ariansen</w:t>
      </w:r>
      <w:proofErr w:type="spellEnd"/>
      <w:r w:rsidRPr="00A2632E">
        <w:t xml:space="preserve">,  Haakon E Meyer, Lise Lund Håheim; </w:t>
      </w:r>
      <w:r w:rsidRPr="00A2632E">
        <w:rPr>
          <w:b/>
        </w:rPr>
        <w:t>OSLO2</w:t>
      </w:r>
      <w:r w:rsidRPr="00A2632E">
        <w:t xml:space="preserve">: </w:t>
      </w:r>
      <w:proofErr w:type="spellStart"/>
      <w:r w:rsidRPr="00A2632E">
        <w:t>Inger</w:t>
      </w:r>
      <w:proofErr w:type="spellEnd"/>
      <w:r w:rsidRPr="00A2632E">
        <w:t xml:space="preserve"> </w:t>
      </w:r>
      <w:proofErr w:type="spellStart"/>
      <w:r w:rsidRPr="00A2632E">
        <w:t>Ariansen</w:t>
      </w:r>
      <w:proofErr w:type="spellEnd"/>
      <w:r w:rsidRPr="00A2632E">
        <w:t xml:space="preserve">, Haakon E Meyer, Lise Lund Håheim; </w:t>
      </w:r>
      <w:r w:rsidRPr="00A2632E">
        <w:rPr>
          <w:b/>
        </w:rPr>
        <w:t>PREVEND</w:t>
      </w:r>
      <w:r w:rsidRPr="00A2632E">
        <w:t>: Karina Meijer, Ron T Gansevoort;</w:t>
      </w:r>
      <w:r w:rsidRPr="00A2632E">
        <w:rPr>
          <w:b/>
        </w:rPr>
        <w:t xml:space="preserve"> PRHHP</w:t>
      </w:r>
      <w:r w:rsidRPr="00A2632E">
        <w:t xml:space="preserve">: Carlos J Crespo; </w:t>
      </w:r>
      <w:r w:rsidRPr="00A2632E">
        <w:rPr>
          <w:b/>
        </w:rPr>
        <w:t>PROCAM</w:t>
      </w:r>
      <w:r w:rsidRPr="00A2632E">
        <w:t xml:space="preserve">: </w:t>
      </w:r>
      <w:proofErr w:type="spellStart"/>
      <w:r w:rsidRPr="00A2632E">
        <w:t>Gerd</w:t>
      </w:r>
      <w:proofErr w:type="spellEnd"/>
      <w:r w:rsidRPr="00A2632E">
        <w:t xml:space="preserve"> </w:t>
      </w:r>
      <w:proofErr w:type="spellStart"/>
      <w:r w:rsidRPr="00A2632E">
        <w:t>Assmann</w:t>
      </w:r>
      <w:proofErr w:type="spellEnd"/>
      <w:r w:rsidRPr="00A2632E">
        <w:t xml:space="preserve">, Helmut Schulte; </w:t>
      </w:r>
      <w:proofErr w:type="spellStart"/>
      <w:r w:rsidRPr="00A2632E">
        <w:rPr>
          <w:b/>
        </w:rPr>
        <w:t>ProspectEPIC</w:t>
      </w:r>
      <w:proofErr w:type="spellEnd"/>
      <w:r w:rsidRPr="00A2632E">
        <w:t xml:space="preserve">: Ivonne Sluijs; </w:t>
      </w:r>
      <w:r w:rsidRPr="00A2632E">
        <w:rPr>
          <w:b/>
        </w:rPr>
        <w:t>QUEBEC</w:t>
      </w:r>
      <w:r w:rsidRPr="00A2632E">
        <w:t xml:space="preserve">: Bernard </w:t>
      </w:r>
      <w:proofErr w:type="spellStart"/>
      <w:r w:rsidRPr="00A2632E">
        <w:t>Cantin</w:t>
      </w:r>
      <w:proofErr w:type="spellEnd"/>
      <w:r w:rsidRPr="00A2632E">
        <w:t xml:space="preserve">, </w:t>
      </w:r>
      <w:proofErr w:type="spellStart"/>
      <w:r w:rsidRPr="00A2632E">
        <w:t>Benoît</w:t>
      </w:r>
      <w:proofErr w:type="spellEnd"/>
      <w:r w:rsidRPr="00A2632E">
        <w:t xml:space="preserve"> </w:t>
      </w:r>
      <w:proofErr w:type="spellStart"/>
      <w:r w:rsidRPr="00A2632E">
        <w:t>Lamarche</w:t>
      </w:r>
      <w:proofErr w:type="spellEnd"/>
      <w:r w:rsidRPr="00A2632E">
        <w:t xml:space="preserve">, Gilles-R </w:t>
      </w:r>
      <w:proofErr w:type="spellStart"/>
      <w:r w:rsidRPr="00A2632E">
        <w:t>Dagenais</w:t>
      </w:r>
      <w:proofErr w:type="spellEnd"/>
      <w:r w:rsidRPr="00A2632E">
        <w:t xml:space="preserve">; </w:t>
      </w:r>
      <w:r w:rsidRPr="00A2632E">
        <w:rPr>
          <w:b/>
        </w:rPr>
        <w:t>RANCHO</w:t>
      </w:r>
      <w:r w:rsidRPr="00A2632E">
        <w:t xml:space="preserve">: Linda McEvoy, Gail Laughlin, Lori B Daniels; </w:t>
      </w:r>
      <w:r w:rsidRPr="00A2632E">
        <w:rPr>
          <w:b/>
        </w:rPr>
        <w:t>REYK</w:t>
      </w:r>
      <w:r w:rsidRPr="00A2632E">
        <w:t xml:space="preserve">: Thor Aspelund, Elías Freyr Gudmundsson, </w:t>
      </w:r>
      <w:proofErr w:type="spellStart"/>
      <w:r w:rsidRPr="00A2632E">
        <w:t>Bolli</w:t>
      </w:r>
      <w:proofErr w:type="spellEnd"/>
      <w:r w:rsidRPr="00A2632E">
        <w:t xml:space="preserve"> </w:t>
      </w:r>
      <w:proofErr w:type="spellStart"/>
      <w:r w:rsidRPr="00A2632E">
        <w:t>Thorsson</w:t>
      </w:r>
      <w:proofErr w:type="spellEnd"/>
      <w:r w:rsidRPr="00A2632E">
        <w:t xml:space="preserve">; </w:t>
      </w:r>
      <w:r w:rsidRPr="00A2632E">
        <w:rPr>
          <w:b/>
        </w:rPr>
        <w:t>RS_I</w:t>
      </w:r>
      <w:r w:rsidRPr="00A2632E">
        <w:t xml:space="preserve">: Maarten J.G. </w:t>
      </w:r>
      <w:proofErr w:type="spellStart"/>
      <w:r w:rsidRPr="00A2632E">
        <w:t>Leening</w:t>
      </w:r>
      <w:proofErr w:type="spellEnd"/>
      <w:r w:rsidRPr="00A2632E">
        <w:t xml:space="preserve">, M Arfan Ikram, Oscar H Franco; </w:t>
      </w:r>
      <w:r w:rsidRPr="00A2632E">
        <w:rPr>
          <w:b/>
        </w:rPr>
        <w:t>SHHEC</w:t>
      </w:r>
      <w:r w:rsidRPr="00A2632E">
        <w:t>: Hugh Tunstall-</w:t>
      </w:r>
      <w:proofErr w:type="spellStart"/>
      <w:r w:rsidRPr="00A2632E">
        <w:t>Pedoe</w:t>
      </w:r>
      <w:proofErr w:type="spellEnd"/>
      <w:r w:rsidRPr="00A2632E">
        <w:t xml:space="preserve">; </w:t>
      </w:r>
      <w:r w:rsidRPr="00A2632E">
        <w:rPr>
          <w:b/>
        </w:rPr>
        <w:t>SHIP</w:t>
      </w:r>
      <w:r w:rsidRPr="00A2632E">
        <w:t xml:space="preserve">: Henry Völzke, André Werner; </w:t>
      </w:r>
      <w:r w:rsidRPr="00A2632E">
        <w:rPr>
          <w:b/>
        </w:rPr>
        <w:t>SHS</w:t>
      </w:r>
      <w:r w:rsidRPr="00A2632E">
        <w:t xml:space="preserve">: Richard Devereux, Stacey Jolly; </w:t>
      </w:r>
      <w:r w:rsidRPr="00A2632E">
        <w:rPr>
          <w:b/>
        </w:rPr>
        <w:t>SPEED</w:t>
      </w:r>
      <w:r w:rsidRPr="00A2632E">
        <w:t xml:space="preserve">: George Davey Smith; </w:t>
      </w:r>
      <w:r w:rsidRPr="00A2632E">
        <w:rPr>
          <w:b/>
        </w:rPr>
        <w:t>TARFS</w:t>
      </w:r>
      <w:r w:rsidRPr="00A2632E">
        <w:t xml:space="preserve">: Günay Can, Hüsniye Yüksel, </w:t>
      </w:r>
      <w:proofErr w:type="spellStart"/>
      <w:r w:rsidRPr="00A2632E">
        <w:t>Servet</w:t>
      </w:r>
      <w:proofErr w:type="spellEnd"/>
      <w:r w:rsidRPr="00A2632E">
        <w:t xml:space="preserve"> Altay; </w:t>
      </w:r>
      <w:r w:rsidRPr="00A2632E">
        <w:rPr>
          <w:b/>
        </w:rPr>
        <w:t>TROMSØ</w:t>
      </w:r>
      <w:r w:rsidRPr="00A2632E">
        <w:t xml:space="preserve">: </w:t>
      </w:r>
      <w:proofErr w:type="spellStart"/>
      <w:r w:rsidRPr="00A2632E">
        <w:t>Inger</w:t>
      </w:r>
      <w:proofErr w:type="spellEnd"/>
      <w:r w:rsidRPr="00A2632E">
        <w:t xml:space="preserve"> </w:t>
      </w:r>
      <w:proofErr w:type="spellStart"/>
      <w:r w:rsidRPr="00A2632E">
        <w:t>Njølstad</w:t>
      </w:r>
      <w:proofErr w:type="spellEnd"/>
      <w:r w:rsidRPr="00A2632E">
        <w:t xml:space="preserve">; </w:t>
      </w:r>
      <w:r w:rsidRPr="00A2632E">
        <w:rPr>
          <w:b/>
        </w:rPr>
        <w:t>ULSAM</w:t>
      </w:r>
      <w:r w:rsidRPr="00A2632E">
        <w:t xml:space="preserve">: Martin Ingelsson, </w:t>
      </w:r>
      <w:proofErr w:type="spellStart"/>
      <w:r w:rsidRPr="00A2632E">
        <w:t>Vilmantas</w:t>
      </w:r>
      <w:proofErr w:type="spellEnd"/>
      <w:r w:rsidRPr="00A2632E">
        <w:t xml:space="preserve"> </w:t>
      </w:r>
      <w:proofErr w:type="spellStart"/>
      <w:r w:rsidRPr="00A2632E">
        <w:t>Giedraitis</w:t>
      </w:r>
      <w:proofErr w:type="spellEnd"/>
      <w:r w:rsidRPr="00A2632E">
        <w:t xml:space="preserve">, </w:t>
      </w:r>
      <w:r w:rsidRPr="00A2632E">
        <w:rPr>
          <w:b/>
        </w:rPr>
        <w:t>WCWC</w:t>
      </w:r>
      <w:r w:rsidRPr="00A2632E">
        <w:t xml:space="preserve">: Hermann Brenner, Heiner Claessen, Dietrich </w:t>
      </w:r>
      <w:proofErr w:type="spellStart"/>
      <w:r w:rsidRPr="00A2632E">
        <w:t>Rothenbacher</w:t>
      </w:r>
      <w:proofErr w:type="spellEnd"/>
      <w:r w:rsidRPr="00A2632E">
        <w:t xml:space="preserve">; </w:t>
      </w:r>
      <w:r w:rsidRPr="00A2632E">
        <w:rPr>
          <w:b/>
        </w:rPr>
        <w:t>WHIOS</w:t>
      </w:r>
      <w:r w:rsidRPr="00A2632E">
        <w:t xml:space="preserve">: Nisha I Parikh, Charles Eaton; </w:t>
      </w:r>
      <w:r w:rsidRPr="00A2632E">
        <w:rPr>
          <w:b/>
        </w:rPr>
        <w:t>WHITEI</w:t>
      </w:r>
      <w:r w:rsidRPr="00A2632E">
        <w:t xml:space="preserve">: Martin Shipley, Mika Kivimaki; </w:t>
      </w:r>
      <w:r w:rsidRPr="00A2632E">
        <w:rPr>
          <w:b/>
        </w:rPr>
        <w:t>WHITEII</w:t>
      </w:r>
      <w:r w:rsidRPr="00A2632E">
        <w:t xml:space="preserve">: Eric J Brunner, Martin Shipley; </w:t>
      </w:r>
      <w:r w:rsidRPr="00A2632E">
        <w:rPr>
          <w:b/>
        </w:rPr>
        <w:t xml:space="preserve">ZUTE: </w:t>
      </w:r>
      <w:r w:rsidRPr="00A2632E">
        <w:t xml:space="preserve">Edith </w:t>
      </w:r>
      <w:proofErr w:type="spellStart"/>
      <w:r w:rsidRPr="00A2632E">
        <w:t>Feskens</w:t>
      </w:r>
      <w:proofErr w:type="spellEnd"/>
      <w:r w:rsidRPr="00A2632E">
        <w:t xml:space="preserve">, Johanna M Geleijnse, </w:t>
      </w:r>
      <w:proofErr w:type="spellStart"/>
      <w:r w:rsidRPr="00A2632E">
        <w:t>Daan</w:t>
      </w:r>
      <w:proofErr w:type="spellEnd"/>
      <w:r w:rsidRPr="00A2632E">
        <w:t xml:space="preserve"> Kromhout.</w:t>
      </w:r>
      <w:proofErr w:type="gramEnd"/>
    </w:p>
    <w:p w14:paraId="06D94F8C" w14:textId="77777777" w:rsidR="00C21C6E" w:rsidRPr="00A2632E" w:rsidRDefault="00C21C6E" w:rsidP="00C21C6E">
      <w:pPr>
        <w:spacing w:after="0" w:line="259" w:lineRule="auto"/>
        <w:jc w:val="left"/>
        <w:rPr>
          <w:rFonts w:eastAsia="Times New Roman"/>
          <w:b/>
        </w:rPr>
      </w:pPr>
    </w:p>
    <w:p w14:paraId="59CD6B39" w14:textId="77777777" w:rsidR="00813511" w:rsidRPr="00A2632E" w:rsidRDefault="00813511" w:rsidP="00B234A4">
      <w:pPr>
        <w:spacing w:after="0" w:line="259" w:lineRule="auto"/>
        <w:jc w:val="left"/>
        <w:rPr>
          <w:rFonts w:eastAsia="Times New Roman"/>
        </w:rPr>
      </w:pPr>
    </w:p>
    <w:p w14:paraId="389760D8" w14:textId="77777777" w:rsidR="00813511" w:rsidRPr="00A2632E" w:rsidRDefault="00813511" w:rsidP="00B234A4">
      <w:pPr>
        <w:spacing w:after="0"/>
        <w:rPr>
          <w:rFonts w:cs="Arial"/>
          <w:szCs w:val="16"/>
        </w:rPr>
      </w:pPr>
      <w:r w:rsidRPr="00A2632E">
        <w:rPr>
          <w:rFonts w:cs="Arial"/>
          <w:b/>
          <w:szCs w:val="16"/>
        </w:rPr>
        <w:t xml:space="preserve">Data Management Team: </w:t>
      </w:r>
      <w:r w:rsidRPr="00A2632E">
        <w:rPr>
          <w:rFonts w:cs="Arial"/>
          <w:szCs w:val="16"/>
        </w:rPr>
        <w:t>Thomas Bolton, Sarah</w:t>
      </w:r>
      <w:r w:rsidR="00FC05AE" w:rsidRPr="00A2632E">
        <w:rPr>
          <w:rFonts w:cs="Arial"/>
          <w:szCs w:val="16"/>
        </w:rPr>
        <w:t xml:space="preserve"> Spackman and Matthew Walker</w:t>
      </w:r>
      <w:r w:rsidR="00B442DB" w:rsidRPr="00A2632E">
        <w:rPr>
          <w:rFonts w:cs="Arial"/>
          <w:szCs w:val="16"/>
        </w:rPr>
        <w:t>.</w:t>
      </w:r>
    </w:p>
    <w:p w14:paraId="226B10F8" w14:textId="77777777" w:rsidR="00813511" w:rsidRPr="00A2632E" w:rsidRDefault="00813511" w:rsidP="00B234A4">
      <w:pPr>
        <w:spacing w:after="0" w:line="240" w:lineRule="auto"/>
        <w:rPr>
          <w:rFonts w:cs="Arial"/>
          <w:szCs w:val="16"/>
        </w:rPr>
      </w:pPr>
      <w:r w:rsidRPr="00A2632E">
        <w:rPr>
          <w:rFonts w:cs="Arial"/>
          <w:b/>
          <w:szCs w:val="16"/>
        </w:rPr>
        <w:t xml:space="preserve">Coordinating Centre: </w:t>
      </w:r>
      <w:r w:rsidRPr="00A2632E">
        <w:rPr>
          <w:rFonts w:cs="Arial"/>
          <w:szCs w:val="16"/>
        </w:rPr>
        <w:t xml:space="preserve">Thomas Bolton, Stephen Burgess, </w:t>
      </w:r>
      <w:r w:rsidR="00FC05AE" w:rsidRPr="00A2632E">
        <w:rPr>
          <w:rFonts w:cs="Arial"/>
          <w:szCs w:val="16"/>
        </w:rPr>
        <w:t xml:space="preserve">Adam S Butterworth, Emanuele Di </w:t>
      </w:r>
      <w:r w:rsidRPr="00A2632E">
        <w:rPr>
          <w:rFonts w:cs="Arial"/>
          <w:szCs w:val="16"/>
        </w:rPr>
        <w:t xml:space="preserve">Angelantonio, Stephen </w:t>
      </w:r>
      <w:proofErr w:type="spellStart"/>
      <w:r w:rsidRPr="00A2632E">
        <w:rPr>
          <w:rFonts w:cs="Arial"/>
          <w:szCs w:val="16"/>
        </w:rPr>
        <w:t>Kaptoge</w:t>
      </w:r>
      <w:proofErr w:type="spellEnd"/>
      <w:r w:rsidRPr="00A2632E">
        <w:rPr>
          <w:rFonts w:cs="Arial"/>
          <w:szCs w:val="16"/>
        </w:rPr>
        <w:t xml:space="preserve">, Lisa </w:t>
      </w:r>
      <w:proofErr w:type="spellStart"/>
      <w:r w:rsidRPr="00A2632E">
        <w:rPr>
          <w:rFonts w:cs="Arial"/>
          <w:szCs w:val="16"/>
        </w:rPr>
        <w:t>Pennells</w:t>
      </w:r>
      <w:proofErr w:type="spellEnd"/>
      <w:r w:rsidRPr="00A2632E">
        <w:rPr>
          <w:rFonts w:cs="Arial"/>
          <w:szCs w:val="16"/>
        </w:rPr>
        <w:t>, Sarah Spackman, Simon G Thompson, Matthew Walker, Angela M Wood and John Danesh (principal investigator).</w:t>
      </w:r>
    </w:p>
    <w:p w14:paraId="0076AD0D" w14:textId="77777777" w:rsidR="00813511" w:rsidRPr="00A2632E" w:rsidRDefault="00813511" w:rsidP="00B234A4">
      <w:pPr>
        <w:spacing w:after="0" w:line="259" w:lineRule="auto"/>
        <w:jc w:val="left"/>
        <w:rPr>
          <w:rFonts w:eastAsia="Times New Roman"/>
        </w:rPr>
      </w:pPr>
    </w:p>
    <w:p w14:paraId="63D96C9D" w14:textId="77777777" w:rsidR="00813511" w:rsidRPr="00A2632E" w:rsidRDefault="00813511" w:rsidP="00B234A4">
      <w:pPr>
        <w:spacing w:after="0" w:line="259" w:lineRule="auto"/>
        <w:jc w:val="left"/>
        <w:rPr>
          <w:rFonts w:eastAsia="Times New Roman" w:cstheme="majorBidi"/>
          <w:b/>
          <w:caps/>
          <w:color w:val="000000" w:themeColor="text1"/>
          <w:szCs w:val="32"/>
        </w:rPr>
      </w:pPr>
      <w:r w:rsidRPr="00A2632E">
        <w:rPr>
          <w:rFonts w:cs="Arial"/>
          <w:b/>
          <w:szCs w:val="16"/>
        </w:rPr>
        <w:t>Funding</w:t>
      </w:r>
      <w:r w:rsidR="00FC05AE" w:rsidRPr="00A2632E">
        <w:rPr>
          <w:rFonts w:cs="Arial"/>
          <w:b/>
          <w:szCs w:val="16"/>
        </w:rPr>
        <w:t xml:space="preserve">: </w:t>
      </w:r>
      <w:r w:rsidRPr="00A2632E">
        <w:rPr>
          <w:rFonts w:cs="Arial"/>
          <w:szCs w:val="20"/>
        </w:rPr>
        <w:t>A study website (</w:t>
      </w:r>
      <w:hyperlink r:id="rId8" w:history="1">
        <w:r w:rsidRPr="00A2632E">
          <w:rPr>
            <w:rStyle w:val="Hyperlink"/>
          </w:rPr>
          <w:t>http://www.phpc.cam.ac.uk/ceu/erfc/list-of-studies/</w:t>
        </w:r>
      </w:hyperlink>
      <w:r w:rsidRPr="00A2632E">
        <w:t xml:space="preserve">) </w:t>
      </w:r>
      <w:r w:rsidRPr="00A2632E">
        <w:rPr>
          <w:rFonts w:cs="Arial"/>
          <w:szCs w:val="20"/>
        </w:rPr>
        <w:t xml:space="preserve">includes a list that investigators have provided of funding agencies that have supported individual cohorts in the ERFC contributing to the present consortium. </w:t>
      </w:r>
      <w:r w:rsidRPr="00A2632E">
        <w:rPr>
          <w:rFonts w:eastAsiaTheme="minorHAnsi" w:cs="font000000001f1ea23b"/>
          <w:color w:val="262626"/>
          <w:szCs w:val="20"/>
        </w:rPr>
        <w:t xml:space="preserve">This research </w:t>
      </w:r>
      <w:proofErr w:type="gramStart"/>
      <w:r w:rsidRPr="00A2632E">
        <w:rPr>
          <w:rFonts w:eastAsiaTheme="minorHAnsi" w:cs="font000000001f1ea23b"/>
          <w:color w:val="262626"/>
          <w:szCs w:val="20"/>
        </w:rPr>
        <w:t>has been conducted</w:t>
      </w:r>
      <w:proofErr w:type="gramEnd"/>
      <w:r w:rsidRPr="00A2632E">
        <w:rPr>
          <w:rFonts w:eastAsiaTheme="minorHAnsi" w:cs="font000000001f1ea23b"/>
          <w:color w:val="262626"/>
          <w:szCs w:val="20"/>
        </w:rPr>
        <w:t xml:space="preserve"> using the UK Biobank resource (application 26865). </w:t>
      </w:r>
      <w:r w:rsidRPr="00A2632E">
        <w:rPr>
          <w:rFonts w:eastAsia="Times New Roman"/>
        </w:rPr>
        <w:br w:type="page"/>
      </w:r>
    </w:p>
    <w:p w14:paraId="31D551BF" w14:textId="77777777" w:rsidR="00834FC6" w:rsidRDefault="00E271A3" w:rsidP="00D43433">
      <w:pPr>
        <w:pStyle w:val="EndNoteBibliography"/>
        <w:spacing w:after="0"/>
        <w:ind w:left="720" w:hanging="720"/>
        <w:rPr>
          <w:rFonts w:eastAsia="Times New Roman" w:cstheme="majorBidi"/>
          <w:b/>
          <w:caps/>
          <w:color w:val="000000" w:themeColor="text1"/>
          <w:sz w:val="22"/>
          <w:szCs w:val="32"/>
        </w:rPr>
      </w:pPr>
      <w:r w:rsidRPr="00047DBA">
        <w:rPr>
          <w:rFonts w:eastAsia="Times New Roman" w:cstheme="majorBidi"/>
          <w:b/>
          <w:caps/>
          <w:color w:val="000000" w:themeColor="text1"/>
          <w:sz w:val="22"/>
          <w:szCs w:val="32"/>
        </w:rPr>
        <w:t>References</w:t>
      </w:r>
    </w:p>
    <w:bookmarkStart w:id="2" w:name="_GoBack"/>
    <w:bookmarkEnd w:id="2"/>
    <w:p w14:paraId="073A9E0A" w14:textId="361A810B" w:rsidR="00D43433" w:rsidRPr="00D43433" w:rsidRDefault="00CA03AF" w:rsidP="00D43433">
      <w:pPr>
        <w:pStyle w:val="EndNoteBibliography"/>
        <w:spacing w:after="0"/>
        <w:ind w:left="720" w:hanging="720"/>
      </w:pPr>
      <w:r w:rsidRPr="00047DBA">
        <w:rPr>
          <w:b/>
          <w:szCs w:val="20"/>
        </w:rPr>
        <w:fldChar w:fldCharType="begin"/>
      </w:r>
      <w:r w:rsidRPr="00A2632E">
        <w:rPr>
          <w:b/>
          <w:szCs w:val="20"/>
        </w:rPr>
        <w:instrText xml:space="preserve"> ADDIN EN.REFLIST </w:instrText>
      </w:r>
      <w:r w:rsidRPr="00047DBA">
        <w:rPr>
          <w:b/>
          <w:szCs w:val="20"/>
        </w:rPr>
        <w:fldChar w:fldCharType="separate"/>
      </w:r>
      <w:r w:rsidR="00D43433" w:rsidRPr="00D43433">
        <w:t>1.</w:t>
      </w:r>
      <w:r w:rsidR="00D43433" w:rsidRPr="00D43433">
        <w:tab/>
        <w:t xml:space="preserve">Di Nisio M, van Es N, Büller HR. Deep vein thrombosis and pulmonary embolism. </w:t>
      </w:r>
      <w:r w:rsidR="00D43433" w:rsidRPr="00D43433">
        <w:rPr>
          <w:i/>
        </w:rPr>
        <w:t xml:space="preserve">The Lancet. </w:t>
      </w:r>
      <w:r w:rsidR="00D43433" w:rsidRPr="00D43433">
        <w:t>2016;388(10063):3060-3073.</w:t>
      </w:r>
    </w:p>
    <w:p w14:paraId="5E6F5040" w14:textId="77777777" w:rsidR="00D43433" w:rsidRPr="00D43433" w:rsidRDefault="00D43433" w:rsidP="00D43433">
      <w:pPr>
        <w:pStyle w:val="EndNoteBibliography"/>
        <w:spacing w:after="0"/>
        <w:ind w:left="720" w:hanging="720"/>
      </w:pPr>
      <w:r w:rsidRPr="00D43433">
        <w:t>2.</w:t>
      </w:r>
      <w:r w:rsidRPr="00D43433">
        <w:tab/>
        <w:t xml:space="preserve">Goldhaber SZ, Bounameaux H. Pulmonary embolism and deep vein thrombosis. </w:t>
      </w:r>
      <w:r w:rsidRPr="00D43433">
        <w:rPr>
          <w:i/>
        </w:rPr>
        <w:t xml:space="preserve">Lancet. </w:t>
      </w:r>
      <w:r w:rsidRPr="00D43433">
        <w:t>2012;379(9828):1835-1846.</w:t>
      </w:r>
    </w:p>
    <w:p w14:paraId="5ED6B6A8" w14:textId="77777777" w:rsidR="00D43433" w:rsidRPr="00D43433" w:rsidRDefault="00D43433" w:rsidP="00D43433">
      <w:pPr>
        <w:pStyle w:val="EndNoteBibliography"/>
        <w:spacing w:after="0"/>
        <w:ind w:left="720" w:hanging="720"/>
      </w:pPr>
      <w:r w:rsidRPr="00D43433">
        <w:t>3.</w:t>
      </w:r>
      <w:r w:rsidRPr="00D43433">
        <w:tab/>
        <w:t xml:space="preserve">Goldhaber SZ. Risk Factors for Venous Thromboembolism. </w:t>
      </w:r>
      <w:r w:rsidRPr="00D43433">
        <w:rPr>
          <w:i/>
        </w:rPr>
        <w:t xml:space="preserve">Journal of the American College of Cardiology. </w:t>
      </w:r>
      <w:r w:rsidRPr="00D43433">
        <w:t>2010;56(1):1-7.</w:t>
      </w:r>
    </w:p>
    <w:p w14:paraId="66CEB764" w14:textId="77777777" w:rsidR="00D43433" w:rsidRPr="00D43433" w:rsidRDefault="00D43433" w:rsidP="00D43433">
      <w:pPr>
        <w:pStyle w:val="EndNoteBibliography"/>
        <w:spacing w:after="0"/>
        <w:ind w:left="720" w:hanging="720"/>
      </w:pPr>
      <w:r w:rsidRPr="00D43433">
        <w:t>4.</w:t>
      </w:r>
      <w:r w:rsidRPr="00D43433">
        <w:tab/>
        <w:t xml:space="preserve">Lowe G. Common risk factors for both arterial and venous thrombosis. </w:t>
      </w:r>
      <w:r w:rsidRPr="00D43433">
        <w:rPr>
          <w:i/>
        </w:rPr>
        <w:t xml:space="preserve">British journal of haematology. </w:t>
      </w:r>
      <w:r w:rsidRPr="00D43433">
        <w:t>2008;140(5):488-495.</w:t>
      </w:r>
    </w:p>
    <w:p w14:paraId="5F8D3C1C" w14:textId="77777777" w:rsidR="00D43433" w:rsidRPr="00D43433" w:rsidRDefault="00D43433" w:rsidP="00D43433">
      <w:pPr>
        <w:pStyle w:val="EndNoteBibliography"/>
        <w:spacing w:after="0"/>
        <w:ind w:left="720" w:hanging="720"/>
      </w:pPr>
      <w:r w:rsidRPr="00D43433">
        <w:t>5.</w:t>
      </w:r>
      <w:r w:rsidRPr="00D43433">
        <w:tab/>
        <w:t xml:space="preserve">Abdollahi M, Cushman M, Rosendaal FR. Obesity: risk of venous thrombosis and the interaction with coagulation factor levels and oral contraceptive use. </w:t>
      </w:r>
      <w:r w:rsidRPr="00D43433">
        <w:rPr>
          <w:i/>
        </w:rPr>
        <w:t xml:space="preserve">Thromb Haemost. </w:t>
      </w:r>
      <w:r w:rsidRPr="00D43433">
        <w:t>2003;89(3):493-498.</w:t>
      </w:r>
    </w:p>
    <w:p w14:paraId="2612EE6F" w14:textId="77777777" w:rsidR="00D43433" w:rsidRPr="00D43433" w:rsidRDefault="00D43433" w:rsidP="00D43433">
      <w:pPr>
        <w:pStyle w:val="EndNoteBibliography"/>
        <w:spacing w:after="0"/>
        <w:ind w:left="720" w:hanging="720"/>
      </w:pPr>
      <w:r w:rsidRPr="00D43433">
        <w:t>6.</w:t>
      </w:r>
      <w:r w:rsidRPr="00D43433">
        <w:tab/>
        <w:t xml:space="preserve">Ageno W, Becattini C, Brighton T, Selby R, Kamphuisen PW. Cardiovascular risk factors and venous thromboembolism: a meta-analysis. </w:t>
      </w:r>
      <w:r w:rsidRPr="00D43433">
        <w:rPr>
          <w:i/>
        </w:rPr>
        <w:t xml:space="preserve">Circulation. </w:t>
      </w:r>
      <w:r w:rsidRPr="00D43433">
        <w:t>2008;117(1):93-102.</w:t>
      </w:r>
    </w:p>
    <w:p w14:paraId="10F245BB" w14:textId="77777777" w:rsidR="00D43433" w:rsidRPr="00D43433" w:rsidRDefault="00D43433" w:rsidP="00D43433">
      <w:pPr>
        <w:pStyle w:val="EndNoteBibliography"/>
        <w:spacing w:after="0"/>
        <w:ind w:left="720" w:hanging="720"/>
      </w:pPr>
      <w:r w:rsidRPr="00D43433">
        <w:t>7.</w:t>
      </w:r>
      <w:r w:rsidRPr="00D43433">
        <w:tab/>
        <w:t xml:space="preserve">Bai J, Ding X, Du X, Zhao X, Wang Z, Ma Z. Diabetes is associated with increased risk of venous thromboembolism: A systematic review and meta-analysis. </w:t>
      </w:r>
      <w:r w:rsidRPr="00D43433">
        <w:rPr>
          <w:i/>
        </w:rPr>
        <w:t xml:space="preserve">Thrombosis Research. </w:t>
      </w:r>
      <w:r w:rsidRPr="00D43433">
        <w:t>2015;135(1):90-95.</w:t>
      </w:r>
    </w:p>
    <w:p w14:paraId="2A47B2AA" w14:textId="77777777" w:rsidR="00D43433" w:rsidRPr="00D43433" w:rsidRDefault="00D43433" w:rsidP="00D43433">
      <w:pPr>
        <w:pStyle w:val="EndNoteBibliography"/>
        <w:spacing w:after="0"/>
        <w:ind w:left="720" w:hanging="720"/>
      </w:pPr>
      <w:r w:rsidRPr="00D43433">
        <w:t>8.</w:t>
      </w:r>
      <w:r w:rsidRPr="00D43433">
        <w:tab/>
        <w:t xml:space="preserve">Bell EJ, Folsom AR, Lutsey PL, et al. Diabetes mellitus and venous thromboembolism: A systematic review and meta-analysis. </w:t>
      </w:r>
      <w:r w:rsidRPr="00D43433">
        <w:rPr>
          <w:i/>
        </w:rPr>
        <w:t xml:space="preserve">Diabetes Research and Clinical Practice. </w:t>
      </w:r>
      <w:r w:rsidRPr="00D43433">
        <w:t>2016;111:10-18.</w:t>
      </w:r>
    </w:p>
    <w:p w14:paraId="57F04B4D" w14:textId="77777777" w:rsidR="00D43433" w:rsidRPr="00D43433" w:rsidRDefault="00D43433" w:rsidP="00D43433">
      <w:pPr>
        <w:pStyle w:val="EndNoteBibliography"/>
        <w:spacing w:after="0"/>
        <w:ind w:left="720" w:hanging="720"/>
      </w:pPr>
      <w:r w:rsidRPr="00D43433">
        <w:t>9.</w:t>
      </w:r>
      <w:r w:rsidRPr="00D43433">
        <w:tab/>
        <w:t xml:space="preserve">Cheng Y-J, Liu Z-H, Yao F-J, et al. Current and Former Smoking and Risk for Venous Thromboembolism: A Systematic Review and Meta-Analysis. </w:t>
      </w:r>
      <w:r w:rsidRPr="00D43433">
        <w:rPr>
          <w:i/>
        </w:rPr>
        <w:t xml:space="preserve">PLOS Medicine. </w:t>
      </w:r>
      <w:r w:rsidRPr="00D43433">
        <w:t>2013;10(9):e1001515.</w:t>
      </w:r>
    </w:p>
    <w:p w14:paraId="473B52B6" w14:textId="77777777" w:rsidR="00D43433" w:rsidRPr="00D43433" w:rsidRDefault="00D43433" w:rsidP="00D43433">
      <w:pPr>
        <w:pStyle w:val="EndNoteBibliography"/>
        <w:spacing w:after="0"/>
        <w:ind w:left="720" w:hanging="720"/>
      </w:pPr>
      <w:r w:rsidRPr="00D43433">
        <w:t>10.</w:t>
      </w:r>
      <w:r w:rsidRPr="00D43433">
        <w:tab/>
        <w:t xml:space="preserve">Glynn RJ, Rosner B. Comparison of Risk Factors for the Competing Risks of Coronary Heart Disease, Stroke, and Venous Thromboembolism. </w:t>
      </w:r>
      <w:r w:rsidRPr="00D43433">
        <w:rPr>
          <w:i/>
        </w:rPr>
        <w:t xml:space="preserve">American Journal of Epidemiology. </w:t>
      </w:r>
      <w:r w:rsidRPr="00D43433">
        <w:t>2005;162(10):975-982.</w:t>
      </w:r>
    </w:p>
    <w:p w14:paraId="5459AF3A" w14:textId="77777777" w:rsidR="00D43433" w:rsidRPr="00D43433" w:rsidRDefault="00D43433" w:rsidP="00D43433">
      <w:pPr>
        <w:pStyle w:val="EndNoteBibliography"/>
        <w:spacing w:after="0"/>
        <w:ind w:left="720" w:hanging="720"/>
      </w:pPr>
      <w:r w:rsidRPr="00D43433">
        <w:t>11.</w:t>
      </w:r>
      <w:r w:rsidRPr="00D43433">
        <w:tab/>
        <w:t xml:space="preserve">Glynn RJ, Danielson E, Fonseca FAH, et al. A randomized trial of rosuvastatin in the prevention of venous thromboembolism. </w:t>
      </w:r>
      <w:r w:rsidRPr="00D43433">
        <w:rPr>
          <w:i/>
        </w:rPr>
        <w:t xml:space="preserve">The New England journal of medicine. </w:t>
      </w:r>
      <w:r w:rsidRPr="00D43433">
        <w:t>2009;360(18):1851-1861.</w:t>
      </w:r>
    </w:p>
    <w:p w14:paraId="50AACA4A" w14:textId="77777777" w:rsidR="00D43433" w:rsidRPr="00D43433" w:rsidRDefault="00D43433" w:rsidP="00D43433">
      <w:pPr>
        <w:pStyle w:val="EndNoteBibliography"/>
        <w:spacing w:after="0"/>
        <w:ind w:left="720" w:hanging="720"/>
      </w:pPr>
      <w:r w:rsidRPr="00D43433">
        <w:t>12.</w:t>
      </w:r>
      <w:r w:rsidRPr="00D43433">
        <w:tab/>
        <w:t xml:space="preserve">Holst AG, Jensen G, Prescott E. Risk factors for venous thromboembolism: results from the Copenhagen City Heart Study. </w:t>
      </w:r>
      <w:r w:rsidRPr="00D43433">
        <w:rPr>
          <w:i/>
        </w:rPr>
        <w:t xml:space="preserve">Circulation. </w:t>
      </w:r>
      <w:r w:rsidRPr="00D43433">
        <w:t>2010;121(17):1896-1903.</w:t>
      </w:r>
    </w:p>
    <w:p w14:paraId="0459DE6E" w14:textId="77777777" w:rsidR="00D43433" w:rsidRPr="00D43433" w:rsidRDefault="00D43433" w:rsidP="00D43433">
      <w:pPr>
        <w:pStyle w:val="EndNoteBibliography"/>
        <w:spacing w:after="0"/>
        <w:ind w:left="720" w:hanging="720"/>
      </w:pPr>
      <w:r w:rsidRPr="00D43433">
        <w:t>13.</w:t>
      </w:r>
      <w:r w:rsidRPr="00D43433">
        <w:tab/>
        <w:t xml:space="preserve">Mahmoodi BK, Cushman M, Næss IA, et al. Association of traditional cardiovascular risk factors with venous thromboembolism. </w:t>
      </w:r>
      <w:r w:rsidRPr="00D43433">
        <w:rPr>
          <w:i/>
        </w:rPr>
        <w:t xml:space="preserve">Circulation. </w:t>
      </w:r>
      <w:r w:rsidRPr="00D43433">
        <w:t>2017;135(1):7-16.</w:t>
      </w:r>
    </w:p>
    <w:p w14:paraId="5E06A340" w14:textId="77777777" w:rsidR="00D43433" w:rsidRPr="00D43433" w:rsidRDefault="00D43433" w:rsidP="00D43433">
      <w:pPr>
        <w:pStyle w:val="EndNoteBibliography"/>
        <w:spacing w:after="0"/>
        <w:ind w:left="720" w:hanging="720"/>
      </w:pPr>
      <w:r w:rsidRPr="00D43433">
        <w:t>14.</w:t>
      </w:r>
      <w:r w:rsidRPr="00D43433">
        <w:tab/>
        <w:t xml:space="preserve">Tsai AW, Cushman M, Rosamond WD, Heckbert SR, Polak JF, Folsom AR. Cardiovascular risk factors and venous thromboembolism incidence: the longitudinal investigation of thromboembolism etiology. </w:t>
      </w:r>
      <w:r w:rsidRPr="00D43433">
        <w:rPr>
          <w:i/>
        </w:rPr>
        <w:t xml:space="preserve">Arch Intern Med. </w:t>
      </w:r>
      <w:r w:rsidRPr="00D43433">
        <w:t>2002;162(10):1182-1189.</w:t>
      </w:r>
    </w:p>
    <w:p w14:paraId="1F2B1947" w14:textId="77777777" w:rsidR="00D43433" w:rsidRPr="00D43433" w:rsidRDefault="00D43433" w:rsidP="00D43433">
      <w:pPr>
        <w:pStyle w:val="EndNoteBibliography"/>
        <w:spacing w:after="0"/>
        <w:ind w:left="720" w:hanging="720"/>
      </w:pPr>
      <w:r w:rsidRPr="00D43433">
        <w:t>15.</w:t>
      </w:r>
      <w:r w:rsidRPr="00D43433">
        <w:tab/>
        <w:t xml:space="preserve">Wattanakit K, Lutsey PL, Bell EJ, et al. Association between cardiovascular disease risk factors and occurrence of venous thromboembolism. </w:t>
      </w:r>
      <w:r w:rsidRPr="00D43433">
        <w:rPr>
          <w:i/>
        </w:rPr>
        <w:t xml:space="preserve">Thromb Haemost. </w:t>
      </w:r>
      <w:r w:rsidRPr="00D43433">
        <w:t>2012;108(09):508-515.</w:t>
      </w:r>
    </w:p>
    <w:p w14:paraId="1279C6FC" w14:textId="77777777" w:rsidR="00D43433" w:rsidRPr="00D43433" w:rsidRDefault="00D43433" w:rsidP="00D43433">
      <w:pPr>
        <w:pStyle w:val="EndNoteBibliography"/>
        <w:spacing w:after="0"/>
        <w:ind w:left="720" w:hanging="720"/>
      </w:pPr>
      <w:r w:rsidRPr="00D43433">
        <w:t>16.</w:t>
      </w:r>
      <w:r w:rsidRPr="00D43433">
        <w:tab/>
        <w:t xml:space="preserve">Cushman M, Tsai AW, White RH, et al. Deep vein thrombosis and pulmonary embolism in two cohorts: the longitudinal investigation of thromboembolism etiology. </w:t>
      </w:r>
      <w:r w:rsidRPr="00D43433">
        <w:rPr>
          <w:i/>
        </w:rPr>
        <w:t xml:space="preserve">Am J Med. </w:t>
      </w:r>
      <w:r w:rsidRPr="00D43433">
        <w:t>2004;117(1):19-25.</w:t>
      </w:r>
    </w:p>
    <w:p w14:paraId="24C30225" w14:textId="77777777" w:rsidR="00D43433" w:rsidRPr="00D43433" w:rsidRDefault="00D43433" w:rsidP="00D43433">
      <w:pPr>
        <w:pStyle w:val="EndNoteBibliography"/>
        <w:spacing w:after="0"/>
        <w:ind w:left="720" w:hanging="720"/>
      </w:pPr>
      <w:r w:rsidRPr="00D43433">
        <w:t>17.</w:t>
      </w:r>
      <w:r w:rsidRPr="00D43433">
        <w:tab/>
        <w:t xml:space="preserve">Deguchi H, Pecheniuk NM, Elias DJ, Averell PM, Griffin JH. High-density lipoprotein deficiency and dyslipoproteinemia associated with venous thrombosis in men. </w:t>
      </w:r>
      <w:r w:rsidRPr="00D43433">
        <w:rPr>
          <w:i/>
        </w:rPr>
        <w:t xml:space="preserve">Circulation. </w:t>
      </w:r>
      <w:r w:rsidRPr="00D43433">
        <w:t>2005;112(6):893-899.</w:t>
      </w:r>
    </w:p>
    <w:p w14:paraId="11CC7B2A" w14:textId="77777777" w:rsidR="00D43433" w:rsidRPr="00D43433" w:rsidRDefault="00D43433" w:rsidP="00D43433">
      <w:pPr>
        <w:pStyle w:val="EndNoteBibliography"/>
        <w:spacing w:after="0"/>
        <w:ind w:left="720" w:hanging="720"/>
      </w:pPr>
      <w:r w:rsidRPr="00D43433">
        <w:t>18.</w:t>
      </w:r>
      <w:r w:rsidRPr="00D43433">
        <w:tab/>
        <w:t xml:space="preserve">Doggen CJM, Smith NL, Lemaitre RN, Heckbert SR, Rosendaal FR, Psaty BM. Serum lipid levels and the risk of venous thrombosis. </w:t>
      </w:r>
      <w:r w:rsidRPr="00D43433">
        <w:rPr>
          <w:i/>
        </w:rPr>
        <w:t xml:space="preserve">Arterioscler Thromb Vasc Biol. </w:t>
      </w:r>
      <w:r w:rsidRPr="00D43433">
        <w:t>2004;24(10):1970-1975.</w:t>
      </w:r>
    </w:p>
    <w:p w14:paraId="78E24E2C" w14:textId="77777777" w:rsidR="00D43433" w:rsidRPr="00D43433" w:rsidRDefault="00D43433" w:rsidP="00D43433">
      <w:pPr>
        <w:pStyle w:val="EndNoteBibliography"/>
        <w:spacing w:after="0"/>
        <w:ind w:left="720" w:hanging="720"/>
      </w:pPr>
      <w:r w:rsidRPr="00D43433">
        <w:t>19.</w:t>
      </w:r>
      <w:r w:rsidRPr="00D43433">
        <w:tab/>
        <w:t xml:space="preserve">Hansson PO, Eriksson H, Welin L, Svordsudd K, Wilhelmsen L. Smoking and abdominal obesity: risk factors for venous thromboembolism among middle-aged men: "the study of men born in 1913". </w:t>
      </w:r>
      <w:r w:rsidRPr="00D43433">
        <w:rPr>
          <w:i/>
        </w:rPr>
        <w:t xml:space="preserve">Arch Intern Med. </w:t>
      </w:r>
      <w:r w:rsidRPr="00D43433">
        <w:t>1999;159(16):1886-1890.</w:t>
      </w:r>
    </w:p>
    <w:p w14:paraId="12BEB1EE" w14:textId="77777777" w:rsidR="00D43433" w:rsidRPr="00D43433" w:rsidRDefault="00D43433" w:rsidP="00D43433">
      <w:pPr>
        <w:pStyle w:val="EndNoteBibliography"/>
        <w:spacing w:after="0"/>
        <w:ind w:left="720" w:hanging="720"/>
      </w:pPr>
      <w:r w:rsidRPr="00D43433">
        <w:t>20.</w:t>
      </w:r>
      <w:r w:rsidRPr="00D43433">
        <w:tab/>
        <w:t xml:space="preserve">Hoeibraaten E, Abdelnoor M, Sandset PM. Hormone replacement therapy with estradiol and risk of venous thromboembolism--a population-based case-control study. </w:t>
      </w:r>
      <w:r w:rsidRPr="00D43433">
        <w:rPr>
          <w:i/>
        </w:rPr>
        <w:t xml:space="preserve">Thromb Haemost. </w:t>
      </w:r>
      <w:r w:rsidRPr="00D43433">
        <w:t>1999;82(4):1218-1221.</w:t>
      </w:r>
    </w:p>
    <w:p w14:paraId="6D13BDC7" w14:textId="77777777" w:rsidR="00D43433" w:rsidRPr="00D43433" w:rsidRDefault="00D43433" w:rsidP="00D43433">
      <w:pPr>
        <w:pStyle w:val="EndNoteBibliography"/>
        <w:spacing w:after="0"/>
        <w:ind w:left="720" w:hanging="720"/>
      </w:pPr>
      <w:r w:rsidRPr="00D43433">
        <w:t>21.</w:t>
      </w:r>
      <w:r w:rsidRPr="00D43433">
        <w:tab/>
        <w:t xml:space="preserve">Kawasaki T, Kambayashi J, Ariyoshi H, Sakon M, Suehisa E, Monden M. Hypercholesterolemia as a risk factor for deep-vein thrombosis. </w:t>
      </w:r>
      <w:r w:rsidRPr="00D43433">
        <w:rPr>
          <w:i/>
        </w:rPr>
        <w:t xml:space="preserve">Thromb Res. </w:t>
      </w:r>
      <w:r w:rsidRPr="00D43433">
        <w:t>1997;88(1):67-73.</w:t>
      </w:r>
    </w:p>
    <w:p w14:paraId="064BDDA1" w14:textId="77777777" w:rsidR="00D43433" w:rsidRPr="00D43433" w:rsidRDefault="00D43433" w:rsidP="00D43433">
      <w:pPr>
        <w:pStyle w:val="EndNoteBibliography"/>
        <w:spacing w:after="0"/>
        <w:ind w:left="720" w:hanging="720"/>
      </w:pPr>
      <w:r w:rsidRPr="00D43433">
        <w:t>22.</w:t>
      </w:r>
      <w:r w:rsidRPr="00D43433">
        <w:tab/>
        <w:t xml:space="preserve">Lidegaard O, Edstrom B, Kreiner S. Oral contraceptives and venous thromboembolism: a five-year national case-control study. </w:t>
      </w:r>
      <w:r w:rsidRPr="00D43433">
        <w:rPr>
          <w:i/>
        </w:rPr>
        <w:t xml:space="preserve">Contraception. </w:t>
      </w:r>
      <w:r w:rsidRPr="00D43433">
        <w:t>2002;65(3):187-196.</w:t>
      </w:r>
    </w:p>
    <w:p w14:paraId="439E586C" w14:textId="77777777" w:rsidR="00D43433" w:rsidRPr="00D43433" w:rsidRDefault="00D43433" w:rsidP="00D43433">
      <w:pPr>
        <w:pStyle w:val="EndNoteBibliography"/>
        <w:spacing w:after="0"/>
        <w:ind w:left="720" w:hanging="720"/>
      </w:pPr>
      <w:r w:rsidRPr="00D43433">
        <w:t>23.</w:t>
      </w:r>
      <w:r w:rsidRPr="00D43433">
        <w:tab/>
        <w:t xml:space="preserve">McColl MD, Sattar N, Ellison J, et al. Lipoprotein (a), cholesterol and triglycerides in women with venous thromboembolism. </w:t>
      </w:r>
      <w:r w:rsidRPr="00D43433">
        <w:rPr>
          <w:i/>
        </w:rPr>
        <w:t xml:space="preserve">Blood Coagul Fibrinolysis. </w:t>
      </w:r>
      <w:r w:rsidRPr="00D43433">
        <w:t>2000;11(3):225-229.</w:t>
      </w:r>
    </w:p>
    <w:p w14:paraId="61BF95AB" w14:textId="77777777" w:rsidR="00D43433" w:rsidRPr="00D43433" w:rsidRDefault="00D43433" w:rsidP="00D43433">
      <w:pPr>
        <w:pStyle w:val="EndNoteBibliography"/>
        <w:spacing w:after="0"/>
        <w:ind w:left="720" w:hanging="720"/>
      </w:pPr>
      <w:r w:rsidRPr="00D43433">
        <w:t>24.</w:t>
      </w:r>
      <w:r w:rsidRPr="00D43433">
        <w:tab/>
        <w:t xml:space="preserve">Prandoni P, Bilora F, Marchiori A, et al. An association between atherosclerosis and venous thrombosis. </w:t>
      </w:r>
      <w:r w:rsidRPr="00D43433">
        <w:rPr>
          <w:i/>
        </w:rPr>
        <w:t xml:space="preserve">N Engl J Med. </w:t>
      </w:r>
      <w:r w:rsidRPr="00D43433">
        <w:t>2003;348(15):1435-1441.</w:t>
      </w:r>
    </w:p>
    <w:p w14:paraId="066CF440" w14:textId="77777777" w:rsidR="00D43433" w:rsidRPr="00D43433" w:rsidRDefault="00D43433" w:rsidP="00D43433">
      <w:pPr>
        <w:pStyle w:val="EndNoteBibliography"/>
        <w:spacing w:after="0"/>
        <w:ind w:left="720" w:hanging="720"/>
      </w:pPr>
      <w:r w:rsidRPr="00D43433">
        <w:t>25.</w:t>
      </w:r>
      <w:r w:rsidRPr="00D43433">
        <w:tab/>
        <w:t xml:space="preserve">Severinsen MT, Kristensen SR, Johnsen SP, Dethlefsen C, Tj�nneland A, Overvad K. Smoking and venous thromboembolism: a Danish follow-up study. </w:t>
      </w:r>
      <w:r w:rsidRPr="00D43433">
        <w:rPr>
          <w:i/>
        </w:rPr>
        <w:t xml:space="preserve">J Thromb Haemost. </w:t>
      </w:r>
      <w:r w:rsidRPr="00D43433">
        <w:t>2009;7(8):1297-1303.</w:t>
      </w:r>
    </w:p>
    <w:p w14:paraId="5CDA00F5" w14:textId="77777777" w:rsidR="00D43433" w:rsidRPr="00D43433" w:rsidRDefault="00D43433" w:rsidP="00D43433">
      <w:pPr>
        <w:pStyle w:val="EndNoteBibliography"/>
        <w:spacing w:after="0"/>
        <w:ind w:left="720" w:hanging="720"/>
      </w:pPr>
      <w:r w:rsidRPr="00D43433">
        <w:t>26.</w:t>
      </w:r>
      <w:r w:rsidRPr="00D43433">
        <w:tab/>
        <w:t xml:space="preserve">Gariani K, Mavrakanas T, Combescure C, Perrier A, Marti C. Is diabetes mellitus a risk factor for venous thromboembolism? A systematic review and meta-analysis of case–control and cohort studies. </w:t>
      </w:r>
      <w:r w:rsidRPr="00D43433">
        <w:rPr>
          <w:i/>
        </w:rPr>
        <w:t xml:space="preserve">European Journal of Internal Medicine. </w:t>
      </w:r>
      <w:r w:rsidRPr="00D43433">
        <w:t>2016;28:52-58.</w:t>
      </w:r>
    </w:p>
    <w:p w14:paraId="4867E3A9" w14:textId="77777777" w:rsidR="00D43433" w:rsidRPr="00D43433" w:rsidRDefault="00D43433" w:rsidP="00D43433">
      <w:pPr>
        <w:pStyle w:val="EndNoteBibliography"/>
        <w:spacing w:after="0"/>
        <w:ind w:left="720" w:hanging="720"/>
      </w:pPr>
      <w:r w:rsidRPr="00D43433">
        <w:t>27.</w:t>
      </w:r>
      <w:r w:rsidRPr="00D43433">
        <w:tab/>
        <w:t xml:space="preserve">Emerging Risk Factors C. The Emerging Risk Factors Collaboration: analysis of individual data on lipid, inflammatory and other markers in over 1.1 million participants in 104 prospective studies of cardiovascular diseases. </w:t>
      </w:r>
      <w:r w:rsidRPr="00D43433">
        <w:rPr>
          <w:i/>
        </w:rPr>
        <w:t xml:space="preserve">Eur J Epidemiol. </w:t>
      </w:r>
      <w:r w:rsidRPr="00D43433">
        <w:t>2007;22(12):839-869.</w:t>
      </w:r>
    </w:p>
    <w:p w14:paraId="0DF52A83" w14:textId="77777777" w:rsidR="00D43433" w:rsidRPr="00D43433" w:rsidRDefault="00D43433" w:rsidP="00D43433">
      <w:pPr>
        <w:pStyle w:val="EndNoteBibliography"/>
        <w:spacing w:after="0"/>
        <w:ind w:left="720" w:hanging="720"/>
      </w:pPr>
      <w:r w:rsidRPr="00D43433">
        <w:t>28.</w:t>
      </w:r>
      <w:r w:rsidRPr="00D43433">
        <w:tab/>
        <w:t xml:space="preserve">Sudlow C, Gallacher J, Allen N, et al. UK Biobank: An Open Access Resource for Identifying the Causes of a Wide Range of Complex Diseases of Middle and Old Age. </w:t>
      </w:r>
      <w:r w:rsidRPr="00D43433">
        <w:rPr>
          <w:i/>
        </w:rPr>
        <w:t xml:space="preserve">PLoS Medicine. </w:t>
      </w:r>
      <w:r w:rsidRPr="00D43433">
        <w:t>2015;12(3).</w:t>
      </w:r>
    </w:p>
    <w:p w14:paraId="2855E5E6" w14:textId="77777777" w:rsidR="00D43433" w:rsidRPr="00D43433" w:rsidRDefault="00D43433" w:rsidP="00D43433">
      <w:pPr>
        <w:pStyle w:val="EndNoteBibliography"/>
        <w:spacing w:after="0"/>
        <w:ind w:left="720" w:hanging="720"/>
      </w:pPr>
      <w:r w:rsidRPr="00D43433">
        <w:t>29.</w:t>
      </w:r>
      <w:r w:rsidRPr="00D43433">
        <w:tab/>
        <w:t xml:space="preserve">Plummer M. Improved estimates of floating absolute risk. </w:t>
      </w:r>
      <w:r w:rsidRPr="00D43433">
        <w:rPr>
          <w:i/>
        </w:rPr>
        <w:t xml:space="preserve">Statistics in Medicine. </w:t>
      </w:r>
      <w:r w:rsidRPr="00D43433">
        <w:t>2004;23(1):93-104.</w:t>
      </w:r>
    </w:p>
    <w:p w14:paraId="48B6887D" w14:textId="77777777" w:rsidR="00D43433" w:rsidRPr="00D43433" w:rsidRDefault="00D43433" w:rsidP="00D43433">
      <w:pPr>
        <w:pStyle w:val="EndNoteBibliography"/>
        <w:spacing w:after="0"/>
        <w:ind w:left="720" w:hanging="720"/>
      </w:pPr>
      <w:r w:rsidRPr="00D43433">
        <w:t>30.</w:t>
      </w:r>
      <w:r w:rsidRPr="00D43433">
        <w:tab/>
        <w:t xml:space="preserve">Fibrinogen Studies C, Wood AM, White I, Thompson SG, Lewington S, Danesh J. Regression dilution methods for meta-analysis: assessing long-term variability in plasma fibrinogen among 27,247 adults in 15 prospective studies. </w:t>
      </w:r>
      <w:r w:rsidRPr="00D43433">
        <w:rPr>
          <w:i/>
        </w:rPr>
        <w:t xml:space="preserve">Int J Epidemiol. </w:t>
      </w:r>
      <w:r w:rsidRPr="00D43433">
        <w:t>2006;35(6):1570-1578.</w:t>
      </w:r>
    </w:p>
    <w:p w14:paraId="786EC605" w14:textId="77777777" w:rsidR="00D43433" w:rsidRPr="00D43433" w:rsidRDefault="00D43433" w:rsidP="00D43433">
      <w:pPr>
        <w:pStyle w:val="EndNoteBibliography"/>
        <w:spacing w:after="0"/>
        <w:ind w:left="720" w:hanging="720"/>
      </w:pPr>
      <w:r w:rsidRPr="00D43433">
        <w:t>31.</w:t>
      </w:r>
      <w:r w:rsidRPr="00D43433">
        <w:tab/>
        <w:t xml:space="preserve">Lunn M, McNeil D. Applying Cox regression to competing risks. </w:t>
      </w:r>
      <w:r w:rsidRPr="00D43433">
        <w:rPr>
          <w:i/>
        </w:rPr>
        <w:t xml:space="preserve">Biometrics. </w:t>
      </w:r>
      <w:r w:rsidRPr="00D43433">
        <w:t>1995;51(2):524-532.</w:t>
      </w:r>
    </w:p>
    <w:p w14:paraId="70D615C3" w14:textId="77777777" w:rsidR="00D43433" w:rsidRPr="00D43433" w:rsidRDefault="00D43433" w:rsidP="00D43433">
      <w:pPr>
        <w:pStyle w:val="EndNoteBibliography"/>
        <w:spacing w:after="0"/>
        <w:ind w:left="720" w:hanging="720"/>
      </w:pPr>
      <w:r w:rsidRPr="00D43433">
        <w:t>32.</w:t>
      </w:r>
      <w:r w:rsidRPr="00D43433">
        <w:tab/>
        <w:t>Wood AM, Kaptoge S, Butterworth AS, et al. Risk thresholds for alcohol consumption: combined analysis of individual-participant data for 599</w:t>
      </w:r>
      <w:r w:rsidRPr="00D43433">
        <w:rPr>
          <w:rFonts w:ascii="Arial" w:hAnsi="Arial" w:cs="Arial"/>
        </w:rPr>
        <w:t> </w:t>
      </w:r>
      <w:r w:rsidRPr="00D43433">
        <w:t xml:space="preserve">912 current drinkers in 83 prospective studies. </w:t>
      </w:r>
      <w:r w:rsidRPr="00D43433">
        <w:rPr>
          <w:i/>
        </w:rPr>
        <w:t xml:space="preserve">The Lancet. </w:t>
      </w:r>
      <w:r w:rsidRPr="00D43433">
        <w:t>2018;391(10129):1513-1523.</w:t>
      </w:r>
    </w:p>
    <w:p w14:paraId="38678FD2" w14:textId="77777777" w:rsidR="00D43433" w:rsidRPr="00D43433" w:rsidRDefault="00D43433" w:rsidP="00D43433">
      <w:pPr>
        <w:pStyle w:val="EndNoteBibliography"/>
        <w:spacing w:after="0"/>
        <w:ind w:left="720" w:hanging="720"/>
      </w:pPr>
      <w:r w:rsidRPr="00D43433">
        <w:t>33.</w:t>
      </w:r>
      <w:r w:rsidRPr="00D43433">
        <w:tab/>
        <w:t xml:space="preserve">Klovaite J, Benn M, Nordestgaard BG. Obesity as a causal risk factor for deep venous thrombosis: a Mendelian randomization study. </w:t>
      </w:r>
      <w:r w:rsidRPr="00D43433">
        <w:rPr>
          <w:i/>
        </w:rPr>
        <w:t xml:space="preserve">Journal of Internal Medicine. </w:t>
      </w:r>
      <w:r w:rsidRPr="00D43433">
        <w:t>2015;277(5):573-584.</w:t>
      </w:r>
    </w:p>
    <w:p w14:paraId="73616AF1" w14:textId="77777777" w:rsidR="00D43433" w:rsidRPr="00D43433" w:rsidRDefault="00D43433" w:rsidP="00D43433">
      <w:pPr>
        <w:pStyle w:val="EndNoteBibliography"/>
        <w:spacing w:after="0"/>
        <w:ind w:left="720" w:hanging="720"/>
      </w:pPr>
      <w:r w:rsidRPr="00D43433">
        <w:t>34.</w:t>
      </w:r>
      <w:r w:rsidRPr="00D43433">
        <w:tab/>
        <w:t xml:space="preserve">Lindström S, Germain M, Crous-Bou M, et al. Assessing the causal relationship between obesity and venous thromboembolism through a Mendelian Randomization study. </w:t>
      </w:r>
      <w:r w:rsidRPr="00D43433">
        <w:rPr>
          <w:i/>
        </w:rPr>
        <w:t xml:space="preserve">Human Genetics. </w:t>
      </w:r>
      <w:r w:rsidRPr="00D43433">
        <w:t>2017;136(7):897-902.</w:t>
      </w:r>
    </w:p>
    <w:p w14:paraId="5CA09CCB" w14:textId="77777777" w:rsidR="00D43433" w:rsidRPr="00D43433" w:rsidRDefault="00D43433" w:rsidP="00D43433">
      <w:pPr>
        <w:pStyle w:val="EndNoteBibliography"/>
        <w:spacing w:after="0"/>
        <w:ind w:left="720" w:hanging="720"/>
      </w:pPr>
      <w:r w:rsidRPr="00D43433">
        <w:t>35.</w:t>
      </w:r>
      <w:r w:rsidRPr="00D43433">
        <w:tab/>
        <w:t xml:space="preserve">Blondon M, Wiggins KL, McKnight B, et al. The association of smoking with venous thrombosis in women: a population-based, case-control study. </w:t>
      </w:r>
      <w:r w:rsidRPr="00D43433">
        <w:rPr>
          <w:i/>
        </w:rPr>
        <w:t xml:space="preserve">Thrombosis and haemostasis. </w:t>
      </w:r>
      <w:r w:rsidRPr="00D43433">
        <w:t>2013;109(5):891-896.</w:t>
      </w:r>
    </w:p>
    <w:p w14:paraId="07EA64A9" w14:textId="77777777" w:rsidR="00D43433" w:rsidRPr="00D43433" w:rsidRDefault="00D43433" w:rsidP="00D43433">
      <w:pPr>
        <w:pStyle w:val="EndNoteBibliography"/>
        <w:spacing w:after="0"/>
        <w:ind w:left="720" w:hanging="720"/>
      </w:pPr>
      <w:r w:rsidRPr="00D43433">
        <w:t>36.</w:t>
      </w:r>
      <w:r w:rsidRPr="00D43433">
        <w:tab/>
        <w:t xml:space="preserve">Enga KF, Braekkan SK, Hansen-Krone IJ, le Cessie S, Rosendaal FR, Hansen J-B. Cigarette smoking and the risk of venous thromboembolism: The Tromsø Study. </w:t>
      </w:r>
      <w:r w:rsidRPr="00D43433">
        <w:rPr>
          <w:i/>
        </w:rPr>
        <w:t xml:space="preserve">Journal of Thrombosis and Haemostasis. </w:t>
      </w:r>
      <w:r w:rsidRPr="00D43433">
        <w:t>2012;10(10):2068-2074.</w:t>
      </w:r>
    </w:p>
    <w:p w14:paraId="109AF2E9" w14:textId="77777777" w:rsidR="00D43433" w:rsidRPr="00D43433" w:rsidRDefault="00D43433" w:rsidP="00D43433">
      <w:pPr>
        <w:pStyle w:val="EndNoteBibliography"/>
        <w:spacing w:after="0"/>
        <w:ind w:left="720" w:hanging="720"/>
      </w:pPr>
      <w:r w:rsidRPr="00D43433">
        <w:t>37.</w:t>
      </w:r>
      <w:r w:rsidRPr="00D43433">
        <w:tab/>
        <w:t xml:space="preserve">Harrington LB, Hagan KA, Mukamal KJ, et al. Alcohol consumption and the risk of incident pulmonary embolism in US women and men. </w:t>
      </w:r>
      <w:r w:rsidRPr="00D43433">
        <w:rPr>
          <w:i/>
        </w:rPr>
        <w:t xml:space="preserve">Journal of Thrombosis and Haemostasis. </w:t>
      </w:r>
      <w:r w:rsidRPr="00D43433">
        <w:t>2018;16(9):1753-1762.</w:t>
      </w:r>
    </w:p>
    <w:p w14:paraId="4F6370B9" w14:textId="77777777" w:rsidR="00D43433" w:rsidRPr="00D43433" w:rsidRDefault="00D43433" w:rsidP="00D43433">
      <w:pPr>
        <w:pStyle w:val="EndNoteBibliography"/>
        <w:spacing w:after="0"/>
        <w:ind w:left="720" w:hanging="720"/>
      </w:pPr>
      <w:r w:rsidRPr="00D43433">
        <w:t>38.</w:t>
      </w:r>
      <w:r w:rsidRPr="00D43433">
        <w:tab/>
        <w:t xml:space="preserve">Lippi G, Mattiuzzi C, Franchini M. Alcohol consumption and venous thromboembolism: friend or foe? </w:t>
      </w:r>
      <w:r w:rsidRPr="00D43433">
        <w:rPr>
          <w:i/>
        </w:rPr>
        <w:t xml:space="preserve">Internal and Emergency Medicine. </w:t>
      </w:r>
      <w:r w:rsidRPr="00D43433">
        <w:t>2015;10(8):907-913.</w:t>
      </w:r>
    </w:p>
    <w:p w14:paraId="504F3347" w14:textId="77777777" w:rsidR="00D43433" w:rsidRPr="00D43433" w:rsidRDefault="00D43433" w:rsidP="00D43433">
      <w:pPr>
        <w:pStyle w:val="EndNoteBibliography"/>
        <w:spacing w:after="0"/>
        <w:ind w:left="720" w:hanging="720"/>
      </w:pPr>
      <w:r w:rsidRPr="00D43433">
        <w:t>39.</w:t>
      </w:r>
      <w:r w:rsidRPr="00D43433">
        <w:tab/>
        <w:t xml:space="preserve">Mukamal KJ, Jadhav PP, D’Agostino RB, et al. Alcohol Consumption and Hemostatic Factors. </w:t>
      </w:r>
      <w:r w:rsidRPr="00D43433">
        <w:rPr>
          <w:i/>
        </w:rPr>
        <w:t xml:space="preserve">Circulation. </w:t>
      </w:r>
      <w:r w:rsidRPr="00D43433">
        <w:t>2001;104(12):1367-1373.</w:t>
      </w:r>
    </w:p>
    <w:p w14:paraId="0E6872CE" w14:textId="77777777" w:rsidR="00D43433" w:rsidRPr="00D43433" w:rsidRDefault="00D43433" w:rsidP="00D43433">
      <w:pPr>
        <w:pStyle w:val="EndNoteBibliography"/>
        <w:spacing w:after="0"/>
        <w:ind w:left="720" w:hanging="720"/>
      </w:pPr>
      <w:r w:rsidRPr="00D43433">
        <w:t>40.</w:t>
      </w:r>
      <w:r w:rsidRPr="00D43433">
        <w:tab/>
        <w:t xml:space="preserve">Lee KW, Lip GH. Effects of lifestyle on hemostasis, fibrinolysis, and platelet reactivity: A systematic review. </w:t>
      </w:r>
      <w:r w:rsidRPr="00D43433">
        <w:rPr>
          <w:i/>
        </w:rPr>
        <w:t xml:space="preserve">Archives of Internal Medicine. </w:t>
      </w:r>
      <w:r w:rsidRPr="00D43433">
        <w:t>2003;163(19):2368-2392.</w:t>
      </w:r>
    </w:p>
    <w:p w14:paraId="5A1C269E" w14:textId="77777777" w:rsidR="00D43433" w:rsidRPr="00D43433" w:rsidRDefault="00D43433" w:rsidP="00D43433">
      <w:pPr>
        <w:pStyle w:val="EndNoteBibliography"/>
        <w:spacing w:after="0"/>
        <w:ind w:left="720" w:hanging="720"/>
      </w:pPr>
      <w:r w:rsidRPr="00D43433">
        <w:t>41.</w:t>
      </w:r>
      <w:r w:rsidRPr="00D43433">
        <w:tab/>
        <w:t xml:space="preserve">Morelli VM, Lijfering WM, Bos MHA, Rosendaal FR, Cannegieter SC. Lipid levels and risk of venous thrombosis: results from the MEGA-study. </w:t>
      </w:r>
      <w:r w:rsidRPr="00D43433">
        <w:rPr>
          <w:i/>
        </w:rPr>
        <w:t xml:space="preserve">European Journal of Epidemiology. </w:t>
      </w:r>
      <w:r w:rsidRPr="00D43433">
        <w:t>2017;32(8):669-681.</w:t>
      </w:r>
    </w:p>
    <w:p w14:paraId="54E733A4" w14:textId="77777777" w:rsidR="00D43433" w:rsidRPr="00D43433" w:rsidRDefault="00D43433" w:rsidP="00D43433">
      <w:pPr>
        <w:pStyle w:val="EndNoteBibliography"/>
        <w:spacing w:after="0"/>
        <w:ind w:left="720" w:hanging="720"/>
      </w:pPr>
      <w:r w:rsidRPr="00D43433">
        <w:t>42.</w:t>
      </w:r>
      <w:r w:rsidRPr="00D43433">
        <w:tab/>
        <w:t xml:space="preserve">C Reactive Protein Coronary Heart Disease Genetics Collaboration CRPCHDGC, Wensley F, Gao P, et al. Association between C reactive protein and coronary heart disease: mendelian randomisation analysis based on individual participant data. </w:t>
      </w:r>
      <w:r w:rsidRPr="00D43433">
        <w:rPr>
          <w:i/>
        </w:rPr>
        <w:t xml:space="preserve">BMJ (Clinical research ed). </w:t>
      </w:r>
      <w:r w:rsidRPr="00D43433">
        <w:t>2011;342:d548-d548.</w:t>
      </w:r>
    </w:p>
    <w:p w14:paraId="60619339" w14:textId="77777777" w:rsidR="00D43433" w:rsidRPr="00D43433" w:rsidRDefault="00D43433" w:rsidP="00D43433">
      <w:pPr>
        <w:pStyle w:val="EndNoteBibliography"/>
        <w:spacing w:after="0"/>
        <w:ind w:left="720" w:hanging="720"/>
      </w:pPr>
      <w:r w:rsidRPr="00D43433">
        <w:t>43.</w:t>
      </w:r>
      <w:r w:rsidRPr="00D43433">
        <w:tab/>
        <w:t xml:space="preserve">Davey-Smith G, Harbord R, Ebrahim S. Fibrinogen, C-reactive protein and coronary heart disease: Does Mendelian randomization suggest the associations are non-causal? </w:t>
      </w:r>
      <w:r w:rsidRPr="00D43433">
        <w:rPr>
          <w:i/>
        </w:rPr>
        <w:t xml:space="preserve">QJM - Monthly Journal of the Association of Physicians. </w:t>
      </w:r>
      <w:r w:rsidRPr="00D43433">
        <w:t>2004;97(3):163-166.</w:t>
      </w:r>
    </w:p>
    <w:p w14:paraId="2B487D30" w14:textId="77777777" w:rsidR="00D43433" w:rsidRPr="00D43433" w:rsidRDefault="00D43433" w:rsidP="00D43433">
      <w:pPr>
        <w:pStyle w:val="EndNoteBibliography"/>
        <w:spacing w:after="0"/>
        <w:ind w:left="720" w:hanging="720"/>
      </w:pPr>
      <w:r w:rsidRPr="00D43433">
        <w:t>44.</w:t>
      </w:r>
      <w:r w:rsidRPr="00D43433">
        <w:tab/>
        <w:t xml:space="preserve">Salami JA, Warraich H, Valero-Elizondo J, et al. National trends in statin use and expenditures in the us adult population from 2002 to 2013: Insights from the medical expenditure panel survey. </w:t>
      </w:r>
      <w:r w:rsidRPr="00D43433">
        <w:rPr>
          <w:i/>
        </w:rPr>
        <w:t xml:space="preserve">JAMA Cardiology. </w:t>
      </w:r>
      <w:r w:rsidRPr="00D43433">
        <w:t>2017;2(1):56-65.</w:t>
      </w:r>
    </w:p>
    <w:p w14:paraId="2C600E8C" w14:textId="77777777" w:rsidR="00D43433" w:rsidRPr="00D43433" w:rsidRDefault="00D43433" w:rsidP="00D43433">
      <w:pPr>
        <w:pStyle w:val="EndNoteBibliography"/>
        <w:spacing w:after="0"/>
        <w:ind w:left="720" w:hanging="720"/>
      </w:pPr>
      <w:r w:rsidRPr="00D43433">
        <w:t>45.</w:t>
      </w:r>
      <w:r w:rsidRPr="00D43433">
        <w:tab/>
        <w:t xml:space="preserve">Lapner ST, Kearon C. Diagnosis and management of pulmonary embolism. </w:t>
      </w:r>
      <w:r w:rsidRPr="00D43433">
        <w:rPr>
          <w:i/>
        </w:rPr>
        <w:t xml:space="preserve">BMJ: British Medical Journal. </w:t>
      </w:r>
      <w:r w:rsidRPr="00D43433">
        <w:t>2013;346.</w:t>
      </w:r>
    </w:p>
    <w:p w14:paraId="0C19AC98" w14:textId="77777777" w:rsidR="00D43433" w:rsidRPr="00D43433" w:rsidRDefault="00D43433" w:rsidP="00D43433">
      <w:pPr>
        <w:pStyle w:val="EndNoteBibliography"/>
        <w:spacing w:after="0"/>
        <w:ind w:left="720" w:hanging="720"/>
      </w:pPr>
      <w:r w:rsidRPr="00D43433">
        <w:t>46.</w:t>
      </w:r>
      <w:r w:rsidRPr="00D43433">
        <w:tab/>
        <w:t xml:space="preserve">Dismuke SE, VanderZwaag R. Accuracy and epidemiological implications of the death certificate diagnosis of pulmonary embolism. </w:t>
      </w:r>
      <w:r w:rsidRPr="00D43433">
        <w:rPr>
          <w:i/>
        </w:rPr>
        <w:t xml:space="preserve">J Chronic Dis. </w:t>
      </w:r>
      <w:r w:rsidRPr="00D43433">
        <w:t>1984;37(1):67-73.</w:t>
      </w:r>
    </w:p>
    <w:p w14:paraId="056A23E6" w14:textId="77777777" w:rsidR="00D43433" w:rsidRPr="00D43433" w:rsidRDefault="00D43433" w:rsidP="00D43433">
      <w:pPr>
        <w:pStyle w:val="EndNoteBibliography"/>
        <w:spacing w:after="0"/>
        <w:ind w:left="720" w:hanging="720"/>
      </w:pPr>
      <w:r w:rsidRPr="00D43433">
        <w:t>47.</w:t>
      </w:r>
      <w:r w:rsidRPr="00D43433">
        <w:tab/>
        <w:t xml:space="preserve">Miniati M, Prediletto R, Formichi B, et al. Accuracy of clinical assessment in the diagnosis of pulmonary embolism. </w:t>
      </w:r>
      <w:r w:rsidRPr="00D43433">
        <w:rPr>
          <w:i/>
        </w:rPr>
        <w:t xml:space="preserve">Am J Respir Crit Care Med. </w:t>
      </w:r>
      <w:r w:rsidRPr="00D43433">
        <w:t>1999;159(3):864-871.</w:t>
      </w:r>
    </w:p>
    <w:p w14:paraId="48BC54C2" w14:textId="77777777" w:rsidR="00D43433" w:rsidRPr="00D43433" w:rsidRDefault="00D43433" w:rsidP="00D43433">
      <w:pPr>
        <w:pStyle w:val="EndNoteBibliography"/>
        <w:spacing w:after="0"/>
        <w:ind w:left="720" w:hanging="720"/>
      </w:pPr>
      <w:r w:rsidRPr="00D43433">
        <w:t>48.</w:t>
      </w:r>
      <w:r w:rsidRPr="00D43433">
        <w:tab/>
        <w:t xml:space="preserve">Stein PD, Henry JW. Prevalence of acute pulmonary embolism among patients in a general hospital and at autopsy. </w:t>
      </w:r>
      <w:r w:rsidRPr="00D43433">
        <w:rPr>
          <w:i/>
        </w:rPr>
        <w:t xml:space="preserve">Chest. </w:t>
      </w:r>
      <w:r w:rsidRPr="00D43433">
        <w:t>1995;108(4):978-981.</w:t>
      </w:r>
    </w:p>
    <w:p w14:paraId="459C42F3" w14:textId="1487C8BB" w:rsidR="00AE570B" w:rsidRDefault="00CA03AF" w:rsidP="00047DBA">
      <w:pPr>
        <w:pStyle w:val="Heading1"/>
        <w:rPr>
          <w:b w:val="0"/>
          <w:szCs w:val="20"/>
        </w:rPr>
      </w:pPr>
      <w:r w:rsidRPr="00047DBA">
        <w:rPr>
          <w:b w:val="0"/>
          <w:szCs w:val="20"/>
        </w:rPr>
        <w:fldChar w:fldCharType="end"/>
      </w:r>
    </w:p>
    <w:p w14:paraId="382C5A4B" w14:textId="77777777" w:rsidR="00AE570B" w:rsidRDefault="00AE570B">
      <w:pPr>
        <w:spacing w:after="160" w:line="259" w:lineRule="auto"/>
        <w:jc w:val="left"/>
        <w:rPr>
          <w:rFonts w:eastAsiaTheme="majorEastAsia" w:cstheme="majorBidi"/>
          <w:caps/>
          <w:color w:val="000000" w:themeColor="text1"/>
          <w:szCs w:val="20"/>
        </w:rPr>
      </w:pPr>
      <w:r>
        <w:rPr>
          <w:b/>
          <w:szCs w:val="20"/>
        </w:rPr>
        <w:br w:type="page"/>
      </w:r>
    </w:p>
    <w:p w14:paraId="75C3602A" w14:textId="77777777" w:rsidR="00AE570B" w:rsidRDefault="00AE570B" w:rsidP="00AE570B">
      <w:pPr>
        <w:pStyle w:val="Caption"/>
        <w:rPr>
          <w:b w:val="0"/>
        </w:rPr>
      </w:pPr>
      <w:bookmarkStart w:id="3" w:name="_Toc503286775"/>
      <w:r w:rsidRPr="00D13219">
        <w:t xml:space="preserve">Table </w:t>
      </w:r>
      <w:r w:rsidRPr="00D13219">
        <w:rPr>
          <w:noProof/>
        </w:rPr>
        <w:fldChar w:fldCharType="begin"/>
      </w:r>
      <w:r w:rsidRPr="00D13219">
        <w:rPr>
          <w:noProof/>
        </w:rPr>
        <w:instrText xml:space="preserve"> SEQ Table \* ARABIC </w:instrText>
      </w:r>
      <w:r w:rsidRPr="00D13219">
        <w:rPr>
          <w:noProof/>
        </w:rPr>
        <w:fldChar w:fldCharType="separate"/>
      </w:r>
      <w:r w:rsidRPr="00D13219">
        <w:rPr>
          <w:noProof/>
        </w:rPr>
        <w:t>1</w:t>
      </w:r>
      <w:r w:rsidRPr="00D13219">
        <w:rPr>
          <w:noProof/>
        </w:rPr>
        <w:fldChar w:fldCharType="end"/>
      </w:r>
      <w:r w:rsidRPr="00D13219">
        <w:t xml:space="preserve">. </w:t>
      </w:r>
      <w:r w:rsidRPr="00D13219">
        <w:rPr>
          <w:b w:val="0"/>
        </w:rPr>
        <w:t>Summary of baseline characteristics and outcomes recorded.</w:t>
      </w:r>
      <w:bookmarkEnd w:id="3"/>
    </w:p>
    <w:tbl>
      <w:tblPr>
        <w:tblW w:w="9015" w:type="dxa"/>
        <w:tblInd w:w="91" w:type="dxa"/>
        <w:tblLook w:val="04A0" w:firstRow="1" w:lastRow="0" w:firstColumn="1" w:lastColumn="0" w:noHBand="0" w:noVBand="1"/>
      </w:tblPr>
      <w:tblGrid>
        <w:gridCol w:w="3580"/>
        <w:gridCol w:w="777"/>
        <w:gridCol w:w="750"/>
        <w:gridCol w:w="1594"/>
        <w:gridCol w:w="750"/>
        <w:gridCol w:w="1564"/>
      </w:tblGrid>
      <w:tr w:rsidR="00AE570B" w:rsidRPr="004408D7" w14:paraId="6FFC845A" w14:textId="77777777" w:rsidTr="00D25E14">
        <w:trPr>
          <w:trHeight w:val="225"/>
        </w:trPr>
        <w:tc>
          <w:tcPr>
            <w:tcW w:w="3580" w:type="dxa"/>
            <w:tcBorders>
              <w:top w:val="single" w:sz="4" w:space="0" w:color="auto"/>
              <w:left w:val="nil"/>
              <w:bottom w:val="nil"/>
              <w:right w:val="nil"/>
            </w:tcBorders>
            <w:shd w:val="clear" w:color="auto" w:fill="auto"/>
            <w:noWrap/>
            <w:vAlign w:val="bottom"/>
            <w:hideMark/>
          </w:tcPr>
          <w:p w14:paraId="634D1235"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 </w:t>
            </w:r>
          </w:p>
        </w:tc>
        <w:tc>
          <w:tcPr>
            <w:tcW w:w="3121"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1EC06B46" w14:textId="77777777" w:rsidR="00AE570B" w:rsidRPr="004408D7" w:rsidRDefault="00AE570B" w:rsidP="00D25E14">
            <w:pPr>
              <w:spacing w:after="0" w:line="240" w:lineRule="auto"/>
              <w:jc w:val="center"/>
              <w:rPr>
                <w:rFonts w:ascii="Arial" w:eastAsia="Times New Roman" w:hAnsi="Arial" w:cs="Arial"/>
                <w:b/>
                <w:bCs/>
                <w:color w:val="000000"/>
                <w:sz w:val="16"/>
                <w:szCs w:val="16"/>
                <w:lang w:eastAsia="en-GB"/>
              </w:rPr>
            </w:pPr>
            <w:r w:rsidRPr="004408D7">
              <w:rPr>
                <w:rFonts w:ascii="Arial" w:eastAsia="Times New Roman" w:hAnsi="Arial" w:cs="Arial"/>
                <w:b/>
                <w:bCs/>
                <w:color w:val="000000"/>
                <w:sz w:val="16"/>
                <w:szCs w:val="16"/>
                <w:lang w:eastAsia="en-GB"/>
              </w:rPr>
              <w:t>ERFC</w:t>
            </w:r>
          </w:p>
        </w:tc>
        <w:tc>
          <w:tcPr>
            <w:tcW w:w="2314" w:type="dxa"/>
            <w:gridSpan w:val="2"/>
            <w:tcBorders>
              <w:top w:val="single" w:sz="4" w:space="0" w:color="auto"/>
              <w:left w:val="nil"/>
              <w:bottom w:val="single" w:sz="4" w:space="0" w:color="auto"/>
              <w:right w:val="nil"/>
            </w:tcBorders>
            <w:shd w:val="clear" w:color="auto" w:fill="auto"/>
            <w:noWrap/>
            <w:vAlign w:val="bottom"/>
            <w:hideMark/>
          </w:tcPr>
          <w:p w14:paraId="56E0251C" w14:textId="77777777" w:rsidR="00AE570B" w:rsidRPr="004408D7" w:rsidRDefault="00AE570B" w:rsidP="00D25E14">
            <w:pPr>
              <w:spacing w:after="0" w:line="240" w:lineRule="auto"/>
              <w:jc w:val="center"/>
              <w:rPr>
                <w:rFonts w:ascii="Arial" w:eastAsia="Times New Roman" w:hAnsi="Arial" w:cs="Arial"/>
                <w:b/>
                <w:bCs/>
                <w:color w:val="000000"/>
                <w:sz w:val="16"/>
                <w:szCs w:val="16"/>
                <w:lang w:eastAsia="en-GB"/>
              </w:rPr>
            </w:pPr>
            <w:r w:rsidRPr="004408D7">
              <w:rPr>
                <w:rFonts w:ascii="Arial" w:eastAsia="Times New Roman" w:hAnsi="Arial" w:cs="Arial"/>
                <w:b/>
                <w:bCs/>
                <w:color w:val="000000"/>
                <w:sz w:val="16"/>
                <w:szCs w:val="16"/>
                <w:lang w:eastAsia="en-GB"/>
              </w:rPr>
              <w:t>UK Biobank</w:t>
            </w:r>
          </w:p>
        </w:tc>
      </w:tr>
      <w:tr w:rsidR="00AE570B" w:rsidRPr="004408D7" w14:paraId="2CBA8E1E" w14:textId="77777777" w:rsidTr="00D25E14">
        <w:trPr>
          <w:trHeight w:val="675"/>
        </w:trPr>
        <w:tc>
          <w:tcPr>
            <w:tcW w:w="3580" w:type="dxa"/>
            <w:tcBorders>
              <w:top w:val="nil"/>
              <w:left w:val="nil"/>
              <w:bottom w:val="single" w:sz="4" w:space="0" w:color="auto"/>
              <w:right w:val="nil"/>
            </w:tcBorders>
            <w:shd w:val="clear" w:color="auto" w:fill="auto"/>
            <w:noWrap/>
            <w:vAlign w:val="bottom"/>
            <w:hideMark/>
          </w:tcPr>
          <w:p w14:paraId="456E6116"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Characteristic, summary</w:t>
            </w:r>
          </w:p>
        </w:tc>
        <w:tc>
          <w:tcPr>
            <w:tcW w:w="777" w:type="dxa"/>
            <w:tcBorders>
              <w:top w:val="nil"/>
              <w:left w:val="nil"/>
              <w:bottom w:val="single" w:sz="4" w:space="0" w:color="auto"/>
              <w:right w:val="nil"/>
            </w:tcBorders>
            <w:shd w:val="clear" w:color="auto" w:fill="auto"/>
            <w:noWrap/>
            <w:vAlign w:val="bottom"/>
            <w:hideMark/>
          </w:tcPr>
          <w:p w14:paraId="368F7484"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Cohorts</w:t>
            </w:r>
          </w:p>
        </w:tc>
        <w:tc>
          <w:tcPr>
            <w:tcW w:w="750" w:type="dxa"/>
            <w:tcBorders>
              <w:top w:val="nil"/>
              <w:left w:val="nil"/>
              <w:bottom w:val="single" w:sz="4" w:space="0" w:color="auto"/>
              <w:right w:val="nil"/>
            </w:tcBorders>
            <w:shd w:val="clear" w:color="auto" w:fill="auto"/>
            <w:noWrap/>
            <w:vAlign w:val="bottom"/>
            <w:hideMark/>
          </w:tcPr>
          <w:p w14:paraId="3875B888"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N</w:t>
            </w:r>
          </w:p>
        </w:tc>
        <w:tc>
          <w:tcPr>
            <w:tcW w:w="1594" w:type="dxa"/>
            <w:tcBorders>
              <w:top w:val="nil"/>
              <w:left w:val="nil"/>
              <w:bottom w:val="single" w:sz="4" w:space="0" w:color="auto"/>
              <w:right w:val="single" w:sz="4" w:space="0" w:color="auto"/>
            </w:tcBorders>
            <w:shd w:val="clear" w:color="auto" w:fill="auto"/>
            <w:vAlign w:val="bottom"/>
            <w:hideMark/>
          </w:tcPr>
          <w:p w14:paraId="17350550"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Mean (SD) or n (%) or Median (5</w:t>
            </w:r>
            <w:r w:rsidRPr="002B6DC7">
              <w:rPr>
                <w:rFonts w:ascii="Arial" w:eastAsia="Times New Roman" w:hAnsi="Arial" w:cs="Arial"/>
                <w:color w:val="000000"/>
                <w:sz w:val="16"/>
                <w:szCs w:val="16"/>
                <w:vertAlign w:val="superscript"/>
                <w:lang w:eastAsia="en-GB"/>
              </w:rPr>
              <w:t>th</w:t>
            </w:r>
            <w:r w:rsidRPr="004408D7">
              <w:rPr>
                <w:rFonts w:ascii="Arial" w:eastAsia="Times New Roman" w:hAnsi="Arial" w:cs="Arial"/>
                <w:color w:val="000000"/>
                <w:sz w:val="16"/>
                <w:szCs w:val="16"/>
                <w:lang w:eastAsia="en-GB"/>
              </w:rPr>
              <w:t>, 95</w:t>
            </w:r>
            <w:r w:rsidRPr="002B6DC7">
              <w:rPr>
                <w:rFonts w:ascii="Arial" w:eastAsia="Times New Roman" w:hAnsi="Arial" w:cs="Arial"/>
                <w:color w:val="000000"/>
                <w:sz w:val="16"/>
                <w:szCs w:val="16"/>
                <w:vertAlign w:val="superscript"/>
                <w:lang w:eastAsia="en-GB"/>
              </w:rPr>
              <w:t>th</w:t>
            </w:r>
            <w:r w:rsidRPr="004408D7">
              <w:rPr>
                <w:rFonts w:ascii="Arial" w:eastAsia="Times New Roman" w:hAnsi="Arial" w:cs="Arial"/>
                <w:color w:val="000000"/>
                <w:sz w:val="16"/>
                <w:szCs w:val="16"/>
                <w:lang w:eastAsia="en-GB"/>
              </w:rPr>
              <w:t>) centiles</w:t>
            </w:r>
          </w:p>
        </w:tc>
        <w:tc>
          <w:tcPr>
            <w:tcW w:w="750" w:type="dxa"/>
            <w:tcBorders>
              <w:top w:val="nil"/>
              <w:left w:val="nil"/>
              <w:bottom w:val="single" w:sz="4" w:space="0" w:color="auto"/>
              <w:right w:val="nil"/>
            </w:tcBorders>
            <w:shd w:val="clear" w:color="auto" w:fill="auto"/>
            <w:noWrap/>
            <w:vAlign w:val="bottom"/>
            <w:hideMark/>
          </w:tcPr>
          <w:p w14:paraId="6819819C"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N</w:t>
            </w:r>
          </w:p>
        </w:tc>
        <w:tc>
          <w:tcPr>
            <w:tcW w:w="1564" w:type="dxa"/>
            <w:tcBorders>
              <w:top w:val="nil"/>
              <w:left w:val="nil"/>
              <w:bottom w:val="single" w:sz="4" w:space="0" w:color="auto"/>
              <w:right w:val="nil"/>
            </w:tcBorders>
            <w:shd w:val="clear" w:color="auto" w:fill="auto"/>
            <w:vAlign w:val="bottom"/>
            <w:hideMark/>
          </w:tcPr>
          <w:p w14:paraId="358E3CAD"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Mean (SD) or n (%) or Median (5</w:t>
            </w:r>
            <w:r w:rsidRPr="002B6DC7">
              <w:rPr>
                <w:rFonts w:ascii="Arial" w:eastAsia="Times New Roman" w:hAnsi="Arial" w:cs="Arial"/>
                <w:color w:val="000000"/>
                <w:sz w:val="16"/>
                <w:szCs w:val="16"/>
                <w:vertAlign w:val="superscript"/>
                <w:lang w:eastAsia="en-GB"/>
              </w:rPr>
              <w:t>th</w:t>
            </w:r>
            <w:r w:rsidRPr="004408D7">
              <w:rPr>
                <w:rFonts w:ascii="Arial" w:eastAsia="Times New Roman" w:hAnsi="Arial" w:cs="Arial"/>
                <w:color w:val="000000"/>
                <w:sz w:val="16"/>
                <w:szCs w:val="16"/>
                <w:lang w:eastAsia="en-GB"/>
              </w:rPr>
              <w:t>, 95</w:t>
            </w:r>
            <w:r w:rsidRPr="002B6DC7">
              <w:rPr>
                <w:rFonts w:ascii="Arial" w:eastAsia="Times New Roman" w:hAnsi="Arial" w:cs="Arial"/>
                <w:color w:val="000000"/>
                <w:sz w:val="16"/>
                <w:szCs w:val="16"/>
                <w:vertAlign w:val="superscript"/>
                <w:lang w:eastAsia="en-GB"/>
              </w:rPr>
              <w:t>th</w:t>
            </w:r>
            <w:r w:rsidRPr="004408D7">
              <w:rPr>
                <w:rFonts w:ascii="Arial" w:eastAsia="Times New Roman" w:hAnsi="Arial" w:cs="Arial"/>
                <w:color w:val="000000"/>
                <w:sz w:val="16"/>
                <w:szCs w:val="16"/>
                <w:lang w:eastAsia="en-GB"/>
              </w:rPr>
              <w:t>) centiles</w:t>
            </w:r>
          </w:p>
        </w:tc>
      </w:tr>
      <w:tr w:rsidR="00AE570B" w:rsidRPr="004408D7" w14:paraId="3DC65189" w14:textId="77777777" w:rsidTr="00D25E14">
        <w:trPr>
          <w:trHeight w:val="225"/>
        </w:trPr>
        <w:tc>
          <w:tcPr>
            <w:tcW w:w="3580" w:type="dxa"/>
            <w:tcBorders>
              <w:top w:val="nil"/>
              <w:left w:val="nil"/>
              <w:bottom w:val="nil"/>
              <w:right w:val="nil"/>
            </w:tcBorders>
            <w:shd w:val="clear" w:color="auto" w:fill="auto"/>
            <w:noWrap/>
            <w:vAlign w:val="bottom"/>
            <w:hideMark/>
          </w:tcPr>
          <w:p w14:paraId="0BEAE380" w14:textId="77777777" w:rsidR="00AE570B" w:rsidRPr="004408D7" w:rsidRDefault="00AE570B" w:rsidP="00D25E14">
            <w:pPr>
              <w:spacing w:after="0" w:line="240" w:lineRule="auto"/>
              <w:rPr>
                <w:rFonts w:ascii="Arial" w:eastAsia="Times New Roman" w:hAnsi="Arial" w:cs="Arial"/>
                <w:b/>
                <w:bCs/>
                <w:color w:val="000000"/>
                <w:sz w:val="16"/>
                <w:szCs w:val="16"/>
                <w:lang w:eastAsia="en-GB"/>
              </w:rPr>
            </w:pPr>
            <w:r w:rsidRPr="004408D7">
              <w:rPr>
                <w:rFonts w:ascii="Arial" w:eastAsia="Times New Roman" w:hAnsi="Arial" w:cs="Arial"/>
                <w:b/>
                <w:bCs/>
                <w:color w:val="000000"/>
                <w:sz w:val="16"/>
                <w:szCs w:val="16"/>
                <w:lang w:eastAsia="en-GB"/>
              </w:rPr>
              <w:t>Demographic and lifestyle factors</w:t>
            </w:r>
          </w:p>
        </w:tc>
        <w:tc>
          <w:tcPr>
            <w:tcW w:w="777" w:type="dxa"/>
            <w:tcBorders>
              <w:top w:val="nil"/>
              <w:left w:val="nil"/>
              <w:bottom w:val="nil"/>
              <w:right w:val="nil"/>
            </w:tcBorders>
            <w:shd w:val="clear" w:color="auto" w:fill="auto"/>
            <w:noWrap/>
            <w:vAlign w:val="bottom"/>
            <w:hideMark/>
          </w:tcPr>
          <w:p w14:paraId="4D266DBB" w14:textId="77777777" w:rsidR="00AE570B" w:rsidRDefault="00AE570B" w:rsidP="00D25E14">
            <w:pPr>
              <w:spacing w:after="0" w:line="240" w:lineRule="auto"/>
              <w:jc w:val="center"/>
              <w:rPr>
                <w:rFonts w:ascii="Arial" w:hAnsi="Arial" w:cs="Arial"/>
                <w:color w:val="000000"/>
                <w:sz w:val="16"/>
                <w:szCs w:val="16"/>
              </w:rPr>
            </w:pPr>
          </w:p>
        </w:tc>
        <w:tc>
          <w:tcPr>
            <w:tcW w:w="750" w:type="dxa"/>
            <w:tcBorders>
              <w:top w:val="nil"/>
              <w:left w:val="nil"/>
              <w:bottom w:val="nil"/>
              <w:right w:val="nil"/>
            </w:tcBorders>
            <w:shd w:val="clear" w:color="auto" w:fill="auto"/>
            <w:noWrap/>
            <w:vAlign w:val="bottom"/>
            <w:hideMark/>
          </w:tcPr>
          <w:p w14:paraId="564C7CAB" w14:textId="77777777" w:rsidR="00AE570B" w:rsidRDefault="00AE570B" w:rsidP="00D25E14">
            <w:pPr>
              <w:spacing w:after="0" w:line="240" w:lineRule="auto"/>
              <w:jc w:val="center"/>
              <w:rPr>
                <w:rFonts w:ascii="Arial" w:hAnsi="Arial" w:cs="Arial"/>
                <w:color w:val="000000"/>
                <w:sz w:val="16"/>
                <w:szCs w:val="16"/>
              </w:rPr>
            </w:pPr>
          </w:p>
        </w:tc>
        <w:tc>
          <w:tcPr>
            <w:tcW w:w="1594" w:type="dxa"/>
            <w:tcBorders>
              <w:top w:val="nil"/>
              <w:left w:val="nil"/>
              <w:bottom w:val="nil"/>
              <w:right w:val="single" w:sz="4" w:space="0" w:color="auto"/>
            </w:tcBorders>
            <w:shd w:val="clear" w:color="auto" w:fill="auto"/>
            <w:noWrap/>
            <w:vAlign w:val="bottom"/>
            <w:hideMark/>
          </w:tcPr>
          <w:p w14:paraId="4F578EE0"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 </w:t>
            </w:r>
          </w:p>
        </w:tc>
        <w:tc>
          <w:tcPr>
            <w:tcW w:w="750" w:type="dxa"/>
            <w:tcBorders>
              <w:top w:val="nil"/>
              <w:left w:val="nil"/>
              <w:bottom w:val="nil"/>
              <w:right w:val="nil"/>
            </w:tcBorders>
            <w:shd w:val="clear" w:color="auto" w:fill="auto"/>
            <w:noWrap/>
            <w:vAlign w:val="bottom"/>
            <w:hideMark/>
          </w:tcPr>
          <w:p w14:paraId="6D1110A6" w14:textId="77777777" w:rsidR="00AE570B" w:rsidRDefault="00AE570B" w:rsidP="00D25E14">
            <w:pPr>
              <w:spacing w:after="0" w:line="240" w:lineRule="auto"/>
              <w:jc w:val="center"/>
              <w:rPr>
                <w:rFonts w:ascii="Arial" w:hAnsi="Arial" w:cs="Arial"/>
                <w:color w:val="000000"/>
                <w:sz w:val="16"/>
                <w:szCs w:val="16"/>
              </w:rPr>
            </w:pPr>
          </w:p>
        </w:tc>
        <w:tc>
          <w:tcPr>
            <w:tcW w:w="1564" w:type="dxa"/>
            <w:tcBorders>
              <w:top w:val="nil"/>
              <w:left w:val="nil"/>
              <w:bottom w:val="nil"/>
              <w:right w:val="nil"/>
            </w:tcBorders>
            <w:shd w:val="clear" w:color="auto" w:fill="auto"/>
            <w:noWrap/>
            <w:vAlign w:val="bottom"/>
            <w:hideMark/>
          </w:tcPr>
          <w:p w14:paraId="42B89203" w14:textId="77777777" w:rsidR="00AE570B" w:rsidRDefault="00AE570B" w:rsidP="00D25E14">
            <w:pPr>
              <w:spacing w:after="0" w:line="240" w:lineRule="auto"/>
              <w:jc w:val="center"/>
              <w:rPr>
                <w:rFonts w:ascii="Arial" w:hAnsi="Arial" w:cs="Arial"/>
                <w:color w:val="000000"/>
                <w:sz w:val="16"/>
                <w:szCs w:val="16"/>
              </w:rPr>
            </w:pPr>
          </w:p>
        </w:tc>
      </w:tr>
      <w:tr w:rsidR="00AE570B" w:rsidRPr="004408D7" w14:paraId="1F40F5D6" w14:textId="77777777" w:rsidTr="00D25E14">
        <w:trPr>
          <w:trHeight w:val="225"/>
        </w:trPr>
        <w:tc>
          <w:tcPr>
            <w:tcW w:w="3580" w:type="dxa"/>
            <w:tcBorders>
              <w:top w:val="nil"/>
              <w:left w:val="nil"/>
              <w:bottom w:val="nil"/>
              <w:right w:val="nil"/>
            </w:tcBorders>
            <w:shd w:val="clear" w:color="auto" w:fill="auto"/>
            <w:noWrap/>
            <w:vAlign w:val="bottom"/>
            <w:hideMark/>
          </w:tcPr>
          <w:p w14:paraId="7C32C371"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Age at survey (</w:t>
            </w:r>
            <w:proofErr w:type="spellStart"/>
            <w:r w:rsidRPr="004408D7">
              <w:rPr>
                <w:rFonts w:ascii="Arial" w:eastAsia="Times New Roman" w:hAnsi="Arial" w:cs="Arial"/>
                <w:color w:val="000000"/>
                <w:sz w:val="16"/>
                <w:szCs w:val="16"/>
                <w:lang w:eastAsia="en-GB"/>
              </w:rPr>
              <w:t>yrs</w:t>
            </w:r>
            <w:proofErr w:type="spellEnd"/>
            <w:r w:rsidRPr="004408D7">
              <w:rPr>
                <w:rFonts w:ascii="Arial" w:eastAsia="Times New Roman" w:hAnsi="Arial" w:cs="Arial"/>
                <w:color w:val="000000"/>
                <w:sz w:val="16"/>
                <w:szCs w:val="16"/>
                <w:lang w:eastAsia="en-GB"/>
              </w:rPr>
              <w:t>)</w:t>
            </w:r>
          </w:p>
        </w:tc>
        <w:tc>
          <w:tcPr>
            <w:tcW w:w="777" w:type="dxa"/>
            <w:tcBorders>
              <w:top w:val="nil"/>
              <w:left w:val="nil"/>
              <w:bottom w:val="nil"/>
              <w:right w:val="nil"/>
            </w:tcBorders>
            <w:shd w:val="clear" w:color="auto" w:fill="auto"/>
            <w:noWrap/>
            <w:vAlign w:val="bottom"/>
            <w:hideMark/>
          </w:tcPr>
          <w:p w14:paraId="4280BB9D"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5</w:t>
            </w:r>
          </w:p>
        </w:tc>
        <w:tc>
          <w:tcPr>
            <w:tcW w:w="750" w:type="dxa"/>
            <w:tcBorders>
              <w:top w:val="nil"/>
              <w:left w:val="nil"/>
              <w:bottom w:val="nil"/>
              <w:right w:val="nil"/>
            </w:tcBorders>
            <w:shd w:val="clear" w:color="auto" w:fill="auto"/>
            <w:noWrap/>
            <w:vAlign w:val="bottom"/>
            <w:hideMark/>
          </w:tcPr>
          <w:p w14:paraId="5FAA4FB9"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31728</w:t>
            </w:r>
          </w:p>
        </w:tc>
        <w:tc>
          <w:tcPr>
            <w:tcW w:w="1594" w:type="dxa"/>
            <w:tcBorders>
              <w:top w:val="nil"/>
              <w:left w:val="nil"/>
              <w:bottom w:val="nil"/>
              <w:right w:val="single" w:sz="4" w:space="0" w:color="auto"/>
            </w:tcBorders>
            <w:shd w:val="clear" w:color="auto" w:fill="auto"/>
            <w:noWrap/>
            <w:vAlign w:val="bottom"/>
            <w:hideMark/>
          </w:tcPr>
          <w:p w14:paraId="23C1564F"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51.9 (9.0)</w:t>
            </w:r>
          </w:p>
        </w:tc>
        <w:tc>
          <w:tcPr>
            <w:tcW w:w="750" w:type="dxa"/>
            <w:tcBorders>
              <w:top w:val="nil"/>
              <w:left w:val="nil"/>
              <w:bottom w:val="nil"/>
              <w:right w:val="nil"/>
            </w:tcBorders>
            <w:shd w:val="clear" w:color="auto" w:fill="auto"/>
            <w:noWrap/>
            <w:vAlign w:val="bottom"/>
            <w:hideMark/>
          </w:tcPr>
          <w:p w14:paraId="4B18CFF8"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421537</w:t>
            </w:r>
          </w:p>
        </w:tc>
        <w:tc>
          <w:tcPr>
            <w:tcW w:w="1564" w:type="dxa"/>
            <w:tcBorders>
              <w:top w:val="nil"/>
              <w:left w:val="nil"/>
              <w:bottom w:val="nil"/>
              <w:right w:val="nil"/>
            </w:tcBorders>
            <w:shd w:val="clear" w:color="auto" w:fill="auto"/>
            <w:noWrap/>
            <w:vAlign w:val="bottom"/>
            <w:hideMark/>
          </w:tcPr>
          <w:p w14:paraId="11EF2A93"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56.4 (8.1)</w:t>
            </w:r>
          </w:p>
        </w:tc>
      </w:tr>
      <w:tr w:rsidR="00AE570B" w:rsidRPr="004408D7" w14:paraId="56EEC655" w14:textId="77777777" w:rsidTr="00D25E14">
        <w:trPr>
          <w:trHeight w:val="225"/>
        </w:trPr>
        <w:tc>
          <w:tcPr>
            <w:tcW w:w="3580" w:type="dxa"/>
            <w:tcBorders>
              <w:top w:val="nil"/>
              <w:left w:val="nil"/>
              <w:bottom w:val="nil"/>
              <w:right w:val="nil"/>
            </w:tcBorders>
            <w:shd w:val="clear" w:color="auto" w:fill="auto"/>
            <w:noWrap/>
            <w:vAlign w:val="bottom"/>
            <w:hideMark/>
          </w:tcPr>
          <w:p w14:paraId="1A23E192"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Male, </w:t>
            </w:r>
            <w:proofErr w:type="gramStart"/>
            <w:r>
              <w:rPr>
                <w:rFonts w:ascii="Arial" w:eastAsia="Times New Roman" w:hAnsi="Arial" w:cs="Arial"/>
                <w:color w:val="000000"/>
                <w:sz w:val="16"/>
                <w:szCs w:val="16"/>
                <w:lang w:eastAsia="en-GB"/>
              </w:rPr>
              <w:t>n(</w:t>
            </w:r>
            <w:proofErr w:type="gramEnd"/>
            <w:r>
              <w:rPr>
                <w:rFonts w:ascii="Arial" w:eastAsia="Times New Roman" w:hAnsi="Arial" w:cs="Arial"/>
                <w:color w:val="000000"/>
                <w:sz w:val="16"/>
                <w:szCs w:val="16"/>
                <w:lang w:eastAsia="en-GB"/>
              </w:rPr>
              <w:t>%)</w:t>
            </w:r>
          </w:p>
        </w:tc>
        <w:tc>
          <w:tcPr>
            <w:tcW w:w="777" w:type="dxa"/>
            <w:tcBorders>
              <w:top w:val="nil"/>
              <w:left w:val="nil"/>
              <w:bottom w:val="nil"/>
              <w:right w:val="nil"/>
            </w:tcBorders>
            <w:shd w:val="clear" w:color="auto" w:fill="auto"/>
            <w:noWrap/>
            <w:vAlign w:val="bottom"/>
            <w:hideMark/>
          </w:tcPr>
          <w:p w14:paraId="6D9154CF"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0</w:t>
            </w:r>
          </w:p>
        </w:tc>
        <w:tc>
          <w:tcPr>
            <w:tcW w:w="750" w:type="dxa"/>
            <w:tcBorders>
              <w:top w:val="nil"/>
              <w:left w:val="nil"/>
              <w:bottom w:val="nil"/>
              <w:right w:val="nil"/>
            </w:tcBorders>
            <w:shd w:val="clear" w:color="auto" w:fill="auto"/>
            <w:noWrap/>
            <w:vAlign w:val="bottom"/>
            <w:hideMark/>
          </w:tcPr>
          <w:p w14:paraId="7B6F80EE"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31728</w:t>
            </w:r>
          </w:p>
        </w:tc>
        <w:tc>
          <w:tcPr>
            <w:tcW w:w="1594" w:type="dxa"/>
            <w:tcBorders>
              <w:top w:val="nil"/>
              <w:left w:val="nil"/>
              <w:bottom w:val="nil"/>
              <w:right w:val="single" w:sz="4" w:space="0" w:color="auto"/>
            </w:tcBorders>
            <w:shd w:val="clear" w:color="auto" w:fill="auto"/>
            <w:noWrap/>
            <w:vAlign w:val="bottom"/>
            <w:hideMark/>
          </w:tcPr>
          <w:p w14:paraId="7FB234DA"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328332 (44.9%)</w:t>
            </w:r>
          </w:p>
        </w:tc>
        <w:tc>
          <w:tcPr>
            <w:tcW w:w="750" w:type="dxa"/>
            <w:tcBorders>
              <w:top w:val="nil"/>
              <w:left w:val="nil"/>
              <w:bottom w:val="nil"/>
              <w:right w:val="nil"/>
            </w:tcBorders>
            <w:shd w:val="clear" w:color="auto" w:fill="auto"/>
            <w:noWrap/>
            <w:vAlign w:val="bottom"/>
            <w:hideMark/>
          </w:tcPr>
          <w:p w14:paraId="72A27BEA"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421537</w:t>
            </w:r>
          </w:p>
        </w:tc>
        <w:tc>
          <w:tcPr>
            <w:tcW w:w="1564" w:type="dxa"/>
            <w:tcBorders>
              <w:top w:val="nil"/>
              <w:left w:val="nil"/>
              <w:bottom w:val="nil"/>
              <w:right w:val="nil"/>
            </w:tcBorders>
            <w:shd w:val="clear" w:color="auto" w:fill="auto"/>
            <w:noWrap/>
            <w:vAlign w:val="bottom"/>
            <w:hideMark/>
          </w:tcPr>
          <w:p w14:paraId="5E78AF6D"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187838 (44.6%)</w:t>
            </w:r>
          </w:p>
        </w:tc>
      </w:tr>
      <w:tr w:rsidR="00AE570B" w:rsidRPr="004408D7" w14:paraId="10B5D0AC" w14:textId="77777777" w:rsidTr="00D25E14">
        <w:trPr>
          <w:trHeight w:val="225"/>
        </w:trPr>
        <w:tc>
          <w:tcPr>
            <w:tcW w:w="3580" w:type="dxa"/>
            <w:tcBorders>
              <w:top w:val="nil"/>
              <w:left w:val="nil"/>
              <w:bottom w:val="nil"/>
              <w:right w:val="nil"/>
            </w:tcBorders>
            <w:shd w:val="clear" w:color="auto" w:fill="auto"/>
            <w:noWrap/>
            <w:vAlign w:val="bottom"/>
            <w:hideMark/>
          </w:tcPr>
          <w:p w14:paraId="213B8DA3"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Current s</w:t>
            </w:r>
            <w:r w:rsidRPr="004408D7">
              <w:rPr>
                <w:rFonts w:ascii="Arial" w:eastAsia="Times New Roman" w:hAnsi="Arial" w:cs="Arial"/>
                <w:color w:val="000000"/>
                <w:sz w:val="16"/>
                <w:szCs w:val="16"/>
                <w:lang w:eastAsia="en-GB"/>
              </w:rPr>
              <w:t>mok</w:t>
            </w:r>
            <w:r>
              <w:rPr>
                <w:rFonts w:ascii="Arial" w:eastAsia="Times New Roman" w:hAnsi="Arial" w:cs="Arial"/>
                <w:color w:val="000000"/>
                <w:sz w:val="16"/>
                <w:szCs w:val="16"/>
                <w:lang w:eastAsia="en-GB"/>
              </w:rPr>
              <w:t xml:space="preserve">er, </w:t>
            </w:r>
            <w:proofErr w:type="gramStart"/>
            <w:r>
              <w:rPr>
                <w:rFonts w:ascii="Arial" w:eastAsia="Times New Roman" w:hAnsi="Arial" w:cs="Arial"/>
                <w:color w:val="000000"/>
                <w:sz w:val="16"/>
                <w:szCs w:val="16"/>
                <w:lang w:eastAsia="en-GB"/>
              </w:rPr>
              <w:t>n(</w:t>
            </w:r>
            <w:proofErr w:type="gramEnd"/>
            <w:r>
              <w:rPr>
                <w:rFonts w:ascii="Arial" w:eastAsia="Times New Roman" w:hAnsi="Arial" w:cs="Arial"/>
                <w:color w:val="000000"/>
                <w:sz w:val="16"/>
                <w:szCs w:val="16"/>
                <w:lang w:eastAsia="en-GB"/>
              </w:rPr>
              <w:t>%)</w:t>
            </w:r>
          </w:p>
        </w:tc>
        <w:tc>
          <w:tcPr>
            <w:tcW w:w="777" w:type="dxa"/>
            <w:tcBorders>
              <w:top w:val="nil"/>
              <w:left w:val="nil"/>
              <w:bottom w:val="nil"/>
              <w:right w:val="nil"/>
            </w:tcBorders>
            <w:shd w:val="clear" w:color="auto" w:fill="auto"/>
            <w:noWrap/>
            <w:vAlign w:val="bottom"/>
            <w:hideMark/>
          </w:tcPr>
          <w:p w14:paraId="04B56921"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5</w:t>
            </w:r>
          </w:p>
        </w:tc>
        <w:tc>
          <w:tcPr>
            <w:tcW w:w="750" w:type="dxa"/>
            <w:tcBorders>
              <w:top w:val="nil"/>
              <w:left w:val="nil"/>
              <w:bottom w:val="nil"/>
              <w:right w:val="nil"/>
            </w:tcBorders>
            <w:shd w:val="clear" w:color="auto" w:fill="auto"/>
            <w:noWrap/>
            <w:vAlign w:val="bottom"/>
            <w:hideMark/>
          </w:tcPr>
          <w:p w14:paraId="3E8ED255"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31728</w:t>
            </w:r>
          </w:p>
        </w:tc>
        <w:tc>
          <w:tcPr>
            <w:tcW w:w="1594" w:type="dxa"/>
            <w:tcBorders>
              <w:top w:val="nil"/>
              <w:left w:val="nil"/>
              <w:bottom w:val="nil"/>
              <w:right w:val="single" w:sz="4" w:space="0" w:color="auto"/>
            </w:tcBorders>
            <w:shd w:val="clear" w:color="auto" w:fill="auto"/>
            <w:noWrap/>
            <w:vAlign w:val="bottom"/>
            <w:hideMark/>
          </w:tcPr>
          <w:p w14:paraId="0827DB54"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222016 (30.3%)</w:t>
            </w:r>
          </w:p>
        </w:tc>
        <w:tc>
          <w:tcPr>
            <w:tcW w:w="750" w:type="dxa"/>
            <w:tcBorders>
              <w:top w:val="nil"/>
              <w:left w:val="nil"/>
              <w:bottom w:val="nil"/>
              <w:right w:val="nil"/>
            </w:tcBorders>
            <w:shd w:val="clear" w:color="auto" w:fill="auto"/>
            <w:noWrap/>
            <w:vAlign w:val="bottom"/>
            <w:hideMark/>
          </w:tcPr>
          <w:p w14:paraId="7C15CDD3"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421537</w:t>
            </w:r>
          </w:p>
        </w:tc>
        <w:tc>
          <w:tcPr>
            <w:tcW w:w="1564" w:type="dxa"/>
            <w:tcBorders>
              <w:top w:val="nil"/>
              <w:left w:val="nil"/>
              <w:bottom w:val="nil"/>
              <w:right w:val="nil"/>
            </w:tcBorders>
            <w:shd w:val="clear" w:color="auto" w:fill="auto"/>
            <w:noWrap/>
            <w:vAlign w:val="bottom"/>
            <w:hideMark/>
          </w:tcPr>
          <w:p w14:paraId="6B860D36"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43847 (10.4%)</w:t>
            </w:r>
          </w:p>
        </w:tc>
      </w:tr>
      <w:tr w:rsidR="00AE570B" w:rsidRPr="004408D7" w14:paraId="444082F1" w14:textId="77777777" w:rsidTr="00D25E14">
        <w:trPr>
          <w:trHeight w:val="225"/>
        </w:trPr>
        <w:tc>
          <w:tcPr>
            <w:tcW w:w="3580" w:type="dxa"/>
            <w:tcBorders>
              <w:top w:val="nil"/>
              <w:left w:val="nil"/>
              <w:bottom w:val="nil"/>
              <w:right w:val="nil"/>
            </w:tcBorders>
            <w:shd w:val="clear" w:color="auto" w:fill="auto"/>
            <w:noWrap/>
            <w:vAlign w:val="bottom"/>
            <w:hideMark/>
          </w:tcPr>
          <w:p w14:paraId="2A131A4C"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History of diabetes, n (</w:t>
            </w:r>
            <w:r w:rsidRPr="004408D7">
              <w:rPr>
                <w:rFonts w:ascii="Arial" w:eastAsia="Times New Roman" w:hAnsi="Arial" w:cs="Arial"/>
                <w:color w:val="000000"/>
                <w:sz w:val="16"/>
                <w:szCs w:val="16"/>
                <w:lang w:eastAsia="en-GB"/>
              </w:rPr>
              <w:t>%)</w:t>
            </w:r>
          </w:p>
        </w:tc>
        <w:tc>
          <w:tcPr>
            <w:tcW w:w="777" w:type="dxa"/>
            <w:tcBorders>
              <w:top w:val="nil"/>
              <w:left w:val="nil"/>
              <w:bottom w:val="nil"/>
              <w:right w:val="nil"/>
            </w:tcBorders>
            <w:shd w:val="clear" w:color="auto" w:fill="auto"/>
            <w:noWrap/>
            <w:vAlign w:val="bottom"/>
            <w:hideMark/>
          </w:tcPr>
          <w:p w14:paraId="39E497D9"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4</w:t>
            </w:r>
          </w:p>
        </w:tc>
        <w:tc>
          <w:tcPr>
            <w:tcW w:w="750" w:type="dxa"/>
            <w:tcBorders>
              <w:top w:val="nil"/>
              <w:left w:val="nil"/>
              <w:bottom w:val="nil"/>
              <w:right w:val="nil"/>
            </w:tcBorders>
            <w:shd w:val="clear" w:color="auto" w:fill="auto"/>
            <w:noWrap/>
            <w:vAlign w:val="bottom"/>
            <w:hideMark/>
          </w:tcPr>
          <w:p w14:paraId="11A22931"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31728</w:t>
            </w:r>
          </w:p>
        </w:tc>
        <w:tc>
          <w:tcPr>
            <w:tcW w:w="1594" w:type="dxa"/>
            <w:tcBorders>
              <w:top w:val="nil"/>
              <w:left w:val="nil"/>
              <w:bottom w:val="nil"/>
              <w:right w:val="single" w:sz="4" w:space="0" w:color="auto"/>
            </w:tcBorders>
            <w:shd w:val="clear" w:color="auto" w:fill="auto"/>
            <w:noWrap/>
            <w:vAlign w:val="bottom"/>
            <w:hideMark/>
          </w:tcPr>
          <w:p w14:paraId="1512E99C"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25982 (3.6%)</w:t>
            </w:r>
          </w:p>
        </w:tc>
        <w:tc>
          <w:tcPr>
            <w:tcW w:w="750" w:type="dxa"/>
            <w:tcBorders>
              <w:top w:val="nil"/>
              <w:left w:val="nil"/>
              <w:bottom w:val="nil"/>
              <w:right w:val="nil"/>
            </w:tcBorders>
            <w:shd w:val="clear" w:color="auto" w:fill="auto"/>
            <w:noWrap/>
            <w:vAlign w:val="bottom"/>
            <w:hideMark/>
          </w:tcPr>
          <w:p w14:paraId="1198D0FA"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421537</w:t>
            </w:r>
          </w:p>
        </w:tc>
        <w:tc>
          <w:tcPr>
            <w:tcW w:w="1564" w:type="dxa"/>
            <w:tcBorders>
              <w:top w:val="nil"/>
              <w:left w:val="nil"/>
              <w:bottom w:val="nil"/>
              <w:right w:val="nil"/>
            </w:tcBorders>
            <w:shd w:val="clear" w:color="auto" w:fill="auto"/>
            <w:noWrap/>
            <w:vAlign w:val="bottom"/>
            <w:hideMark/>
          </w:tcPr>
          <w:p w14:paraId="2E95CF5A"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17622 (4.2%)</w:t>
            </w:r>
          </w:p>
        </w:tc>
      </w:tr>
      <w:tr w:rsidR="00AE570B" w:rsidRPr="004408D7" w14:paraId="4FB672FB" w14:textId="77777777" w:rsidTr="00D25E14">
        <w:trPr>
          <w:trHeight w:val="225"/>
        </w:trPr>
        <w:tc>
          <w:tcPr>
            <w:tcW w:w="3580" w:type="dxa"/>
            <w:tcBorders>
              <w:top w:val="nil"/>
              <w:left w:val="nil"/>
              <w:bottom w:val="nil"/>
              <w:right w:val="nil"/>
            </w:tcBorders>
            <w:shd w:val="clear" w:color="auto" w:fill="auto"/>
            <w:noWrap/>
            <w:vAlign w:val="bottom"/>
            <w:hideMark/>
          </w:tcPr>
          <w:p w14:paraId="79EC29D2"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Current a</w:t>
            </w:r>
            <w:r w:rsidRPr="004408D7">
              <w:rPr>
                <w:rFonts w:ascii="Arial" w:eastAsia="Times New Roman" w:hAnsi="Arial" w:cs="Arial"/>
                <w:color w:val="000000"/>
                <w:sz w:val="16"/>
                <w:szCs w:val="16"/>
                <w:lang w:eastAsia="en-GB"/>
              </w:rPr>
              <w:t xml:space="preserve">lcohol </w:t>
            </w:r>
            <w:r>
              <w:rPr>
                <w:rFonts w:ascii="Arial" w:eastAsia="Times New Roman" w:hAnsi="Arial" w:cs="Arial"/>
                <w:color w:val="000000"/>
                <w:sz w:val="16"/>
                <w:szCs w:val="16"/>
                <w:lang w:eastAsia="en-GB"/>
              </w:rPr>
              <w:t xml:space="preserve">drinker, </w:t>
            </w:r>
            <w:proofErr w:type="gramStart"/>
            <w:r>
              <w:rPr>
                <w:rFonts w:ascii="Arial" w:eastAsia="Times New Roman" w:hAnsi="Arial" w:cs="Arial"/>
                <w:color w:val="000000"/>
                <w:sz w:val="16"/>
                <w:szCs w:val="16"/>
                <w:lang w:eastAsia="en-GB"/>
              </w:rPr>
              <w:t>n(</w:t>
            </w:r>
            <w:proofErr w:type="gramEnd"/>
            <w:r>
              <w:rPr>
                <w:rFonts w:ascii="Arial" w:eastAsia="Times New Roman" w:hAnsi="Arial" w:cs="Arial"/>
                <w:color w:val="000000"/>
                <w:sz w:val="16"/>
                <w:szCs w:val="16"/>
                <w:lang w:eastAsia="en-GB"/>
              </w:rPr>
              <w:t>%)</w:t>
            </w:r>
          </w:p>
        </w:tc>
        <w:tc>
          <w:tcPr>
            <w:tcW w:w="777" w:type="dxa"/>
            <w:tcBorders>
              <w:top w:val="nil"/>
              <w:left w:val="nil"/>
              <w:bottom w:val="nil"/>
              <w:right w:val="nil"/>
            </w:tcBorders>
            <w:shd w:val="clear" w:color="auto" w:fill="auto"/>
            <w:noWrap/>
            <w:vAlign w:val="bottom"/>
            <w:hideMark/>
          </w:tcPr>
          <w:p w14:paraId="740D480F"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58</w:t>
            </w:r>
          </w:p>
        </w:tc>
        <w:tc>
          <w:tcPr>
            <w:tcW w:w="750" w:type="dxa"/>
            <w:tcBorders>
              <w:top w:val="nil"/>
              <w:left w:val="nil"/>
              <w:bottom w:val="nil"/>
              <w:right w:val="nil"/>
            </w:tcBorders>
            <w:shd w:val="clear" w:color="auto" w:fill="auto"/>
            <w:noWrap/>
            <w:vAlign w:val="bottom"/>
            <w:hideMark/>
          </w:tcPr>
          <w:p w14:paraId="3C926182"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386831</w:t>
            </w:r>
          </w:p>
        </w:tc>
        <w:tc>
          <w:tcPr>
            <w:tcW w:w="1594" w:type="dxa"/>
            <w:tcBorders>
              <w:top w:val="nil"/>
              <w:left w:val="nil"/>
              <w:bottom w:val="nil"/>
              <w:right w:val="single" w:sz="4" w:space="0" w:color="auto"/>
            </w:tcBorders>
            <w:shd w:val="clear" w:color="auto" w:fill="auto"/>
            <w:noWrap/>
            <w:vAlign w:val="bottom"/>
            <w:hideMark/>
          </w:tcPr>
          <w:p w14:paraId="56B38E05"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271499 (70.2%)</w:t>
            </w:r>
          </w:p>
        </w:tc>
        <w:tc>
          <w:tcPr>
            <w:tcW w:w="750" w:type="dxa"/>
            <w:tcBorders>
              <w:top w:val="nil"/>
              <w:left w:val="nil"/>
              <w:bottom w:val="nil"/>
              <w:right w:val="nil"/>
            </w:tcBorders>
            <w:shd w:val="clear" w:color="auto" w:fill="auto"/>
            <w:noWrap/>
            <w:vAlign w:val="bottom"/>
            <w:hideMark/>
          </w:tcPr>
          <w:p w14:paraId="415C2ED5"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421197</w:t>
            </w:r>
          </w:p>
        </w:tc>
        <w:tc>
          <w:tcPr>
            <w:tcW w:w="1564" w:type="dxa"/>
            <w:tcBorders>
              <w:top w:val="nil"/>
              <w:left w:val="nil"/>
              <w:bottom w:val="nil"/>
              <w:right w:val="nil"/>
            </w:tcBorders>
            <w:shd w:val="clear" w:color="auto" w:fill="auto"/>
            <w:noWrap/>
            <w:vAlign w:val="bottom"/>
            <w:hideMark/>
          </w:tcPr>
          <w:p w14:paraId="087D7321"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389507 (92.5%)</w:t>
            </w:r>
          </w:p>
        </w:tc>
      </w:tr>
      <w:tr w:rsidR="00AE570B" w:rsidRPr="004408D7" w14:paraId="7FA608C5" w14:textId="77777777" w:rsidTr="00D25E14">
        <w:trPr>
          <w:trHeight w:val="225"/>
        </w:trPr>
        <w:tc>
          <w:tcPr>
            <w:tcW w:w="3580" w:type="dxa"/>
            <w:tcBorders>
              <w:top w:val="nil"/>
              <w:left w:val="nil"/>
              <w:bottom w:val="nil"/>
              <w:right w:val="nil"/>
            </w:tcBorders>
            <w:shd w:val="clear" w:color="auto" w:fill="auto"/>
            <w:noWrap/>
            <w:vAlign w:val="bottom"/>
            <w:hideMark/>
          </w:tcPr>
          <w:p w14:paraId="2565F7A7" w14:textId="77777777" w:rsidR="00AE570B" w:rsidRPr="004408D7" w:rsidRDefault="00AE570B" w:rsidP="00D25E14">
            <w:pPr>
              <w:spacing w:after="0" w:line="240" w:lineRule="auto"/>
              <w:rPr>
                <w:rFonts w:ascii="Arial" w:eastAsia="Times New Roman" w:hAnsi="Arial" w:cs="Arial"/>
                <w:b/>
                <w:bCs/>
                <w:color w:val="000000"/>
                <w:sz w:val="16"/>
                <w:szCs w:val="16"/>
                <w:lang w:eastAsia="en-GB"/>
              </w:rPr>
            </w:pPr>
            <w:r w:rsidRPr="004408D7">
              <w:rPr>
                <w:rFonts w:ascii="Arial" w:eastAsia="Times New Roman" w:hAnsi="Arial" w:cs="Arial"/>
                <w:b/>
                <w:bCs/>
                <w:color w:val="000000"/>
                <w:sz w:val="16"/>
                <w:szCs w:val="16"/>
                <w:lang w:eastAsia="en-GB"/>
              </w:rPr>
              <w:t>Anthropometric and physical markers</w:t>
            </w:r>
          </w:p>
        </w:tc>
        <w:tc>
          <w:tcPr>
            <w:tcW w:w="777" w:type="dxa"/>
            <w:tcBorders>
              <w:top w:val="nil"/>
              <w:left w:val="nil"/>
              <w:bottom w:val="nil"/>
              <w:right w:val="nil"/>
            </w:tcBorders>
            <w:shd w:val="clear" w:color="auto" w:fill="auto"/>
            <w:noWrap/>
            <w:vAlign w:val="bottom"/>
            <w:hideMark/>
          </w:tcPr>
          <w:p w14:paraId="53DA8DCB" w14:textId="77777777" w:rsidR="00AE570B" w:rsidRDefault="00AE570B" w:rsidP="00D25E14">
            <w:pPr>
              <w:spacing w:after="0" w:line="240" w:lineRule="auto"/>
              <w:jc w:val="center"/>
              <w:rPr>
                <w:rFonts w:ascii="Arial" w:hAnsi="Arial" w:cs="Arial"/>
                <w:color w:val="000000"/>
                <w:sz w:val="16"/>
                <w:szCs w:val="16"/>
              </w:rPr>
            </w:pPr>
          </w:p>
        </w:tc>
        <w:tc>
          <w:tcPr>
            <w:tcW w:w="750" w:type="dxa"/>
            <w:tcBorders>
              <w:top w:val="nil"/>
              <w:left w:val="nil"/>
              <w:bottom w:val="nil"/>
              <w:right w:val="nil"/>
            </w:tcBorders>
            <w:shd w:val="clear" w:color="auto" w:fill="auto"/>
            <w:noWrap/>
            <w:vAlign w:val="bottom"/>
            <w:hideMark/>
          </w:tcPr>
          <w:p w14:paraId="027E9392" w14:textId="77777777" w:rsidR="00AE570B" w:rsidRDefault="00AE570B" w:rsidP="00D25E14">
            <w:pPr>
              <w:spacing w:after="0" w:line="240" w:lineRule="auto"/>
              <w:jc w:val="center"/>
              <w:rPr>
                <w:rFonts w:ascii="Arial" w:hAnsi="Arial" w:cs="Arial"/>
                <w:color w:val="000000"/>
                <w:sz w:val="16"/>
                <w:szCs w:val="16"/>
              </w:rPr>
            </w:pPr>
          </w:p>
        </w:tc>
        <w:tc>
          <w:tcPr>
            <w:tcW w:w="1594" w:type="dxa"/>
            <w:tcBorders>
              <w:top w:val="nil"/>
              <w:left w:val="nil"/>
              <w:bottom w:val="nil"/>
              <w:right w:val="single" w:sz="4" w:space="0" w:color="auto"/>
            </w:tcBorders>
            <w:shd w:val="clear" w:color="auto" w:fill="auto"/>
            <w:noWrap/>
            <w:vAlign w:val="bottom"/>
            <w:hideMark/>
          </w:tcPr>
          <w:p w14:paraId="4CEFEDF4"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 </w:t>
            </w:r>
          </w:p>
        </w:tc>
        <w:tc>
          <w:tcPr>
            <w:tcW w:w="750" w:type="dxa"/>
            <w:tcBorders>
              <w:top w:val="nil"/>
              <w:left w:val="nil"/>
              <w:bottom w:val="nil"/>
              <w:right w:val="nil"/>
            </w:tcBorders>
            <w:shd w:val="clear" w:color="auto" w:fill="auto"/>
            <w:noWrap/>
            <w:vAlign w:val="bottom"/>
            <w:hideMark/>
          </w:tcPr>
          <w:p w14:paraId="2B888009" w14:textId="77777777" w:rsidR="00AE570B" w:rsidRDefault="00AE570B" w:rsidP="00D25E14">
            <w:pPr>
              <w:spacing w:after="0" w:line="240" w:lineRule="auto"/>
              <w:jc w:val="center"/>
              <w:rPr>
                <w:rFonts w:ascii="Arial" w:hAnsi="Arial" w:cs="Arial"/>
                <w:color w:val="000000"/>
                <w:sz w:val="16"/>
                <w:szCs w:val="16"/>
              </w:rPr>
            </w:pPr>
          </w:p>
        </w:tc>
        <w:tc>
          <w:tcPr>
            <w:tcW w:w="1564" w:type="dxa"/>
            <w:tcBorders>
              <w:top w:val="nil"/>
              <w:left w:val="nil"/>
              <w:bottom w:val="nil"/>
              <w:right w:val="nil"/>
            </w:tcBorders>
            <w:shd w:val="clear" w:color="auto" w:fill="auto"/>
            <w:noWrap/>
            <w:vAlign w:val="bottom"/>
            <w:hideMark/>
          </w:tcPr>
          <w:p w14:paraId="2EA4B44F"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 </w:t>
            </w:r>
          </w:p>
        </w:tc>
      </w:tr>
      <w:tr w:rsidR="00AE570B" w:rsidRPr="004408D7" w14:paraId="1FF61299" w14:textId="77777777" w:rsidTr="00D25E14">
        <w:trPr>
          <w:trHeight w:val="225"/>
        </w:trPr>
        <w:tc>
          <w:tcPr>
            <w:tcW w:w="3580" w:type="dxa"/>
            <w:tcBorders>
              <w:top w:val="nil"/>
              <w:left w:val="nil"/>
              <w:bottom w:val="nil"/>
              <w:right w:val="nil"/>
            </w:tcBorders>
            <w:shd w:val="clear" w:color="auto" w:fill="auto"/>
            <w:noWrap/>
            <w:vAlign w:val="bottom"/>
            <w:hideMark/>
          </w:tcPr>
          <w:p w14:paraId="1FAB781C"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S</w:t>
            </w:r>
            <w:r>
              <w:rPr>
                <w:rFonts w:ascii="Arial" w:eastAsia="Times New Roman" w:hAnsi="Arial" w:cs="Arial"/>
                <w:color w:val="000000"/>
                <w:sz w:val="16"/>
                <w:szCs w:val="16"/>
                <w:lang w:eastAsia="en-GB"/>
              </w:rPr>
              <w:t>ystolic blood pressure</w:t>
            </w:r>
            <w:r w:rsidRPr="004408D7">
              <w:rPr>
                <w:rFonts w:ascii="Arial" w:eastAsia="Times New Roman" w:hAnsi="Arial" w:cs="Arial"/>
                <w:color w:val="000000"/>
                <w:sz w:val="16"/>
                <w:szCs w:val="16"/>
                <w:lang w:eastAsia="en-GB"/>
              </w:rPr>
              <w:t xml:space="preserve"> (mmHg)</w:t>
            </w:r>
          </w:p>
        </w:tc>
        <w:tc>
          <w:tcPr>
            <w:tcW w:w="777" w:type="dxa"/>
            <w:tcBorders>
              <w:top w:val="nil"/>
              <w:left w:val="nil"/>
              <w:bottom w:val="nil"/>
              <w:right w:val="nil"/>
            </w:tcBorders>
            <w:shd w:val="clear" w:color="auto" w:fill="auto"/>
            <w:noWrap/>
            <w:vAlign w:val="bottom"/>
            <w:hideMark/>
          </w:tcPr>
          <w:p w14:paraId="102B9E78"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3</w:t>
            </w:r>
          </w:p>
        </w:tc>
        <w:tc>
          <w:tcPr>
            <w:tcW w:w="750" w:type="dxa"/>
            <w:tcBorders>
              <w:top w:val="nil"/>
              <w:left w:val="nil"/>
              <w:bottom w:val="nil"/>
              <w:right w:val="nil"/>
            </w:tcBorders>
            <w:shd w:val="clear" w:color="auto" w:fill="auto"/>
            <w:noWrap/>
            <w:vAlign w:val="bottom"/>
            <w:hideMark/>
          </w:tcPr>
          <w:p w14:paraId="746B2254"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566724</w:t>
            </w:r>
          </w:p>
        </w:tc>
        <w:tc>
          <w:tcPr>
            <w:tcW w:w="1594" w:type="dxa"/>
            <w:tcBorders>
              <w:top w:val="nil"/>
              <w:left w:val="nil"/>
              <w:bottom w:val="nil"/>
              <w:right w:val="single" w:sz="4" w:space="0" w:color="auto"/>
            </w:tcBorders>
            <w:shd w:val="clear" w:color="auto" w:fill="auto"/>
            <w:noWrap/>
            <w:vAlign w:val="bottom"/>
            <w:hideMark/>
          </w:tcPr>
          <w:p w14:paraId="4D10EE52"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131 (19)</w:t>
            </w:r>
          </w:p>
        </w:tc>
        <w:tc>
          <w:tcPr>
            <w:tcW w:w="750" w:type="dxa"/>
            <w:tcBorders>
              <w:top w:val="nil"/>
              <w:left w:val="nil"/>
              <w:bottom w:val="nil"/>
              <w:right w:val="nil"/>
            </w:tcBorders>
            <w:shd w:val="clear" w:color="auto" w:fill="auto"/>
            <w:noWrap/>
            <w:vAlign w:val="bottom"/>
            <w:hideMark/>
          </w:tcPr>
          <w:p w14:paraId="1D9398BB"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421179</w:t>
            </w:r>
          </w:p>
        </w:tc>
        <w:tc>
          <w:tcPr>
            <w:tcW w:w="1564" w:type="dxa"/>
            <w:tcBorders>
              <w:top w:val="nil"/>
              <w:left w:val="nil"/>
              <w:bottom w:val="nil"/>
              <w:right w:val="nil"/>
            </w:tcBorders>
            <w:shd w:val="clear" w:color="auto" w:fill="auto"/>
            <w:noWrap/>
            <w:vAlign w:val="bottom"/>
            <w:hideMark/>
          </w:tcPr>
          <w:p w14:paraId="425708B6"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137 (19)</w:t>
            </w:r>
          </w:p>
        </w:tc>
      </w:tr>
      <w:tr w:rsidR="00AE570B" w:rsidRPr="004408D7" w14:paraId="465DFAFD" w14:textId="77777777" w:rsidTr="00D25E14">
        <w:trPr>
          <w:trHeight w:val="225"/>
        </w:trPr>
        <w:tc>
          <w:tcPr>
            <w:tcW w:w="3580" w:type="dxa"/>
            <w:tcBorders>
              <w:top w:val="nil"/>
              <w:left w:val="nil"/>
              <w:bottom w:val="nil"/>
              <w:right w:val="nil"/>
            </w:tcBorders>
            <w:shd w:val="clear" w:color="auto" w:fill="auto"/>
            <w:noWrap/>
            <w:vAlign w:val="bottom"/>
            <w:hideMark/>
          </w:tcPr>
          <w:p w14:paraId="3E344150"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Diastolic blood pressure</w:t>
            </w:r>
            <w:r w:rsidRPr="004408D7">
              <w:rPr>
                <w:rFonts w:ascii="Arial" w:eastAsia="Times New Roman" w:hAnsi="Arial" w:cs="Arial"/>
                <w:color w:val="000000"/>
                <w:sz w:val="16"/>
                <w:szCs w:val="16"/>
                <w:lang w:eastAsia="en-GB"/>
              </w:rPr>
              <w:t xml:space="preserve"> (mmHg)</w:t>
            </w:r>
          </w:p>
        </w:tc>
        <w:tc>
          <w:tcPr>
            <w:tcW w:w="777" w:type="dxa"/>
            <w:tcBorders>
              <w:top w:val="nil"/>
              <w:left w:val="nil"/>
              <w:bottom w:val="nil"/>
              <w:right w:val="nil"/>
            </w:tcBorders>
            <w:shd w:val="clear" w:color="auto" w:fill="auto"/>
            <w:noWrap/>
            <w:vAlign w:val="bottom"/>
            <w:hideMark/>
          </w:tcPr>
          <w:p w14:paraId="75BA69B5"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2</w:t>
            </w:r>
          </w:p>
        </w:tc>
        <w:tc>
          <w:tcPr>
            <w:tcW w:w="750" w:type="dxa"/>
            <w:tcBorders>
              <w:top w:val="nil"/>
              <w:left w:val="nil"/>
              <w:bottom w:val="nil"/>
              <w:right w:val="nil"/>
            </w:tcBorders>
            <w:shd w:val="clear" w:color="auto" w:fill="auto"/>
            <w:noWrap/>
            <w:vAlign w:val="bottom"/>
            <w:hideMark/>
          </w:tcPr>
          <w:p w14:paraId="0B76482F"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565895</w:t>
            </w:r>
          </w:p>
        </w:tc>
        <w:tc>
          <w:tcPr>
            <w:tcW w:w="1594" w:type="dxa"/>
            <w:tcBorders>
              <w:top w:val="nil"/>
              <w:left w:val="nil"/>
              <w:bottom w:val="nil"/>
              <w:right w:val="single" w:sz="4" w:space="0" w:color="auto"/>
            </w:tcBorders>
            <w:shd w:val="clear" w:color="auto" w:fill="auto"/>
            <w:noWrap/>
            <w:vAlign w:val="bottom"/>
            <w:hideMark/>
          </w:tcPr>
          <w:p w14:paraId="53BBD744"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80.0 (10.9)</w:t>
            </w:r>
          </w:p>
        </w:tc>
        <w:tc>
          <w:tcPr>
            <w:tcW w:w="750" w:type="dxa"/>
            <w:tcBorders>
              <w:top w:val="nil"/>
              <w:left w:val="nil"/>
              <w:bottom w:val="nil"/>
              <w:right w:val="nil"/>
            </w:tcBorders>
            <w:shd w:val="clear" w:color="auto" w:fill="auto"/>
            <w:noWrap/>
            <w:vAlign w:val="bottom"/>
            <w:hideMark/>
          </w:tcPr>
          <w:p w14:paraId="683E1B46"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421181</w:t>
            </w:r>
          </w:p>
        </w:tc>
        <w:tc>
          <w:tcPr>
            <w:tcW w:w="1564" w:type="dxa"/>
            <w:tcBorders>
              <w:top w:val="nil"/>
              <w:left w:val="nil"/>
              <w:bottom w:val="nil"/>
              <w:right w:val="nil"/>
            </w:tcBorders>
            <w:shd w:val="clear" w:color="auto" w:fill="auto"/>
            <w:noWrap/>
            <w:vAlign w:val="bottom"/>
            <w:hideMark/>
          </w:tcPr>
          <w:p w14:paraId="31A948E3"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82.2 (10.1)</w:t>
            </w:r>
          </w:p>
        </w:tc>
      </w:tr>
      <w:tr w:rsidR="00AE570B" w:rsidRPr="004408D7" w14:paraId="0259C492" w14:textId="77777777" w:rsidTr="00D25E14">
        <w:trPr>
          <w:trHeight w:val="225"/>
        </w:trPr>
        <w:tc>
          <w:tcPr>
            <w:tcW w:w="3580" w:type="dxa"/>
            <w:tcBorders>
              <w:top w:val="nil"/>
              <w:left w:val="nil"/>
              <w:bottom w:val="nil"/>
              <w:right w:val="nil"/>
            </w:tcBorders>
            <w:shd w:val="clear" w:color="auto" w:fill="auto"/>
            <w:noWrap/>
            <w:vAlign w:val="bottom"/>
            <w:hideMark/>
          </w:tcPr>
          <w:p w14:paraId="1E72A38A"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Body mass index</w:t>
            </w:r>
            <w:r w:rsidRPr="004408D7">
              <w:rPr>
                <w:rFonts w:ascii="Arial" w:eastAsia="Times New Roman" w:hAnsi="Arial" w:cs="Arial"/>
                <w:color w:val="000000"/>
                <w:sz w:val="16"/>
                <w:szCs w:val="16"/>
                <w:lang w:eastAsia="en-GB"/>
              </w:rPr>
              <w:t xml:space="preserve"> (kg/m</w:t>
            </w:r>
            <w:r w:rsidRPr="00741111">
              <w:rPr>
                <w:rFonts w:ascii="Arial" w:eastAsia="Times New Roman" w:hAnsi="Arial" w:cs="Arial"/>
                <w:color w:val="000000"/>
                <w:sz w:val="16"/>
                <w:szCs w:val="16"/>
                <w:vertAlign w:val="superscript"/>
                <w:lang w:eastAsia="en-GB"/>
              </w:rPr>
              <w:t>2</w:t>
            </w:r>
            <w:r w:rsidRPr="004408D7">
              <w:rPr>
                <w:rFonts w:ascii="Arial" w:eastAsia="Times New Roman" w:hAnsi="Arial" w:cs="Arial"/>
                <w:color w:val="000000"/>
                <w:sz w:val="16"/>
                <w:szCs w:val="16"/>
                <w:lang w:eastAsia="en-GB"/>
              </w:rPr>
              <w:t>)</w:t>
            </w:r>
          </w:p>
        </w:tc>
        <w:tc>
          <w:tcPr>
            <w:tcW w:w="777" w:type="dxa"/>
            <w:tcBorders>
              <w:top w:val="nil"/>
              <w:left w:val="nil"/>
              <w:bottom w:val="nil"/>
              <w:right w:val="nil"/>
            </w:tcBorders>
            <w:shd w:val="clear" w:color="auto" w:fill="auto"/>
            <w:noWrap/>
            <w:vAlign w:val="bottom"/>
            <w:hideMark/>
          </w:tcPr>
          <w:p w14:paraId="2EF8A0A1"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5</w:t>
            </w:r>
          </w:p>
        </w:tc>
        <w:tc>
          <w:tcPr>
            <w:tcW w:w="750" w:type="dxa"/>
            <w:tcBorders>
              <w:top w:val="nil"/>
              <w:left w:val="nil"/>
              <w:bottom w:val="nil"/>
              <w:right w:val="nil"/>
            </w:tcBorders>
            <w:shd w:val="clear" w:color="auto" w:fill="auto"/>
            <w:noWrap/>
            <w:vAlign w:val="bottom"/>
            <w:hideMark/>
          </w:tcPr>
          <w:p w14:paraId="1336FC82"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31728</w:t>
            </w:r>
          </w:p>
        </w:tc>
        <w:tc>
          <w:tcPr>
            <w:tcW w:w="1594" w:type="dxa"/>
            <w:tcBorders>
              <w:top w:val="nil"/>
              <w:left w:val="nil"/>
              <w:bottom w:val="nil"/>
              <w:right w:val="single" w:sz="4" w:space="0" w:color="auto"/>
            </w:tcBorders>
            <w:shd w:val="clear" w:color="auto" w:fill="auto"/>
            <w:noWrap/>
            <w:vAlign w:val="bottom"/>
            <w:hideMark/>
          </w:tcPr>
          <w:p w14:paraId="3F81CDA9"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25.4 (4.2)</w:t>
            </w:r>
          </w:p>
        </w:tc>
        <w:tc>
          <w:tcPr>
            <w:tcW w:w="750" w:type="dxa"/>
            <w:tcBorders>
              <w:top w:val="nil"/>
              <w:left w:val="nil"/>
              <w:bottom w:val="nil"/>
              <w:right w:val="nil"/>
            </w:tcBorders>
            <w:shd w:val="clear" w:color="auto" w:fill="auto"/>
            <w:noWrap/>
            <w:vAlign w:val="bottom"/>
            <w:hideMark/>
          </w:tcPr>
          <w:p w14:paraId="71BB9C57"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421537</w:t>
            </w:r>
          </w:p>
        </w:tc>
        <w:tc>
          <w:tcPr>
            <w:tcW w:w="1564" w:type="dxa"/>
            <w:tcBorders>
              <w:top w:val="nil"/>
              <w:left w:val="nil"/>
              <w:bottom w:val="nil"/>
              <w:right w:val="nil"/>
            </w:tcBorders>
            <w:shd w:val="clear" w:color="auto" w:fill="auto"/>
            <w:noWrap/>
            <w:vAlign w:val="bottom"/>
            <w:hideMark/>
          </w:tcPr>
          <w:p w14:paraId="4569AE8A"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27.2 (4.7)</w:t>
            </w:r>
          </w:p>
        </w:tc>
      </w:tr>
      <w:tr w:rsidR="00AE570B" w:rsidRPr="004408D7" w14:paraId="5DFEA19F" w14:textId="77777777" w:rsidTr="00D25E14">
        <w:trPr>
          <w:trHeight w:val="225"/>
        </w:trPr>
        <w:tc>
          <w:tcPr>
            <w:tcW w:w="3580" w:type="dxa"/>
            <w:tcBorders>
              <w:top w:val="nil"/>
              <w:left w:val="nil"/>
              <w:bottom w:val="nil"/>
              <w:right w:val="nil"/>
            </w:tcBorders>
            <w:shd w:val="clear" w:color="auto" w:fill="auto"/>
            <w:noWrap/>
            <w:vAlign w:val="bottom"/>
            <w:hideMark/>
          </w:tcPr>
          <w:p w14:paraId="48D6BFBF" w14:textId="77777777" w:rsidR="00AE570B" w:rsidRPr="004408D7" w:rsidRDefault="00AE570B" w:rsidP="00D25E14">
            <w:pPr>
              <w:spacing w:after="0" w:line="240" w:lineRule="auto"/>
              <w:rPr>
                <w:rFonts w:ascii="Arial" w:eastAsia="Times New Roman" w:hAnsi="Arial" w:cs="Arial"/>
                <w:color w:val="000000"/>
                <w:sz w:val="16"/>
                <w:szCs w:val="16"/>
                <w:lang w:eastAsia="en-GB"/>
              </w:rPr>
            </w:pPr>
            <w:proofErr w:type="spellStart"/>
            <w:r w:rsidRPr="004408D7">
              <w:rPr>
                <w:rFonts w:ascii="Arial" w:eastAsia="Times New Roman" w:hAnsi="Arial" w:cs="Arial"/>
                <w:color w:val="000000"/>
                <w:sz w:val="16"/>
                <w:szCs w:val="16"/>
                <w:lang w:eastAsia="en-GB"/>
              </w:rPr>
              <w:t>Waist:Hip</w:t>
            </w:r>
            <w:proofErr w:type="spellEnd"/>
            <w:r w:rsidRPr="004408D7">
              <w:rPr>
                <w:rFonts w:ascii="Arial" w:eastAsia="Times New Roman" w:hAnsi="Arial" w:cs="Arial"/>
                <w:color w:val="000000"/>
                <w:sz w:val="16"/>
                <w:szCs w:val="16"/>
                <w:lang w:eastAsia="en-GB"/>
              </w:rPr>
              <w:t xml:space="preserve"> ratio</w:t>
            </w:r>
          </w:p>
        </w:tc>
        <w:tc>
          <w:tcPr>
            <w:tcW w:w="777" w:type="dxa"/>
            <w:tcBorders>
              <w:top w:val="nil"/>
              <w:left w:val="nil"/>
              <w:bottom w:val="nil"/>
              <w:right w:val="nil"/>
            </w:tcBorders>
            <w:shd w:val="clear" w:color="auto" w:fill="auto"/>
            <w:noWrap/>
            <w:vAlign w:val="bottom"/>
            <w:hideMark/>
          </w:tcPr>
          <w:p w14:paraId="7186F0C1"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34</w:t>
            </w:r>
          </w:p>
        </w:tc>
        <w:tc>
          <w:tcPr>
            <w:tcW w:w="750" w:type="dxa"/>
            <w:tcBorders>
              <w:top w:val="nil"/>
              <w:left w:val="nil"/>
              <w:bottom w:val="nil"/>
              <w:right w:val="nil"/>
            </w:tcBorders>
            <w:shd w:val="clear" w:color="auto" w:fill="auto"/>
            <w:noWrap/>
            <w:vAlign w:val="bottom"/>
            <w:hideMark/>
          </w:tcPr>
          <w:p w14:paraId="60CF224F"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264787</w:t>
            </w:r>
          </w:p>
        </w:tc>
        <w:tc>
          <w:tcPr>
            <w:tcW w:w="1594" w:type="dxa"/>
            <w:tcBorders>
              <w:top w:val="nil"/>
              <w:left w:val="nil"/>
              <w:bottom w:val="nil"/>
              <w:right w:val="single" w:sz="4" w:space="0" w:color="auto"/>
            </w:tcBorders>
            <w:shd w:val="clear" w:color="auto" w:fill="auto"/>
            <w:noWrap/>
            <w:vAlign w:val="bottom"/>
            <w:hideMark/>
          </w:tcPr>
          <w:p w14:paraId="056416D5"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0.85 (0.08)</w:t>
            </w:r>
          </w:p>
        </w:tc>
        <w:tc>
          <w:tcPr>
            <w:tcW w:w="750" w:type="dxa"/>
            <w:tcBorders>
              <w:top w:val="nil"/>
              <w:left w:val="nil"/>
              <w:bottom w:val="nil"/>
              <w:right w:val="nil"/>
            </w:tcBorders>
            <w:shd w:val="clear" w:color="auto" w:fill="auto"/>
            <w:noWrap/>
            <w:vAlign w:val="bottom"/>
            <w:hideMark/>
          </w:tcPr>
          <w:p w14:paraId="6BCC8C98"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421440</w:t>
            </w:r>
          </w:p>
        </w:tc>
        <w:tc>
          <w:tcPr>
            <w:tcW w:w="1564" w:type="dxa"/>
            <w:tcBorders>
              <w:top w:val="nil"/>
              <w:left w:val="nil"/>
              <w:bottom w:val="nil"/>
              <w:right w:val="nil"/>
            </w:tcBorders>
            <w:shd w:val="clear" w:color="auto" w:fill="auto"/>
            <w:noWrap/>
            <w:vAlign w:val="bottom"/>
            <w:hideMark/>
          </w:tcPr>
          <w:p w14:paraId="213A8B4C"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0.87 (0.09)</w:t>
            </w:r>
          </w:p>
        </w:tc>
      </w:tr>
      <w:tr w:rsidR="00AE570B" w:rsidRPr="004408D7" w14:paraId="58914D71" w14:textId="77777777" w:rsidTr="00D25E14">
        <w:trPr>
          <w:trHeight w:val="225"/>
        </w:trPr>
        <w:tc>
          <w:tcPr>
            <w:tcW w:w="3580" w:type="dxa"/>
            <w:tcBorders>
              <w:top w:val="nil"/>
              <w:left w:val="nil"/>
              <w:bottom w:val="nil"/>
              <w:right w:val="nil"/>
            </w:tcBorders>
            <w:shd w:val="clear" w:color="auto" w:fill="auto"/>
            <w:noWrap/>
            <w:vAlign w:val="bottom"/>
            <w:hideMark/>
          </w:tcPr>
          <w:p w14:paraId="0C8B47C0"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Waist</w:t>
            </w:r>
            <w:r>
              <w:rPr>
                <w:rFonts w:ascii="Arial" w:eastAsia="Times New Roman" w:hAnsi="Arial" w:cs="Arial"/>
                <w:color w:val="000000"/>
                <w:sz w:val="16"/>
                <w:szCs w:val="16"/>
                <w:lang w:eastAsia="en-GB"/>
              </w:rPr>
              <w:t xml:space="preserve"> circumference</w:t>
            </w:r>
            <w:r w:rsidRPr="004408D7">
              <w:rPr>
                <w:rFonts w:ascii="Arial" w:eastAsia="Times New Roman" w:hAnsi="Arial" w:cs="Arial"/>
                <w:color w:val="000000"/>
                <w:sz w:val="16"/>
                <w:szCs w:val="16"/>
                <w:lang w:eastAsia="en-GB"/>
              </w:rPr>
              <w:t xml:space="preserve"> (cm)</w:t>
            </w:r>
          </w:p>
        </w:tc>
        <w:tc>
          <w:tcPr>
            <w:tcW w:w="777" w:type="dxa"/>
            <w:tcBorders>
              <w:top w:val="nil"/>
              <w:left w:val="nil"/>
              <w:bottom w:val="nil"/>
              <w:right w:val="nil"/>
            </w:tcBorders>
            <w:shd w:val="clear" w:color="auto" w:fill="auto"/>
            <w:noWrap/>
            <w:vAlign w:val="bottom"/>
            <w:hideMark/>
          </w:tcPr>
          <w:p w14:paraId="564C554F"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36</w:t>
            </w:r>
          </w:p>
        </w:tc>
        <w:tc>
          <w:tcPr>
            <w:tcW w:w="750" w:type="dxa"/>
            <w:tcBorders>
              <w:top w:val="nil"/>
              <w:left w:val="nil"/>
              <w:bottom w:val="nil"/>
              <w:right w:val="nil"/>
            </w:tcBorders>
            <w:shd w:val="clear" w:color="auto" w:fill="auto"/>
            <w:noWrap/>
            <w:vAlign w:val="bottom"/>
            <w:hideMark/>
          </w:tcPr>
          <w:p w14:paraId="49719941"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265465</w:t>
            </w:r>
          </w:p>
        </w:tc>
        <w:tc>
          <w:tcPr>
            <w:tcW w:w="1594" w:type="dxa"/>
            <w:tcBorders>
              <w:top w:val="nil"/>
              <w:left w:val="nil"/>
              <w:bottom w:val="nil"/>
              <w:right w:val="single" w:sz="4" w:space="0" w:color="auto"/>
            </w:tcBorders>
            <w:shd w:val="clear" w:color="auto" w:fill="auto"/>
            <w:noWrap/>
            <w:vAlign w:val="bottom"/>
            <w:hideMark/>
          </w:tcPr>
          <w:p w14:paraId="26113F7C"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87.6 (12.5)</w:t>
            </w:r>
          </w:p>
        </w:tc>
        <w:tc>
          <w:tcPr>
            <w:tcW w:w="750" w:type="dxa"/>
            <w:tcBorders>
              <w:top w:val="nil"/>
              <w:left w:val="nil"/>
              <w:bottom w:val="nil"/>
              <w:right w:val="nil"/>
            </w:tcBorders>
            <w:shd w:val="clear" w:color="auto" w:fill="auto"/>
            <w:noWrap/>
            <w:vAlign w:val="bottom"/>
            <w:hideMark/>
          </w:tcPr>
          <w:p w14:paraId="7EBD4EF6"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421464</w:t>
            </w:r>
          </w:p>
        </w:tc>
        <w:tc>
          <w:tcPr>
            <w:tcW w:w="1564" w:type="dxa"/>
            <w:tcBorders>
              <w:top w:val="nil"/>
              <w:left w:val="nil"/>
              <w:bottom w:val="nil"/>
              <w:right w:val="nil"/>
            </w:tcBorders>
            <w:shd w:val="clear" w:color="auto" w:fill="auto"/>
            <w:noWrap/>
            <w:vAlign w:val="bottom"/>
            <w:hideMark/>
          </w:tcPr>
          <w:p w14:paraId="3F8B282E"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89.6 (13.2)</w:t>
            </w:r>
          </w:p>
        </w:tc>
      </w:tr>
      <w:tr w:rsidR="00AE570B" w:rsidRPr="004408D7" w14:paraId="4B351732" w14:textId="77777777" w:rsidTr="00D25E14">
        <w:trPr>
          <w:trHeight w:val="225"/>
        </w:trPr>
        <w:tc>
          <w:tcPr>
            <w:tcW w:w="3580" w:type="dxa"/>
            <w:tcBorders>
              <w:top w:val="nil"/>
              <w:left w:val="nil"/>
              <w:bottom w:val="nil"/>
              <w:right w:val="nil"/>
            </w:tcBorders>
            <w:shd w:val="clear" w:color="auto" w:fill="auto"/>
            <w:noWrap/>
            <w:vAlign w:val="bottom"/>
            <w:hideMark/>
          </w:tcPr>
          <w:p w14:paraId="5954D4FF" w14:textId="77777777" w:rsidR="00AE570B" w:rsidRPr="004408D7" w:rsidRDefault="00AE570B" w:rsidP="00D25E14">
            <w:pPr>
              <w:spacing w:after="0" w:line="240" w:lineRule="auto"/>
              <w:rPr>
                <w:rFonts w:ascii="Arial" w:eastAsia="Times New Roman" w:hAnsi="Arial" w:cs="Arial"/>
                <w:b/>
                <w:bCs/>
                <w:color w:val="000000"/>
                <w:sz w:val="16"/>
                <w:szCs w:val="16"/>
                <w:lang w:eastAsia="en-GB"/>
              </w:rPr>
            </w:pPr>
            <w:r w:rsidRPr="004408D7">
              <w:rPr>
                <w:rFonts w:ascii="Arial" w:eastAsia="Times New Roman" w:hAnsi="Arial" w:cs="Arial"/>
                <w:b/>
                <w:bCs/>
                <w:color w:val="000000"/>
                <w:sz w:val="16"/>
                <w:szCs w:val="16"/>
                <w:lang w:eastAsia="en-GB"/>
              </w:rPr>
              <w:t>Lipid related markers</w:t>
            </w:r>
          </w:p>
        </w:tc>
        <w:tc>
          <w:tcPr>
            <w:tcW w:w="777" w:type="dxa"/>
            <w:tcBorders>
              <w:top w:val="nil"/>
              <w:left w:val="nil"/>
              <w:bottom w:val="nil"/>
              <w:right w:val="nil"/>
            </w:tcBorders>
            <w:shd w:val="clear" w:color="auto" w:fill="auto"/>
            <w:noWrap/>
            <w:vAlign w:val="bottom"/>
            <w:hideMark/>
          </w:tcPr>
          <w:p w14:paraId="267C1886" w14:textId="77777777" w:rsidR="00AE570B" w:rsidRDefault="00AE570B" w:rsidP="00D25E14">
            <w:pPr>
              <w:spacing w:after="0" w:line="240" w:lineRule="auto"/>
              <w:jc w:val="center"/>
              <w:rPr>
                <w:rFonts w:ascii="Arial" w:hAnsi="Arial" w:cs="Arial"/>
                <w:color w:val="000000"/>
                <w:sz w:val="16"/>
                <w:szCs w:val="16"/>
              </w:rPr>
            </w:pPr>
          </w:p>
        </w:tc>
        <w:tc>
          <w:tcPr>
            <w:tcW w:w="750" w:type="dxa"/>
            <w:tcBorders>
              <w:top w:val="nil"/>
              <w:left w:val="nil"/>
              <w:bottom w:val="nil"/>
              <w:right w:val="nil"/>
            </w:tcBorders>
            <w:shd w:val="clear" w:color="auto" w:fill="auto"/>
            <w:noWrap/>
            <w:vAlign w:val="bottom"/>
            <w:hideMark/>
          </w:tcPr>
          <w:p w14:paraId="01C59703" w14:textId="77777777" w:rsidR="00AE570B" w:rsidRDefault="00AE570B" w:rsidP="00D25E14">
            <w:pPr>
              <w:spacing w:after="0" w:line="240" w:lineRule="auto"/>
              <w:jc w:val="center"/>
              <w:rPr>
                <w:rFonts w:ascii="Arial" w:hAnsi="Arial" w:cs="Arial"/>
                <w:color w:val="000000"/>
                <w:sz w:val="16"/>
                <w:szCs w:val="16"/>
              </w:rPr>
            </w:pPr>
          </w:p>
        </w:tc>
        <w:tc>
          <w:tcPr>
            <w:tcW w:w="1594" w:type="dxa"/>
            <w:tcBorders>
              <w:top w:val="nil"/>
              <w:left w:val="nil"/>
              <w:bottom w:val="nil"/>
              <w:right w:val="single" w:sz="4" w:space="0" w:color="auto"/>
            </w:tcBorders>
            <w:shd w:val="clear" w:color="auto" w:fill="auto"/>
            <w:noWrap/>
            <w:vAlign w:val="bottom"/>
            <w:hideMark/>
          </w:tcPr>
          <w:p w14:paraId="143F08C3"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 </w:t>
            </w:r>
          </w:p>
        </w:tc>
        <w:tc>
          <w:tcPr>
            <w:tcW w:w="750" w:type="dxa"/>
            <w:tcBorders>
              <w:top w:val="nil"/>
              <w:left w:val="nil"/>
              <w:bottom w:val="nil"/>
              <w:right w:val="nil"/>
            </w:tcBorders>
            <w:shd w:val="clear" w:color="auto" w:fill="auto"/>
            <w:noWrap/>
            <w:vAlign w:val="bottom"/>
            <w:hideMark/>
          </w:tcPr>
          <w:p w14:paraId="513FDCEF" w14:textId="77777777" w:rsidR="00AE570B" w:rsidRDefault="00AE570B" w:rsidP="00D25E14">
            <w:pPr>
              <w:spacing w:after="0" w:line="240" w:lineRule="auto"/>
              <w:jc w:val="center"/>
              <w:rPr>
                <w:rFonts w:ascii="Arial" w:hAnsi="Arial" w:cs="Arial"/>
                <w:color w:val="000000"/>
                <w:sz w:val="16"/>
                <w:szCs w:val="16"/>
              </w:rPr>
            </w:pPr>
          </w:p>
        </w:tc>
        <w:tc>
          <w:tcPr>
            <w:tcW w:w="1564" w:type="dxa"/>
            <w:tcBorders>
              <w:top w:val="nil"/>
              <w:left w:val="nil"/>
              <w:bottom w:val="nil"/>
              <w:right w:val="nil"/>
            </w:tcBorders>
            <w:shd w:val="clear" w:color="auto" w:fill="auto"/>
            <w:noWrap/>
            <w:vAlign w:val="bottom"/>
            <w:hideMark/>
          </w:tcPr>
          <w:p w14:paraId="1A0BA13B" w14:textId="77777777" w:rsidR="00AE570B" w:rsidRDefault="00AE570B" w:rsidP="00D25E14">
            <w:pPr>
              <w:spacing w:after="0" w:line="240" w:lineRule="auto"/>
              <w:jc w:val="center"/>
              <w:rPr>
                <w:rFonts w:ascii="Arial" w:hAnsi="Arial" w:cs="Arial"/>
                <w:color w:val="000000"/>
                <w:sz w:val="16"/>
                <w:szCs w:val="16"/>
              </w:rPr>
            </w:pPr>
          </w:p>
        </w:tc>
      </w:tr>
      <w:tr w:rsidR="00AE570B" w:rsidRPr="004408D7" w14:paraId="78BE4692" w14:textId="77777777" w:rsidTr="00D25E14">
        <w:trPr>
          <w:trHeight w:val="225"/>
        </w:trPr>
        <w:tc>
          <w:tcPr>
            <w:tcW w:w="3580" w:type="dxa"/>
            <w:tcBorders>
              <w:top w:val="nil"/>
              <w:left w:val="nil"/>
              <w:bottom w:val="nil"/>
              <w:right w:val="nil"/>
            </w:tcBorders>
            <w:shd w:val="clear" w:color="auto" w:fill="auto"/>
            <w:noWrap/>
            <w:vAlign w:val="bottom"/>
            <w:hideMark/>
          </w:tcPr>
          <w:p w14:paraId="4EC7ACEF"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Total cholesterol (</w:t>
            </w:r>
            <w:proofErr w:type="spellStart"/>
            <w:r w:rsidRPr="004408D7">
              <w:rPr>
                <w:rFonts w:ascii="Arial" w:eastAsia="Times New Roman" w:hAnsi="Arial" w:cs="Arial"/>
                <w:color w:val="000000"/>
                <w:sz w:val="16"/>
                <w:szCs w:val="16"/>
                <w:lang w:eastAsia="en-GB"/>
              </w:rPr>
              <w:t>mmol</w:t>
            </w:r>
            <w:proofErr w:type="spellEnd"/>
            <w:r w:rsidRPr="004408D7">
              <w:rPr>
                <w:rFonts w:ascii="Arial" w:eastAsia="Times New Roman" w:hAnsi="Arial" w:cs="Arial"/>
                <w:color w:val="000000"/>
                <w:sz w:val="16"/>
                <w:szCs w:val="16"/>
                <w:lang w:eastAsia="en-GB"/>
              </w:rPr>
              <w:t>/l)</w:t>
            </w:r>
          </w:p>
        </w:tc>
        <w:tc>
          <w:tcPr>
            <w:tcW w:w="777" w:type="dxa"/>
            <w:tcBorders>
              <w:top w:val="nil"/>
              <w:left w:val="nil"/>
              <w:bottom w:val="nil"/>
              <w:right w:val="nil"/>
            </w:tcBorders>
            <w:shd w:val="clear" w:color="auto" w:fill="auto"/>
            <w:noWrap/>
            <w:vAlign w:val="bottom"/>
            <w:hideMark/>
          </w:tcPr>
          <w:p w14:paraId="5D422982"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68</w:t>
            </w:r>
          </w:p>
        </w:tc>
        <w:tc>
          <w:tcPr>
            <w:tcW w:w="750" w:type="dxa"/>
            <w:tcBorders>
              <w:top w:val="nil"/>
              <w:left w:val="nil"/>
              <w:bottom w:val="nil"/>
              <w:right w:val="nil"/>
            </w:tcBorders>
            <w:shd w:val="clear" w:color="auto" w:fill="auto"/>
            <w:noWrap/>
            <w:vAlign w:val="bottom"/>
            <w:hideMark/>
          </w:tcPr>
          <w:p w14:paraId="4E3F5484"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455177</w:t>
            </w:r>
          </w:p>
        </w:tc>
        <w:tc>
          <w:tcPr>
            <w:tcW w:w="1594" w:type="dxa"/>
            <w:tcBorders>
              <w:top w:val="nil"/>
              <w:left w:val="nil"/>
              <w:bottom w:val="nil"/>
              <w:right w:val="single" w:sz="4" w:space="0" w:color="auto"/>
            </w:tcBorders>
            <w:shd w:val="clear" w:color="auto" w:fill="auto"/>
            <w:noWrap/>
            <w:vAlign w:val="bottom"/>
            <w:hideMark/>
          </w:tcPr>
          <w:p w14:paraId="6E9A2231"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5.75 (1.13)</w:t>
            </w:r>
          </w:p>
        </w:tc>
        <w:tc>
          <w:tcPr>
            <w:tcW w:w="750" w:type="dxa"/>
            <w:tcBorders>
              <w:top w:val="nil"/>
              <w:left w:val="nil"/>
              <w:bottom w:val="nil"/>
              <w:right w:val="nil"/>
            </w:tcBorders>
            <w:shd w:val="clear" w:color="auto" w:fill="auto"/>
            <w:noWrap/>
            <w:vAlign w:val="bottom"/>
            <w:hideMark/>
          </w:tcPr>
          <w:p w14:paraId="2A1EB4A1"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c>
          <w:tcPr>
            <w:tcW w:w="1564" w:type="dxa"/>
            <w:tcBorders>
              <w:top w:val="nil"/>
              <w:left w:val="nil"/>
              <w:bottom w:val="nil"/>
              <w:right w:val="nil"/>
            </w:tcBorders>
            <w:shd w:val="clear" w:color="auto" w:fill="auto"/>
            <w:noWrap/>
            <w:vAlign w:val="bottom"/>
            <w:hideMark/>
          </w:tcPr>
          <w:p w14:paraId="77043DA8"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r>
      <w:tr w:rsidR="00AE570B" w:rsidRPr="004408D7" w14:paraId="1D33C482" w14:textId="77777777" w:rsidTr="00D25E14">
        <w:trPr>
          <w:trHeight w:val="225"/>
        </w:trPr>
        <w:tc>
          <w:tcPr>
            <w:tcW w:w="3580" w:type="dxa"/>
            <w:tcBorders>
              <w:top w:val="nil"/>
              <w:left w:val="nil"/>
              <w:bottom w:val="nil"/>
              <w:right w:val="nil"/>
            </w:tcBorders>
            <w:shd w:val="clear" w:color="auto" w:fill="auto"/>
            <w:noWrap/>
            <w:vAlign w:val="bottom"/>
            <w:hideMark/>
          </w:tcPr>
          <w:p w14:paraId="36A648A6"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Non-HDL cholesterol (</w:t>
            </w:r>
            <w:proofErr w:type="spellStart"/>
            <w:r w:rsidRPr="004408D7">
              <w:rPr>
                <w:rFonts w:ascii="Arial" w:eastAsia="Times New Roman" w:hAnsi="Arial" w:cs="Arial"/>
                <w:color w:val="000000"/>
                <w:sz w:val="16"/>
                <w:szCs w:val="16"/>
                <w:lang w:eastAsia="en-GB"/>
              </w:rPr>
              <w:t>mmol</w:t>
            </w:r>
            <w:proofErr w:type="spellEnd"/>
            <w:r w:rsidRPr="004408D7">
              <w:rPr>
                <w:rFonts w:ascii="Arial" w:eastAsia="Times New Roman" w:hAnsi="Arial" w:cs="Arial"/>
                <w:color w:val="000000"/>
                <w:sz w:val="16"/>
                <w:szCs w:val="16"/>
                <w:lang w:eastAsia="en-GB"/>
              </w:rPr>
              <w:t>/l)</w:t>
            </w:r>
          </w:p>
        </w:tc>
        <w:tc>
          <w:tcPr>
            <w:tcW w:w="777" w:type="dxa"/>
            <w:tcBorders>
              <w:top w:val="nil"/>
              <w:left w:val="nil"/>
              <w:bottom w:val="nil"/>
              <w:right w:val="nil"/>
            </w:tcBorders>
            <w:shd w:val="clear" w:color="auto" w:fill="auto"/>
            <w:noWrap/>
            <w:vAlign w:val="bottom"/>
            <w:hideMark/>
          </w:tcPr>
          <w:p w14:paraId="243DDAA7"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57</w:t>
            </w:r>
          </w:p>
        </w:tc>
        <w:tc>
          <w:tcPr>
            <w:tcW w:w="750" w:type="dxa"/>
            <w:tcBorders>
              <w:top w:val="nil"/>
              <w:left w:val="nil"/>
              <w:bottom w:val="nil"/>
              <w:right w:val="nil"/>
            </w:tcBorders>
            <w:shd w:val="clear" w:color="auto" w:fill="auto"/>
            <w:noWrap/>
            <w:vAlign w:val="bottom"/>
            <w:hideMark/>
          </w:tcPr>
          <w:p w14:paraId="73FA040B"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311888</w:t>
            </w:r>
          </w:p>
        </w:tc>
        <w:tc>
          <w:tcPr>
            <w:tcW w:w="1594" w:type="dxa"/>
            <w:tcBorders>
              <w:top w:val="nil"/>
              <w:left w:val="nil"/>
              <w:bottom w:val="nil"/>
              <w:right w:val="single" w:sz="4" w:space="0" w:color="auto"/>
            </w:tcBorders>
            <w:shd w:val="clear" w:color="auto" w:fill="auto"/>
            <w:noWrap/>
            <w:vAlign w:val="bottom"/>
            <w:hideMark/>
          </w:tcPr>
          <w:p w14:paraId="597A0FDB"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4.43 (1.16)</w:t>
            </w:r>
          </w:p>
        </w:tc>
        <w:tc>
          <w:tcPr>
            <w:tcW w:w="750" w:type="dxa"/>
            <w:tcBorders>
              <w:top w:val="nil"/>
              <w:left w:val="nil"/>
              <w:bottom w:val="nil"/>
              <w:right w:val="nil"/>
            </w:tcBorders>
            <w:shd w:val="clear" w:color="auto" w:fill="auto"/>
            <w:noWrap/>
            <w:vAlign w:val="bottom"/>
            <w:hideMark/>
          </w:tcPr>
          <w:p w14:paraId="3ABF3A1F"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c>
          <w:tcPr>
            <w:tcW w:w="1564" w:type="dxa"/>
            <w:tcBorders>
              <w:top w:val="nil"/>
              <w:left w:val="nil"/>
              <w:bottom w:val="nil"/>
              <w:right w:val="nil"/>
            </w:tcBorders>
            <w:shd w:val="clear" w:color="auto" w:fill="auto"/>
            <w:noWrap/>
            <w:vAlign w:val="bottom"/>
            <w:hideMark/>
          </w:tcPr>
          <w:p w14:paraId="552590E0"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r>
      <w:tr w:rsidR="00AE570B" w:rsidRPr="004408D7" w14:paraId="7C0C4461" w14:textId="77777777" w:rsidTr="00D25E14">
        <w:trPr>
          <w:trHeight w:val="225"/>
        </w:trPr>
        <w:tc>
          <w:tcPr>
            <w:tcW w:w="3580" w:type="dxa"/>
            <w:tcBorders>
              <w:top w:val="nil"/>
              <w:left w:val="nil"/>
              <w:bottom w:val="nil"/>
              <w:right w:val="nil"/>
            </w:tcBorders>
            <w:shd w:val="clear" w:color="auto" w:fill="auto"/>
            <w:noWrap/>
            <w:vAlign w:val="bottom"/>
            <w:hideMark/>
          </w:tcPr>
          <w:p w14:paraId="66066E9D"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HDL-C (</w:t>
            </w:r>
            <w:proofErr w:type="spellStart"/>
            <w:r w:rsidRPr="004408D7">
              <w:rPr>
                <w:rFonts w:ascii="Arial" w:eastAsia="Times New Roman" w:hAnsi="Arial" w:cs="Arial"/>
                <w:color w:val="000000"/>
                <w:sz w:val="16"/>
                <w:szCs w:val="16"/>
                <w:lang w:eastAsia="en-GB"/>
              </w:rPr>
              <w:t>mmol</w:t>
            </w:r>
            <w:proofErr w:type="spellEnd"/>
            <w:r w:rsidRPr="004408D7">
              <w:rPr>
                <w:rFonts w:ascii="Arial" w:eastAsia="Times New Roman" w:hAnsi="Arial" w:cs="Arial"/>
                <w:color w:val="000000"/>
                <w:sz w:val="16"/>
                <w:szCs w:val="16"/>
                <w:lang w:eastAsia="en-GB"/>
              </w:rPr>
              <w:t>/l)</w:t>
            </w:r>
          </w:p>
        </w:tc>
        <w:tc>
          <w:tcPr>
            <w:tcW w:w="777" w:type="dxa"/>
            <w:tcBorders>
              <w:top w:val="nil"/>
              <w:left w:val="nil"/>
              <w:bottom w:val="nil"/>
              <w:right w:val="nil"/>
            </w:tcBorders>
            <w:shd w:val="clear" w:color="auto" w:fill="auto"/>
            <w:noWrap/>
            <w:vAlign w:val="bottom"/>
            <w:hideMark/>
          </w:tcPr>
          <w:p w14:paraId="1FCE7080"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57</w:t>
            </w:r>
          </w:p>
        </w:tc>
        <w:tc>
          <w:tcPr>
            <w:tcW w:w="750" w:type="dxa"/>
            <w:tcBorders>
              <w:top w:val="nil"/>
              <w:left w:val="nil"/>
              <w:bottom w:val="nil"/>
              <w:right w:val="nil"/>
            </w:tcBorders>
            <w:shd w:val="clear" w:color="auto" w:fill="auto"/>
            <w:noWrap/>
            <w:vAlign w:val="bottom"/>
            <w:hideMark/>
          </w:tcPr>
          <w:p w14:paraId="4DBEB4D1"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312207</w:t>
            </w:r>
          </w:p>
        </w:tc>
        <w:tc>
          <w:tcPr>
            <w:tcW w:w="1594" w:type="dxa"/>
            <w:tcBorders>
              <w:top w:val="nil"/>
              <w:left w:val="nil"/>
              <w:bottom w:val="nil"/>
              <w:right w:val="single" w:sz="4" w:space="0" w:color="auto"/>
            </w:tcBorders>
            <w:shd w:val="clear" w:color="auto" w:fill="auto"/>
            <w:noWrap/>
            <w:vAlign w:val="bottom"/>
            <w:hideMark/>
          </w:tcPr>
          <w:p w14:paraId="282B995B"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1.37 (0.38)</w:t>
            </w:r>
          </w:p>
        </w:tc>
        <w:tc>
          <w:tcPr>
            <w:tcW w:w="750" w:type="dxa"/>
            <w:tcBorders>
              <w:top w:val="nil"/>
              <w:left w:val="nil"/>
              <w:bottom w:val="nil"/>
              <w:right w:val="nil"/>
            </w:tcBorders>
            <w:shd w:val="clear" w:color="auto" w:fill="auto"/>
            <w:noWrap/>
            <w:vAlign w:val="bottom"/>
            <w:hideMark/>
          </w:tcPr>
          <w:p w14:paraId="2BA71353"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c>
          <w:tcPr>
            <w:tcW w:w="1564" w:type="dxa"/>
            <w:tcBorders>
              <w:top w:val="nil"/>
              <w:left w:val="nil"/>
              <w:bottom w:val="nil"/>
              <w:right w:val="nil"/>
            </w:tcBorders>
            <w:shd w:val="clear" w:color="auto" w:fill="auto"/>
            <w:noWrap/>
            <w:vAlign w:val="bottom"/>
            <w:hideMark/>
          </w:tcPr>
          <w:p w14:paraId="439D13C5"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r>
      <w:tr w:rsidR="00AE570B" w:rsidRPr="004408D7" w14:paraId="110BE94B" w14:textId="77777777" w:rsidTr="00D25E14">
        <w:trPr>
          <w:trHeight w:val="225"/>
        </w:trPr>
        <w:tc>
          <w:tcPr>
            <w:tcW w:w="3580" w:type="dxa"/>
            <w:tcBorders>
              <w:top w:val="nil"/>
              <w:left w:val="nil"/>
              <w:bottom w:val="nil"/>
              <w:right w:val="nil"/>
            </w:tcBorders>
            <w:shd w:val="clear" w:color="auto" w:fill="auto"/>
            <w:noWrap/>
            <w:vAlign w:val="bottom"/>
            <w:hideMark/>
          </w:tcPr>
          <w:p w14:paraId="7DA838F1"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Log Triglycerides (</w:t>
            </w:r>
            <w:proofErr w:type="spellStart"/>
            <w:r w:rsidRPr="004408D7">
              <w:rPr>
                <w:rFonts w:ascii="Arial" w:eastAsia="Times New Roman" w:hAnsi="Arial" w:cs="Arial"/>
                <w:color w:val="000000"/>
                <w:sz w:val="16"/>
                <w:szCs w:val="16"/>
                <w:lang w:eastAsia="en-GB"/>
              </w:rPr>
              <w:t>mmol</w:t>
            </w:r>
            <w:proofErr w:type="spellEnd"/>
            <w:r w:rsidRPr="004408D7">
              <w:rPr>
                <w:rFonts w:ascii="Arial" w:eastAsia="Times New Roman" w:hAnsi="Arial" w:cs="Arial"/>
                <w:color w:val="000000"/>
                <w:sz w:val="16"/>
                <w:szCs w:val="16"/>
                <w:lang w:eastAsia="en-GB"/>
              </w:rPr>
              <w:t>/l)</w:t>
            </w:r>
          </w:p>
        </w:tc>
        <w:tc>
          <w:tcPr>
            <w:tcW w:w="777" w:type="dxa"/>
            <w:tcBorders>
              <w:top w:val="nil"/>
              <w:left w:val="nil"/>
              <w:bottom w:val="nil"/>
              <w:right w:val="nil"/>
            </w:tcBorders>
            <w:shd w:val="clear" w:color="auto" w:fill="auto"/>
            <w:noWrap/>
            <w:vAlign w:val="bottom"/>
            <w:hideMark/>
          </w:tcPr>
          <w:p w14:paraId="399D718F"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56</w:t>
            </w:r>
          </w:p>
        </w:tc>
        <w:tc>
          <w:tcPr>
            <w:tcW w:w="750" w:type="dxa"/>
            <w:tcBorders>
              <w:top w:val="nil"/>
              <w:left w:val="nil"/>
              <w:bottom w:val="nil"/>
              <w:right w:val="nil"/>
            </w:tcBorders>
            <w:shd w:val="clear" w:color="auto" w:fill="auto"/>
            <w:noWrap/>
            <w:vAlign w:val="bottom"/>
            <w:hideMark/>
          </w:tcPr>
          <w:p w14:paraId="681A461A"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322096</w:t>
            </w:r>
          </w:p>
        </w:tc>
        <w:tc>
          <w:tcPr>
            <w:tcW w:w="1594" w:type="dxa"/>
            <w:tcBorders>
              <w:top w:val="nil"/>
              <w:left w:val="nil"/>
              <w:bottom w:val="nil"/>
              <w:right w:val="single" w:sz="4" w:space="0" w:color="auto"/>
            </w:tcBorders>
            <w:shd w:val="clear" w:color="auto" w:fill="auto"/>
            <w:noWrap/>
            <w:vAlign w:val="bottom"/>
            <w:hideMark/>
          </w:tcPr>
          <w:p w14:paraId="53003467"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0.30 (0.53)</w:t>
            </w:r>
          </w:p>
        </w:tc>
        <w:tc>
          <w:tcPr>
            <w:tcW w:w="750" w:type="dxa"/>
            <w:tcBorders>
              <w:top w:val="nil"/>
              <w:left w:val="nil"/>
              <w:bottom w:val="nil"/>
              <w:right w:val="nil"/>
            </w:tcBorders>
            <w:shd w:val="clear" w:color="auto" w:fill="auto"/>
            <w:noWrap/>
            <w:vAlign w:val="bottom"/>
            <w:hideMark/>
          </w:tcPr>
          <w:p w14:paraId="49E72EE8"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c>
          <w:tcPr>
            <w:tcW w:w="1564" w:type="dxa"/>
            <w:tcBorders>
              <w:top w:val="nil"/>
              <w:left w:val="nil"/>
              <w:bottom w:val="nil"/>
              <w:right w:val="nil"/>
            </w:tcBorders>
            <w:shd w:val="clear" w:color="auto" w:fill="auto"/>
            <w:noWrap/>
            <w:vAlign w:val="bottom"/>
            <w:hideMark/>
          </w:tcPr>
          <w:p w14:paraId="44FF4BCE"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r>
      <w:tr w:rsidR="00AE570B" w:rsidRPr="004408D7" w14:paraId="3118305D" w14:textId="77777777" w:rsidTr="00D25E14">
        <w:trPr>
          <w:trHeight w:val="225"/>
        </w:trPr>
        <w:tc>
          <w:tcPr>
            <w:tcW w:w="3580" w:type="dxa"/>
            <w:tcBorders>
              <w:top w:val="nil"/>
              <w:left w:val="nil"/>
              <w:bottom w:val="nil"/>
              <w:right w:val="nil"/>
            </w:tcBorders>
            <w:shd w:val="clear" w:color="auto" w:fill="auto"/>
            <w:noWrap/>
            <w:vAlign w:val="bottom"/>
            <w:hideMark/>
          </w:tcPr>
          <w:p w14:paraId="1101925A" w14:textId="77777777" w:rsidR="00AE570B" w:rsidRPr="004408D7" w:rsidRDefault="00AE570B" w:rsidP="00D25E14">
            <w:pPr>
              <w:spacing w:after="0" w:line="240" w:lineRule="auto"/>
              <w:rPr>
                <w:rFonts w:ascii="Arial" w:eastAsia="Times New Roman" w:hAnsi="Arial" w:cs="Arial"/>
                <w:color w:val="000000"/>
                <w:sz w:val="16"/>
                <w:szCs w:val="16"/>
                <w:lang w:eastAsia="en-GB"/>
              </w:rPr>
            </w:pPr>
            <w:proofErr w:type="spellStart"/>
            <w:r w:rsidRPr="004408D7">
              <w:rPr>
                <w:rFonts w:ascii="Arial" w:eastAsia="Times New Roman" w:hAnsi="Arial" w:cs="Arial"/>
                <w:color w:val="000000"/>
                <w:sz w:val="16"/>
                <w:szCs w:val="16"/>
                <w:lang w:eastAsia="en-GB"/>
              </w:rPr>
              <w:t>Apolipoprotein</w:t>
            </w:r>
            <w:proofErr w:type="spellEnd"/>
            <w:r w:rsidRPr="004408D7">
              <w:rPr>
                <w:rFonts w:ascii="Arial" w:eastAsia="Times New Roman" w:hAnsi="Arial" w:cs="Arial"/>
                <w:color w:val="000000"/>
                <w:sz w:val="16"/>
                <w:szCs w:val="16"/>
                <w:lang w:eastAsia="en-GB"/>
              </w:rPr>
              <w:t xml:space="preserve"> B (g/l)</w:t>
            </w:r>
          </w:p>
        </w:tc>
        <w:tc>
          <w:tcPr>
            <w:tcW w:w="777" w:type="dxa"/>
            <w:tcBorders>
              <w:top w:val="nil"/>
              <w:left w:val="nil"/>
              <w:bottom w:val="nil"/>
              <w:right w:val="nil"/>
            </w:tcBorders>
            <w:shd w:val="clear" w:color="auto" w:fill="auto"/>
            <w:noWrap/>
            <w:vAlign w:val="bottom"/>
            <w:hideMark/>
          </w:tcPr>
          <w:p w14:paraId="045851B4"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20</w:t>
            </w:r>
          </w:p>
        </w:tc>
        <w:tc>
          <w:tcPr>
            <w:tcW w:w="750" w:type="dxa"/>
            <w:tcBorders>
              <w:top w:val="nil"/>
              <w:left w:val="nil"/>
              <w:bottom w:val="nil"/>
              <w:right w:val="nil"/>
            </w:tcBorders>
            <w:shd w:val="clear" w:color="auto" w:fill="auto"/>
            <w:noWrap/>
            <w:vAlign w:val="bottom"/>
            <w:hideMark/>
          </w:tcPr>
          <w:p w14:paraId="4B43130C"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80712</w:t>
            </w:r>
          </w:p>
        </w:tc>
        <w:tc>
          <w:tcPr>
            <w:tcW w:w="1594" w:type="dxa"/>
            <w:tcBorders>
              <w:top w:val="nil"/>
              <w:left w:val="nil"/>
              <w:bottom w:val="nil"/>
              <w:right w:val="single" w:sz="4" w:space="0" w:color="auto"/>
            </w:tcBorders>
            <w:shd w:val="clear" w:color="auto" w:fill="auto"/>
            <w:noWrap/>
            <w:vAlign w:val="bottom"/>
            <w:hideMark/>
          </w:tcPr>
          <w:p w14:paraId="673E9716"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1.03 (0.29)</w:t>
            </w:r>
          </w:p>
        </w:tc>
        <w:tc>
          <w:tcPr>
            <w:tcW w:w="750" w:type="dxa"/>
            <w:tcBorders>
              <w:top w:val="nil"/>
              <w:left w:val="nil"/>
              <w:bottom w:val="nil"/>
              <w:right w:val="nil"/>
            </w:tcBorders>
            <w:shd w:val="clear" w:color="auto" w:fill="auto"/>
            <w:noWrap/>
            <w:vAlign w:val="bottom"/>
            <w:hideMark/>
          </w:tcPr>
          <w:p w14:paraId="67371E20"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c>
          <w:tcPr>
            <w:tcW w:w="1564" w:type="dxa"/>
            <w:tcBorders>
              <w:top w:val="nil"/>
              <w:left w:val="nil"/>
              <w:bottom w:val="nil"/>
              <w:right w:val="nil"/>
            </w:tcBorders>
            <w:shd w:val="clear" w:color="auto" w:fill="auto"/>
            <w:noWrap/>
            <w:vAlign w:val="bottom"/>
            <w:hideMark/>
          </w:tcPr>
          <w:p w14:paraId="488BAA7C"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r>
      <w:tr w:rsidR="00AE570B" w:rsidRPr="004408D7" w14:paraId="171482B8" w14:textId="77777777" w:rsidTr="00D25E14">
        <w:trPr>
          <w:trHeight w:val="225"/>
        </w:trPr>
        <w:tc>
          <w:tcPr>
            <w:tcW w:w="3580" w:type="dxa"/>
            <w:tcBorders>
              <w:top w:val="nil"/>
              <w:left w:val="nil"/>
              <w:bottom w:val="nil"/>
              <w:right w:val="nil"/>
            </w:tcBorders>
            <w:shd w:val="clear" w:color="auto" w:fill="auto"/>
            <w:noWrap/>
            <w:vAlign w:val="bottom"/>
            <w:hideMark/>
          </w:tcPr>
          <w:p w14:paraId="0804270C" w14:textId="77777777" w:rsidR="00AE570B" w:rsidRPr="004408D7" w:rsidRDefault="00AE570B" w:rsidP="00D25E14">
            <w:pPr>
              <w:spacing w:after="0" w:line="240" w:lineRule="auto"/>
              <w:rPr>
                <w:rFonts w:ascii="Arial" w:eastAsia="Times New Roman" w:hAnsi="Arial" w:cs="Arial"/>
                <w:color w:val="000000"/>
                <w:sz w:val="16"/>
                <w:szCs w:val="16"/>
                <w:lang w:eastAsia="en-GB"/>
              </w:rPr>
            </w:pPr>
            <w:proofErr w:type="spellStart"/>
            <w:r w:rsidRPr="004408D7">
              <w:rPr>
                <w:rFonts w:ascii="Arial" w:eastAsia="Times New Roman" w:hAnsi="Arial" w:cs="Arial"/>
                <w:color w:val="000000"/>
                <w:sz w:val="16"/>
                <w:szCs w:val="16"/>
                <w:lang w:eastAsia="en-GB"/>
              </w:rPr>
              <w:t>Apolipoprotein</w:t>
            </w:r>
            <w:proofErr w:type="spellEnd"/>
            <w:r w:rsidRPr="004408D7">
              <w:rPr>
                <w:rFonts w:ascii="Arial" w:eastAsia="Times New Roman" w:hAnsi="Arial" w:cs="Arial"/>
                <w:color w:val="000000"/>
                <w:sz w:val="16"/>
                <w:szCs w:val="16"/>
                <w:lang w:eastAsia="en-GB"/>
              </w:rPr>
              <w:t xml:space="preserve"> A1 (g/l)</w:t>
            </w:r>
          </w:p>
        </w:tc>
        <w:tc>
          <w:tcPr>
            <w:tcW w:w="777" w:type="dxa"/>
            <w:tcBorders>
              <w:top w:val="nil"/>
              <w:left w:val="nil"/>
              <w:bottom w:val="nil"/>
              <w:right w:val="nil"/>
            </w:tcBorders>
            <w:shd w:val="clear" w:color="auto" w:fill="auto"/>
            <w:noWrap/>
            <w:vAlign w:val="bottom"/>
            <w:hideMark/>
          </w:tcPr>
          <w:p w14:paraId="225AA0DF"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20</w:t>
            </w:r>
          </w:p>
        </w:tc>
        <w:tc>
          <w:tcPr>
            <w:tcW w:w="750" w:type="dxa"/>
            <w:tcBorders>
              <w:top w:val="nil"/>
              <w:left w:val="nil"/>
              <w:bottom w:val="nil"/>
              <w:right w:val="nil"/>
            </w:tcBorders>
            <w:shd w:val="clear" w:color="auto" w:fill="auto"/>
            <w:noWrap/>
            <w:vAlign w:val="bottom"/>
            <w:hideMark/>
          </w:tcPr>
          <w:p w14:paraId="09DA569E"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84483</w:t>
            </w:r>
          </w:p>
        </w:tc>
        <w:tc>
          <w:tcPr>
            <w:tcW w:w="1594" w:type="dxa"/>
            <w:tcBorders>
              <w:top w:val="nil"/>
              <w:left w:val="nil"/>
              <w:bottom w:val="nil"/>
              <w:right w:val="single" w:sz="4" w:space="0" w:color="auto"/>
            </w:tcBorders>
            <w:shd w:val="clear" w:color="auto" w:fill="auto"/>
            <w:noWrap/>
            <w:vAlign w:val="bottom"/>
            <w:hideMark/>
          </w:tcPr>
          <w:p w14:paraId="1839A971"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1.37 (0.33)</w:t>
            </w:r>
          </w:p>
        </w:tc>
        <w:tc>
          <w:tcPr>
            <w:tcW w:w="750" w:type="dxa"/>
            <w:tcBorders>
              <w:top w:val="nil"/>
              <w:left w:val="nil"/>
              <w:bottom w:val="nil"/>
              <w:right w:val="nil"/>
            </w:tcBorders>
            <w:shd w:val="clear" w:color="auto" w:fill="auto"/>
            <w:noWrap/>
            <w:vAlign w:val="bottom"/>
            <w:hideMark/>
          </w:tcPr>
          <w:p w14:paraId="772616CF"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c>
          <w:tcPr>
            <w:tcW w:w="1564" w:type="dxa"/>
            <w:tcBorders>
              <w:top w:val="nil"/>
              <w:left w:val="nil"/>
              <w:bottom w:val="nil"/>
              <w:right w:val="nil"/>
            </w:tcBorders>
            <w:shd w:val="clear" w:color="auto" w:fill="auto"/>
            <w:noWrap/>
            <w:vAlign w:val="bottom"/>
            <w:hideMark/>
          </w:tcPr>
          <w:p w14:paraId="0B45FD56"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r>
      <w:tr w:rsidR="00AE570B" w:rsidRPr="004408D7" w14:paraId="207B746D" w14:textId="77777777" w:rsidTr="00D25E14">
        <w:trPr>
          <w:trHeight w:val="225"/>
        </w:trPr>
        <w:tc>
          <w:tcPr>
            <w:tcW w:w="3580" w:type="dxa"/>
            <w:tcBorders>
              <w:top w:val="nil"/>
              <w:left w:val="nil"/>
              <w:bottom w:val="nil"/>
              <w:right w:val="nil"/>
            </w:tcBorders>
            <w:shd w:val="clear" w:color="auto" w:fill="auto"/>
            <w:noWrap/>
            <w:vAlign w:val="bottom"/>
            <w:hideMark/>
          </w:tcPr>
          <w:p w14:paraId="08E78259"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 xml:space="preserve">Log </w:t>
            </w:r>
            <w:proofErr w:type="spellStart"/>
            <w:r w:rsidRPr="004408D7">
              <w:rPr>
                <w:rFonts w:ascii="Arial" w:eastAsia="Times New Roman" w:hAnsi="Arial" w:cs="Arial"/>
                <w:color w:val="000000"/>
                <w:sz w:val="16"/>
                <w:szCs w:val="16"/>
                <w:lang w:eastAsia="en-GB"/>
              </w:rPr>
              <w:t>Lp</w:t>
            </w:r>
            <w:proofErr w:type="spellEnd"/>
            <w:r w:rsidRPr="004408D7">
              <w:rPr>
                <w:rFonts w:ascii="Arial" w:eastAsia="Times New Roman" w:hAnsi="Arial" w:cs="Arial"/>
                <w:color w:val="000000"/>
                <w:sz w:val="16"/>
                <w:szCs w:val="16"/>
                <w:lang w:eastAsia="en-GB"/>
              </w:rPr>
              <w:t>(a) (mg/dl)</w:t>
            </w:r>
          </w:p>
        </w:tc>
        <w:tc>
          <w:tcPr>
            <w:tcW w:w="777" w:type="dxa"/>
            <w:tcBorders>
              <w:top w:val="nil"/>
              <w:left w:val="nil"/>
              <w:bottom w:val="nil"/>
              <w:right w:val="nil"/>
            </w:tcBorders>
            <w:shd w:val="clear" w:color="auto" w:fill="auto"/>
            <w:noWrap/>
            <w:vAlign w:val="bottom"/>
            <w:hideMark/>
          </w:tcPr>
          <w:p w14:paraId="348037F8"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18</w:t>
            </w:r>
          </w:p>
        </w:tc>
        <w:tc>
          <w:tcPr>
            <w:tcW w:w="750" w:type="dxa"/>
            <w:tcBorders>
              <w:top w:val="nil"/>
              <w:left w:val="nil"/>
              <w:bottom w:val="nil"/>
              <w:right w:val="nil"/>
            </w:tcBorders>
            <w:shd w:val="clear" w:color="auto" w:fill="auto"/>
            <w:noWrap/>
            <w:vAlign w:val="bottom"/>
            <w:hideMark/>
          </w:tcPr>
          <w:p w14:paraId="35F0024E"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66382</w:t>
            </w:r>
          </w:p>
        </w:tc>
        <w:tc>
          <w:tcPr>
            <w:tcW w:w="1594" w:type="dxa"/>
            <w:tcBorders>
              <w:top w:val="nil"/>
              <w:left w:val="nil"/>
              <w:bottom w:val="nil"/>
              <w:right w:val="single" w:sz="4" w:space="0" w:color="auto"/>
            </w:tcBorders>
            <w:shd w:val="clear" w:color="auto" w:fill="auto"/>
            <w:noWrap/>
            <w:vAlign w:val="bottom"/>
            <w:hideMark/>
          </w:tcPr>
          <w:p w14:paraId="539542AD"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2.20 (1.20)</w:t>
            </w:r>
          </w:p>
        </w:tc>
        <w:tc>
          <w:tcPr>
            <w:tcW w:w="750" w:type="dxa"/>
            <w:tcBorders>
              <w:top w:val="nil"/>
              <w:left w:val="nil"/>
              <w:bottom w:val="nil"/>
              <w:right w:val="nil"/>
            </w:tcBorders>
            <w:shd w:val="clear" w:color="auto" w:fill="auto"/>
            <w:noWrap/>
            <w:vAlign w:val="bottom"/>
            <w:hideMark/>
          </w:tcPr>
          <w:p w14:paraId="202BC69C"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c>
          <w:tcPr>
            <w:tcW w:w="1564" w:type="dxa"/>
            <w:tcBorders>
              <w:top w:val="nil"/>
              <w:left w:val="nil"/>
              <w:bottom w:val="nil"/>
              <w:right w:val="nil"/>
            </w:tcBorders>
            <w:shd w:val="clear" w:color="auto" w:fill="auto"/>
            <w:noWrap/>
            <w:vAlign w:val="bottom"/>
            <w:hideMark/>
          </w:tcPr>
          <w:p w14:paraId="4A6F0764"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r>
      <w:tr w:rsidR="00AE570B" w:rsidRPr="004408D7" w14:paraId="6D94545F" w14:textId="77777777" w:rsidTr="00D25E14">
        <w:trPr>
          <w:trHeight w:val="225"/>
        </w:trPr>
        <w:tc>
          <w:tcPr>
            <w:tcW w:w="3580" w:type="dxa"/>
            <w:tcBorders>
              <w:top w:val="nil"/>
              <w:left w:val="nil"/>
              <w:bottom w:val="nil"/>
              <w:right w:val="nil"/>
            </w:tcBorders>
            <w:shd w:val="clear" w:color="auto" w:fill="auto"/>
            <w:noWrap/>
            <w:vAlign w:val="bottom"/>
            <w:hideMark/>
          </w:tcPr>
          <w:p w14:paraId="3B2E3F0F" w14:textId="77777777" w:rsidR="00AE570B" w:rsidRPr="004408D7" w:rsidRDefault="00AE570B" w:rsidP="00D25E14">
            <w:pPr>
              <w:spacing w:after="0" w:line="240" w:lineRule="auto"/>
              <w:rPr>
                <w:rFonts w:ascii="Arial" w:eastAsia="Times New Roman" w:hAnsi="Arial" w:cs="Arial"/>
                <w:b/>
                <w:bCs/>
                <w:color w:val="000000"/>
                <w:sz w:val="16"/>
                <w:szCs w:val="16"/>
                <w:lang w:eastAsia="en-GB"/>
              </w:rPr>
            </w:pPr>
            <w:r w:rsidRPr="004408D7">
              <w:rPr>
                <w:rFonts w:ascii="Arial" w:eastAsia="Times New Roman" w:hAnsi="Arial" w:cs="Arial"/>
                <w:b/>
                <w:bCs/>
                <w:color w:val="000000"/>
                <w:sz w:val="16"/>
                <w:szCs w:val="16"/>
                <w:lang w:eastAsia="en-GB"/>
              </w:rPr>
              <w:t>Metabolic and inflammatory markers</w:t>
            </w:r>
          </w:p>
        </w:tc>
        <w:tc>
          <w:tcPr>
            <w:tcW w:w="777" w:type="dxa"/>
            <w:tcBorders>
              <w:top w:val="nil"/>
              <w:left w:val="nil"/>
              <w:bottom w:val="nil"/>
              <w:right w:val="nil"/>
            </w:tcBorders>
            <w:shd w:val="clear" w:color="auto" w:fill="auto"/>
            <w:noWrap/>
            <w:vAlign w:val="bottom"/>
            <w:hideMark/>
          </w:tcPr>
          <w:p w14:paraId="7835E488" w14:textId="77777777" w:rsidR="00AE570B" w:rsidRDefault="00AE570B" w:rsidP="00D25E14">
            <w:pPr>
              <w:spacing w:after="0" w:line="240" w:lineRule="auto"/>
              <w:jc w:val="center"/>
              <w:rPr>
                <w:rFonts w:ascii="Arial" w:hAnsi="Arial" w:cs="Arial"/>
                <w:color w:val="000000"/>
                <w:sz w:val="16"/>
                <w:szCs w:val="16"/>
              </w:rPr>
            </w:pPr>
          </w:p>
        </w:tc>
        <w:tc>
          <w:tcPr>
            <w:tcW w:w="750" w:type="dxa"/>
            <w:tcBorders>
              <w:top w:val="nil"/>
              <w:left w:val="nil"/>
              <w:bottom w:val="nil"/>
              <w:right w:val="nil"/>
            </w:tcBorders>
            <w:shd w:val="clear" w:color="auto" w:fill="auto"/>
            <w:noWrap/>
            <w:vAlign w:val="bottom"/>
            <w:hideMark/>
          </w:tcPr>
          <w:p w14:paraId="468D3D8D" w14:textId="77777777" w:rsidR="00AE570B" w:rsidRDefault="00AE570B" w:rsidP="00D25E14">
            <w:pPr>
              <w:spacing w:after="0" w:line="240" w:lineRule="auto"/>
              <w:jc w:val="center"/>
              <w:rPr>
                <w:rFonts w:ascii="Arial" w:hAnsi="Arial" w:cs="Arial"/>
                <w:color w:val="000000"/>
                <w:sz w:val="16"/>
                <w:szCs w:val="16"/>
              </w:rPr>
            </w:pPr>
          </w:p>
        </w:tc>
        <w:tc>
          <w:tcPr>
            <w:tcW w:w="1594" w:type="dxa"/>
            <w:tcBorders>
              <w:top w:val="nil"/>
              <w:left w:val="nil"/>
              <w:bottom w:val="nil"/>
              <w:right w:val="single" w:sz="4" w:space="0" w:color="auto"/>
            </w:tcBorders>
            <w:shd w:val="clear" w:color="auto" w:fill="auto"/>
            <w:noWrap/>
            <w:vAlign w:val="bottom"/>
            <w:hideMark/>
          </w:tcPr>
          <w:p w14:paraId="337F25B6"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 </w:t>
            </w:r>
          </w:p>
        </w:tc>
        <w:tc>
          <w:tcPr>
            <w:tcW w:w="750" w:type="dxa"/>
            <w:tcBorders>
              <w:top w:val="nil"/>
              <w:left w:val="nil"/>
              <w:bottom w:val="nil"/>
              <w:right w:val="nil"/>
            </w:tcBorders>
            <w:shd w:val="clear" w:color="auto" w:fill="auto"/>
            <w:noWrap/>
            <w:vAlign w:val="bottom"/>
            <w:hideMark/>
          </w:tcPr>
          <w:p w14:paraId="2FD688A4" w14:textId="77777777" w:rsidR="00AE570B" w:rsidRDefault="00AE570B" w:rsidP="00D25E14">
            <w:pPr>
              <w:spacing w:after="0" w:line="240" w:lineRule="auto"/>
              <w:jc w:val="center"/>
              <w:rPr>
                <w:rFonts w:ascii="Arial" w:hAnsi="Arial" w:cs="Arial"/>
                <w:color w:val="000000"/>
                <w:sz w:val="16"/>
                <w:szCs w:val="16"/>
              </w:rPr>
            </w:pPr>
          </w:p>
        </w:tc>
        <w:tc>
          <w:tcPr>
            <w:tcW w:w="1564" w:type="dxa"/>
            <w:tcBorders>
              <w:top w:val="nil"/>
              <w:left w:val="nil"/>
              <w:bottom w:val="nil"/>
              <w:right w:val="nil"/>
            </w:tcBorders>
            <w:shd w:val="clear" w:color="auto" w:fill="auto"/>
            <w:noWrap/>
            <w:vAlign w:val="bottom"/>
            <w:hideMark/>
          </w:tcPr>
          <w:p w14:paraId="5444C708" w14:textId="77777777" w:rsidR="00AE570B" w:rsidRDefault="00AE570B" w:rsidP="00D25E14">
            <w:pPr>
              <w:spacing w:after="0" w:line="240" w:lineRule="auto"/>
              <w:jc w:val="center"/>
              <w:rPr>
                <w:rFonts w:ascii="Arial" w:hAnsi="Arial" w:cs="Arial"/>
                <w:color w:val="000000"/>
                <w:sz w:val="16"/>
                <w:szCs w:val="16"/>
              </w:rPr>
            </w:pPr>
          </w:p>
        </w:tc>
      </w:tr>
      <w:tr w:rsidR="00AE570B" w:rsidRPr="004408D7" w14:paraId="31F505D0" w14:textId="77777777" w:rsidTr="00D25E14">
        <w:trPr>
          <w:trHeight w:val="225"/>
        </w:trPr>
        <w:tc>
          <w:tcPr>
            <w:tcW w:w="3580" w:type="dxa"/>
            <w:tcBorders>
              <w:top w:val="nil"/>
              <w:left w:val="nil"/>
              <w:bottom w:val="nil"/>
              <w:right w:val="nil"/>
            </w:tcBorders>
            <w:shd w:val="clear" w:color="auto" w:fill="auto"/>
            <w:noWrap/>
            <w:vAlign w:val="bottom"/>
            <w:hideMark/>
          </w:tcPr>
          <w:p w14:paraId="6E75B1E0"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Fasting glucose (</w:t>
            </w:r>
            <w:proofErr w:type="spellStart"/>
            <w:r w:rsidRPr="004408D7">
              <w:rPr>
                <w:rFonts w:ascii="Arial" w:eastAsia="Times New Roman" w:hAnsi="Arial" w:cs="Arial"/>
                <w:color w:val="000000"/>
                <w:sz w:val="16"/>
                <w:szCs w:val="16"/>
                <w:lang w:eastAsia="en-GB"/>
              </w:rPr>
              <w:t>mmol</w:t>
            </w:r>
            <w:proofErr w:type="spellEnd"/>
            <w:r w:rsidRPr="004408D7">
              <w:rPr>
                <w:rFonts w:ascii="Arial" w:eastAsia="Times New Roman" w:hAnsi="Arial" w:cs="Arial"/>
                <w:color w:val="000000"/>
                <w:sz w:val="16"/>
                <w:szCs w:val="16"/>
                <w:lang w:eastAsia="en-GB"/>
              </w:rPr>
              <w:t>/l)</w:t>
            </w:r>
          </w:p>
        </w:tc>
        <w:tc>
          <w:tcPr>
            <w:tcW w:w="777" w:type="dxa"/>
            <w:tcBorders>
              <w:top w:val="nil"/>
              <w:left w:val="nil"/>
              <w:bottom w:val="nil"/>
              <w:right w:val="nil"/>
            </w:tcBorders>
            <w:shd w:val="clear" w:color="auto" w:fill="auto"/>
            <w:noWrap/>
            <w:vAlign w:val="bottom"/>
            <w:hideMark/>
          </w:tcPr>
          <w:p w14:paraId="3435D7D6"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33</w:t>
            </w:r>
          </w:p>
        </w:tc>
        <w:tc>
          <w:tcPr>
            <w:tcW w:w="750" w:type="dxa"/>
            <w:tcBorders>
              <w:top w:val="nil"/>
              <w:left w:val="nil"/>
              <w:bottom w:val="nil"/>
              <w:right w:val="nil"/>
            </w:tcBorders>
            <w:shd w:val="clear" w:color="auto" w:fill="auto"/>
            <w:noWrap/>
            <w:vAlign w:val="bottom"/>
            <w:hideMark/>
          </w:tcPr>
          <w:p w14:paraId="10A5F128"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130322</w:t>
            </w:r>
          </w:p>
        </w:tc>
        <w:tc>
          <w:tcPr>
            <w:tcW w:w="1594" w:type="dxa"/>
            <w:tcBorders>
              <w:top w:val="nil"/>
              <w:left w:val="nil"/>
              <w:bottom w:val="nil"/>
              <w:right w:val="single" w:sz="4" w:space="0" w:color="auto"/>
            </w:tcBorders>
            <w:shd w:val="clear" w:color="auto" w:fill="auto"/>
            <w:noWrap/>
            <w:vAlign w:val="bottom"/>
            <w:hideMark/>
          </w:tcPr>
          <w:p w14:paraId="492138CA"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4.91 (1.35)</w:t>
            </w:r>
          </w:p>
        </w:tc>
        <w:tc>
          <w:tcPr>
            <w:tcW w:w="750" w:type="dxa"/>
            <w:tcBorders>
              <w:top w:val="nil"/>
              <w:left w:val="nil"/>
              <w:bottom w:val="nil"/>
              <w:right w:val="nil"/>
            </w:tcBorders>
            <w:shd w:val="clear" w:color="auto" w:fill="auto"/>
            <w:noWrap/>
            <w:vAlign w:val="bottom"/>
            <w:hideMark/>
          </w:tcPr>
          <w:p w14:paraId="1A8C6C23"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c>
          <w:tcPr>
            <w:tcW w:w="1564" w:type="dxa"/>
            <w:tcBorders>
              <w:top w:val="nil"/>
              <w:left w:val="nil"/>
              <w:bottom w:val="nil"/>
              <w:right w:val="nil"/>
            </w:tcBorders>
            <w:shd w:val="clear" w:color="auto" w:fill="auto"/>
            <w:noWrap/>
            <w:vAlign w:val="bottom"/>
            <w:hideMark/>
          </w:tcPr>
          <w:p w14:paraId="181D2A86"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r>
      <w:tr w:rsidR="00AE570B" w:rsidRPr="004408D7" w14:paraId="0B9F2D27" w14:textId="77777777" w:rsidTr="00D25E14">
        <w:trPr>
          <w:trHeight w:val="225"/>
        </w:trPr>
        <w:tc>
          <w:tcPr>
            <w:tcW w:w="3580" w:type="dxa"/>
            <w:tcBorders>
              <w:top w:val="nil"/>
              <w:left w:val="nil"/>
              <w:bottom w:val="nil"/>
              <w:right w:val="nil"/>
            </w:tcBorders>
            <w:shd w:val="clear" w:color="auto" w:fill="auto"/>
            <w:noWrap/>
            <w:vAlign w:val="bottom"/>
            <w:hideMark/>
          </w:tcPr>
          <w:p w14:paraId="1FECB9B5"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Log CRP (mg/l)</w:t>
            </w:r>
          </w:p>
        </w:tc>
        <w:tc>
          <w:tcPr>
            <w:tcW w:w="777" w:type="dxa"/>
            <w:tcBorders>
              <w:top w:val="nil"/>
              <w:left w:val="nil"/>
              <w:bottom w:val="nil"/>
              <w:right w:val="nil"/>
            </w:tcBorders>
            <w:shd w:val="clear" w:color="auto" w:fill="auto"/>
            <w:noWrap/>
            <w:vAlign w:val="bottom"/>
            <w:hideMark/>
          </w:tcPr>
          <w:p w14:paraId="579D109F"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28</w:t>
            </w:r>
          </w:p>
        </w:tc>
        <w:tc>
          <w:tcPr>
            <w:tcW w:w="750" w:type="dxa"/>
            <w:tcBorders>
              <w:top w:val="nil"/>
              <w:left w:val="nil"/>
              <w:bottom w:val="nil"/>
              <w:right w:val="nil"/>
            </w:tcBorders>
            <w:shd w:val="clear" w:color="auto" w:fill="auto"/>
            <w:noWrap/>
            <w:vAlign w:val="bottom"/>
            <w:hideMark/>
          </w:tcPr>
          <w:p w14:paraId="3F93829F"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0855</w:t>
            </w:r>
          </w:p>
        </w:tc>
        <w:tc>
          <w:tcPr>
            <w:tcW w:w="1594" w:type="dxa"/>
            <w:tcBorders>
              <w:top w:val="nil"/>
              <w:left w:val="nil"/>
              <w:bottom w:val="nil"/>
              <w:right w:val="single" w:sz="4" w:space="0" w:color="auto"/>
            </w:tcBorders>
            <w:shd w:val="clear" w:color="auto" w:fill="auto"/>
            <w:noWrap/>
            <w:vAlign w:val="bottom"/>
            <w:hideMark/>
          </w:tcPr>
          <w:p w14:paraId="1906E5F4"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0.46 (1.07)</w:t>
            </w:r>
          </w:p>
        </w:tc>
        <w:tc>
          <w:tcPr>
            <w:tcW w:w="750" w:type="dxa"/>
            <w:tcBorders>
              <w:top w:val="nil"/>
              <w:left w:val="nil"/>
              <w:bottom w:val="nil"/>
              <w:right w:val="nil"/>
            </w:tcBorders>
            <w:shd w:val="clear" w:color="auto" w:fill="auto"/>
            <w:noWrap/>
            <w:vAlign w:val="bottom"/>
            <w:hideMark/>
          </w:tcPr>
          <w:p w14:paraId="38B09377"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c>
          <w:tcPr>
            <w:tcW w:w="1564" w:type="dxa"/>
            <w:tcBorders>
              <w:top w:val="nil"/>
              <w:left w:val="nil"/>
              <w:bottom w:val="nil"/>
              <w:right w:val="nil"/>
            </w:tcBorders>
            <w:shd w:val="clear" w:color="auto" w:fill="auto"/>
            <w:noWrap/>
            <w:vAlign w:val="bottom"/>
            <w:hideMark/>
          </w:tcPr>
          <w:p w14:paraId="6915FD31"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r>
      <w:tr w:rsidR="00AE570B" w:rsidRPr="004408D7" w14:paraId="6955D0DD" w14:textId="77777777" w:rsidTr="00D25E14">
        <w:trPr>
          <w:trHeight w:val="225"/>
        </w:trPr>
        <w:tc>
          <w:tcPr>
            <w:tcW w:w="3580" w:type="dxa"/>
            <w:tcBorders>
              <w:top w:val="nil"/>
              <w:left w:val="nil"/>
              <w:bottom w:val="nil"/>
              <w:right w:val="nil"/>
            </w:tcBorders>
            <w:shd w:val="clear" w:color="auto" w:fill="auto"/>
            <w:noWrap/>
            <w:vAlign w:val="bottom"/>
            <w:hideMark/>
          </w:tcPr>
          <w:p w14:paraId="7493D74E"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Fibrinogen (µ</w:t>
            </w:r>
            <w:proofErr w:type="spellStart"/>
            <w:r w:rsidRPr="004408D7">
              <w:rPr>
                <w:rFonts w:ascii="Arial" w:eastAsia="Times New Roman" w:hAnsi="Arial" w:cs="Arial"/>
                <w:color w:val="000000"/>
                <w:sz w:val="16"/>
                <w:szCs w:val="16"/>
                <w:lang w:eastAsia="en-GB"/>
              </w:rPr>
              <w:t>mol</w:t>
            </w:r>
            <w:proofErr w:type="spellEnd"/>
            <w:r w:rsidRPr="004408D7">
              <w:rPr>
                <w:rFonts w:ascii="Arial" w:eastAsia="Times New Roman" w:hAnsi="Arial" w:cs="Arial"/>
                <w:color w:val="000000"/>
                <w:sz w:val="16"/>
                <w:szCs w:val="16"/>
                <w:lang w:eastAsia="en-GB"/>
              </w:rPr>
              <w:t>/l)</w:t>
            </w:r>
          </w:p>
        </w:tc>
        <w:tc>
          <w:tcPr>
            <w:tcW w:w="777" w:type="dxa"/>
            <w:tcBorders>
              <w:top w:val="nil"/>
              <w:left w:val="nil"/>
              <w:bottom w:val="nil"/>
              <w:right w:val="nil"/>
            </w:tcBorders>
            <w:shd w:val="clear" w:color="auto" w:fill="auto"/>
            <w:noWrap/>
            <w:vAlign w:val="bottom"/>
            <w:hideMark/>
          </w:tcPr>
          <w:p w14:paraId="66B7B6A2"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29</w:t>
            </w:r>
          </w:p>
        </w:tc>
        <w:tc>
          <w:tcPr>
            <w:tcW w:w="750" w:type="dxa"/>
            <w:tcBorders>
              <w:top w:val="nil"/>
              <w:left w:val="nil"/>
              <w:bottom w:val="nil"/>
              <w:right w:val="nil"/>
            </w:tcBorders>
            <w:shd w:val="clear" w:color="auto" w:fill="auto"/>
            <w:noWrap/>
            <w:vAlign w:val="bottom"/>
            <w:hideMark/>
          </w:tcPr>
          <w:p w14:paraId="30E642E3"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115002</w:t>
            </w:r>
          </w:p>
        </w:tc>
        <w:tc>
          <w:tcPr>
            <w:tcW w:w="1594" w:type="dxa"/>
            <w:tcBorders>
              <w:top w:val="nil"/>
              <w:left w:val="nil"/>
              <w:bottom w:val="nil"/>
              <w:right w:val="single" w:sz="4" w:space="0" w:color="auto"/>
            </w:tcBorders>
            <w:shd w:val="clear" w:color="auto" w:fill="auto"/>
            <w:noWrap/>
            <w:vAlign w:val="bottom"/>
            <w:hideMark/>
          </w:tcPr>
          <w:p w14:paraId="0CA0D6BC"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09 (2.02)</w:t>
            </w:r>
          </w:p>
        </w:tc>
        <w:tc>
          <w:tcPr>
            <w:tcW w:w="750" w:type="dxa"/>
            <w:tcBorders>
              <w:top w:val="nil"/>
              <w:left w:val="nil"/>
              <w:bottom w:val="nil"/>
              <w:right w:val="nil"/>
            </w:tcBorders>
            <w:shd w:val="clear" w:color="auto" w:fill="auto"/>
            <w:noWrap/>
            <w:vAlign w:val="bottom"/>
            <w:hideMark/>
          </w:tcPr>
          <w:p w14:paraId="115A9CBA"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c>
          <w:tcPr>
            <w:tcW w:w="1564" w:type="dxa"/>
            <w:tcBorders>
              <w:top w:val="nil"/>
              <w:left w:val="nil"/>
              <w:bottom w:val="nil"/>
              <w:right w:val="nil"/>
            </w:tcBorders>
            <w:shd w:val="clear" w:color="auto" w:fill="auto"/>
            <w:noWrap/>
            <w:vAlign w:val="bottom"/>
            <w:hideMark/>
          </w:tcPr>
          <w:p w14:paraId="5C3B4869"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r>
      <w:tr w:rsidR="00AE570B" w:rsidRPr="004408D7" w14:paraId="3107D6B4" w14:textId="77777777" w:rsidTr="00D25E14">
        <w:trPr>
          <w:trHeight w:val="225"/>
        </w:trPr>
        <w:tc>
          <w:tcPr>
            <w:tcW w:w="3580" w:type="dxa"/>
            <w:tcBorders>
              <w:top w:val="nil"/>
              <w:left w:val="nil"/>
              <w:bottom w:val="single" w:sz="4" w:space="0" w:color="auto"/>
              <w:right w:val="nil"/>
            </w:tcBorders>
            <w:shd w:val="clear" w:color="auto" w:fill="auto"/>
            <w:noWrap/>
            <w:vAlign w:val="bottom"/>
            <w:hideMark/>
          </w:tcPr>
          <w:p w14:paraId="1C3A9DA2"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Albumin (g/l)</w:t>
            </w:r>
          </w:p>
        </w:tc>
        <w:tc>
          <w:tcPr>
            <w:tcW w:w="777" w:type="dxa"/>
            <w:tcBorders>
              <w:top w:val="nil"/>
              <w:left w:val="nil"/>
              <w:bottom w:val="single" w:sz="4" w:space="0" w:color="auto"/>
              <w:right w:val="nil"/>
            </w:tcBorders>
            <w:shd w:val="clear" w:color="auto" w:fill="auto"/>
            <w:noWrap/>
            <w:vAlign w:val="bottom"/>
            <w:hideMark/>
          </w:tcPr>
          <w:p w14:paraId="0FBE002F"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25</w:t>
            </w:r>
          </w:p>
        </w:tc>
        <w:tc>
          <w:tcPr>
            <w:tcW w:w="750" w:type="dxa"/>
            <w:tcBorders>
              <w:top w:val="nil"/>
              <w:left w:val="nil"/>
              <w:bottom w:val="single" w:sz="4" w:space="0" w:color="auto"/>
              <w:right w:val="nil"/>
            </w:tcBorders>
            <w:shd w:val="clear" w:color="auto" w:fill="auto"/>
            <w:noWrap/>
            <w:vAlign w:val="bottom"/>
            <w:hideMark/>
          </w:tcPr>
          <w:p w14:paraId="0719C49F"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115309</w:t>
            </w:r>
          </w:p>
        </w:tc>
        <w:tc>
          <w:tcPr>
            <w:tcW w:w="1594" w:type="dxa"/>
            <w:tcBorders>
              <w:top w:val="nil"/>
              <w:left w:val="nil"/>
              <w:bottom w:val="single" w:sz="4" w:space="0" w:color="auto"/>
              <w:right w:val="single" w:sz="4" w:space="0" w:color="auto"/>
            </w:tcBorders>
            <w:shd w:val="clear" w:color="auto" w:fill="auto"/>
            <w:noWrap/>
            <w:vAlign w:val="bottom"/>
            <w:hideMark/>
          </w:tcPr>
          <w:p w14:paraId="0298CE6C"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42.9 (3.9)</w:t>
            </w:r>
          </w:p>
        </w:tc>
        <w:tc>
          <w:tcPr>
            <w:tcW w:w="750" w:type="dxa"/>
            <w:tcBorders>
              <w:top w:val="nil"/>
              <w:left w:val="nil"/>
              <w:bottom w:val="single" w:sz="4" w:space="0" w:color="auto"/>
              <w:right w:val="nil"/>
            </w:tcBorders>
            <w:shd w:val="clear" w:color="auto" w:fill="auto"/>
            <w:noWrap/>
            <w:vAlign w:val="bottom"/>
            <w:hideMark/>
          </w:tcPr>
          <w:p w14:paraId="3B33C3BA"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c>
          <w:tcPr>
            <w:tcW w:w="1564" w:type="dxa"/>
            <w:tcBorders>
              <w:top w:val="nil"/>
              <w:left w:val="nil"/>
              <w:bottom w:val="single" w:sz="4" w:space="0" w:color="auto"/>
              <w:right w:val="nil"/>
            </w:tcBorders>
            <w:shd w:val="clear" w:color="auto" w:fill="auto"/>
            <w:noWrap/>
            <w:vAlign w:val="bottom"/>
            <w:hideMark/>
          </w:tcPr>
          <w:p w14:paraId="4BE87CC8"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w:t>
            </w:r>
          </w:p>
        </w:tc>
      </w:tr>
      <w:tr w:rsidR="00AE570B" w:rsidRPr="004408D7" w14:paraId="53A6C8B6" w14:textId="77777777" w:rsidTr="00D25E14">
        <w:trPr>
          <w:trHeight w:val="225"/>
        </w:trPr>
        <w:tc>
          <w:tcPr>
            <w:tcW w:w="3580" w:type="dxa"/>
            <w:tcBorders>
              <w:top w:val="nil"/>
              <w:left w:val="nil"/>
              <w:bottom w:val="nil"/>
              <w:right w:val="nil"/>
            </w:tcBorders>
            <w:shd w:val="clear" w:color="auto" w:fill="auto"/>
            <w:noWrap/>
            <w:vAlign w:val="bottom"/>
            <w:hideMark/>
          </w:tcPr>
          <w:p w14:paraId="14C48D43" w14:textId="77777777" w:rsidR="00AE570B" w:rsidRPr="004408D7" w:rsidRDefault="00AE570B" w:rsidP="00D25E14">
            <w:pPr>
              <w:spacing w:after="0" w:line="240" w:lineRule="auto"/>
              <w:rPr>
                <w:rFonts w:ascii="Arial" w:eastAsia="Times New Roman" w:hAnsi="Arial" w:cs="Arial"/>
                <w:b/>
                <w:bCs/>
                <w:color w:val="000000"/>
                <w:sz w:val="16"/>
                <w:szCs w:val="16"/>
                <w:lang w:eastAsia="en-GB"/>
              </w:rPr>
            </w:pPr>
            <w:r w:rsidRPr="004408D7">
              <w:rPr>
                <w:rFonts w:ascii="Arial" w:eastAsia="Times New Roman" w:hAnsi="Arial" w:cs="Arial"/>
                <w:b/>
                <w:bCs/>
                <w:color w:val="000000"/>
                <w:sz w:val="16"/>
                <w:szCs w:val="16"/>
                <w:lang w:eastAsia="en-GB"/>
              </w:rPr>
              <w:t>Study period</w:t>
            </w:r>
            <w:r>
              <w:rPr>
                <w:rFonts w:ascii="Arial" w:eastAsia="Times New Roman" w:hAnsi="Arial" w:cs="Arial"/>
                <w:b/>
                <w:bCs/>
                <w:color w:val="000000"/>
                <w:sz w:val="16"/>
                <w:szCs w:val="16"/>
                <w:lang w:eastAsia="en-GB"/>
              </w:rPr>
              <w:t>*</w:t>
            </w:r>
          </w:p>
        </w:tc>
        <w:tc>
          <w:tcPr>
            <w:tcW w:w="777" w:type="dxa"/>
            <w:tcBorders>
              <w:top w:val="nil"/>
              <w:left w:val="nil"/>
              <w:bottom w:val="nil"/>
              <w:right w:val="nil"/>
            </w:tcBorders>
            <w:shd w:val="clear" w:color="auto" w:fill="auto"/>
            <w:noWrap/>
            <w:vAlign w:val="bottom"/>
            <w:hideMark/>
          </w:tcPr>
          <w:p w14:paraId="536BFCF5"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p>
        </w:tc>
        <w:tc>
          <w:tcPr>
            <w:tcW w:w="750" w:type="dxa"/>
            <w:tcBorders>
              <w:top w:val="nil"/>
              <w:left w:val="nil"/>
              <w:bottom w:val="nil"/>
              <w:right w:val="nil"/>
            </w:tcBorders>
            <w:shd w:val="clear" w:color="auto" w:fill="auto"/>
            <w:noWrap/>
            <w:vAlign w:val="bottom"/>
            <w:hideMark/>
          </w:tcPr>
          <w:p w14:paraId="70D436FE"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p>
        </w:tc>
        <w:tc>
          <w:tcPr>
            <w:tcW w:w="1594" w:type="dxa"/>
            <w:tcBorders>
              <w:top w:val="nil"/>
              <w:left w:val="nil"/>
              <w:bottom w:val="nil"/>
              <w:right w:val="single" w:sz="4" w:space="0" w:color="auto"/>
            </w:tcBorders>
            <w:shd w:val="clear" w:color="auto" w:fill="auto"/>
            <w:noWrap/>
            <w:vAlign w:val="bottom"/>
            <w:hideMark/>
          </w:tcPr>
          <w:p w14:paraId="184E8F02"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 </w:t>
            </w:r>
          </w:p>
        </w:tc>
        <w:tc>
          <w:tcPr>
            <w:tcW w:w="750" w:type="dxa"/>
            <w:tcBorders>
              <w:top w:val="nil"/>
              <w:left w:val="nil"/>
              <w:bottom w:val="nil"/>
              <w:right w:val="nil"/>
            </w:tcBorders>
            <w:shd w:val="clear" w:color="auto" w:fill="auto"/>
            <w:noWrap/>
            <w:vAlign w:val="bottom"/>
            <w:hideMark/>
          </w:tcPr>
          <w:p w14:paraId="18D10663"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p>
        </w:tc>
        <w:tc>
          <w:tcPr>
            <w:tcW w:w="1564" w:type="dxa"/>
            <w:tcBorders>
              <w:top w:val="nil"/>
              <w:left w:val="nil"/>
              <w:bottom w:val="nil"/>
              <w:right w:val="nil"/>
            </w:tcBorders>
            <w:shd w:val="clear" w:color="auto" w:fill="auto"/>
            <w:noWrap/>
            <w:vAlign w:val="bottom"/>
            <w:hideMark/>
          </w:tcPr>
          <w:p w14:paraId="25EEC275"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p>
        </w:tc>
      </w:tr>
      <w:tr w:rsidR="00AE570B" w:rsidRPr="004408D7" w14:paraId="2D2D0F2E" w14:textId="77777777" w:rsidTr="00D25E14">
        <w:trPr>
          <w:trHeight w:val="225"/>
        </w:trPr>
        <w:tc>
          <w:tcPr>
            <w:tcW w:w="3580" w:type="dxa"/>
            <w:tcBorders>
              <w:top w:val="nil"/>
              <w:left w:val="nil"/>
              <w:bottom w:val="nil"/>
              <w:right w:val="nil"/>
            </w:tcBorders>
            <w:shd w:val="clear" w:color="auto" w:fill="auto"/>
            <w:noWrap/>
            <w:vAlign w:val="bottom"/>
            <w:hideMark/>
          </w:tcPr>
          <w:p w14:paraId="406ECF86"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 xml:space="preserve">Baseline </w:t>
            </w:r>
            <w:r>
              <w:rPr>
                <w:rFonts w:ascii="Arial" w:eastAsia="Times New Roman" w:hAnsi="Arial" w:cs="Arial"/>
                <w:color w:val="000000"/>
                <w:sz w:val="16"/>
                <w:szCs w:val="16"/>
                <w:lang w:eastAsia="en-GB"/>
              </w:rPr>
              <w:t xml:space="preserve">survey </w:t>
            </w:r>
            <w:r w:rsidRPr="004408D7">
              <w:rPr>
                <w:rFonts w:ascii="Arial" w:eastAsia="Times New Roman" w:hAnsi="Arial" w:cs="Arial"/>
                <w:color w:val="000000"/>
                <w:sz w:val="16"/>
                <w:szCs w:val="16"/>
                <w:lang w:eastAsia="en-GB"/>
              </w:rPr>
              <w:t>year</w:t>
            </w:r>
          </w:p>
        </w:tc>
        <w:tc>
          <w:tcPr>
            <w:tcW w:w="777" w:type="dxa"/>
            <w:tcBorders>
              <w:top w:val="nil"/>
              <w:left w:val="nil"/>
              <w:bottom w:val="nil"/>
              <w:right w:val="nil"/>
            </w:tcBorders>
            <w:shd w:val="clear" w:color="auto" w:fill="auto"/>
            <w:noWrap/>
            <w:vAlign w:val="bottom"/>
            <w:hideMark/>
          </w:tcPr>
          <w:p w14:paraId="761C269C"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5</w:t>
            </w:r>
          </w:p>
        </w:tc>
        <w:tc>
          <w:tcPr>
            <w:tcW w:w="750" w:type="dxa"/>
            <w:tcBorders>
              <w:top w:val="nil"/>
              <w:left w:val="nil"/>
              <w:bottom w:val="nil"/>
              <w:right w:val="nil"/>
            </w:tcBorders>
            <w:shd w:val="clear" w:color="auto" w:fill="auto"/>
            <w:noWrap/>
            <w:vAlign w:val="bottom"/>
            <w:hideMark/>
          </w:tcPr>
          <w:p w14:paraId="31023432"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31728</w:t>
            </w:r>
          </w:p>
        </w:tc>
        <w:tc>
          <w:tcPr>
            <w:tcW w:w="1594" w:type="dxa"/>
            <w:tcBorders>
              <w:top w:val="nil"/>
              <w:left w:val="nil"/>
              <w:bottom w:val="nil"/>
              <w:right w:val="single" w:sz="4" w:space="0" w:color="auto"/>
            </w:tcBorders>
            <w:shd w:val="clear" w:color="auto" w:fill="auto"/>
            <w:noWrap/>
            <w:vAlign w:val="bottom"/>
            <w:hideMark/>
          </w:tcPr>
          <w:p w14:paraId="3C993004"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1986 (1971, 2000)</w:t>
            </w:r>
          </w:p>
        </w:tc>
        <w:tc>
          <w:tcPr>
            <w:tcW w:w="750" w:type="dxa"/>
            <w:tcBorders>
              <w:top w:val="nil"/>
              <w:left w:val="nil"/>
              <w:bottom w:val="nil"/>
              <w:right w:val="nil"/>
            </w:tcBorders>
            <w:shd w:val="clear" w:color="auto" w:fill="auto"/>
            <w:noWrap/>
            <w:vAlign w:val="bottom"/>
            <w:hideMark/>
          </w:tcPr>
          <w:p w14:paraId="5BD3D8BA"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hAnsi="Arial" w:cs="Arial"/>
                <w:color w:val="000000"/>
                <w:sz w:val="16"/>
                <w:szCs w:val="16"/>
              </w:rPr>
              <w:t>421537</w:t>
            </w:r>
          </w:p>
        </w:tc>
        <w:tc>
          <w:tcPr>
            <w:tcW w:w="1564" w:type="dxa"/>
            <w:tcBorders>
              <w:top w:val="nil"/>
              <w:left w:val="nil"/>
              <w:bottom w:val="nil"/>
              <w:right w:val="nil"/>
            </w:tcBorders>
            <w:shd w:val="clear" w:color="auto" w:fill="auto"/>
            <w:noWrap/>
            <w:vAlign w:val="bottom"/>
            <w:hideMark/>
          </w:tcPr>
          <w:p w14:paraId="692E3827"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2009 (2007, 2010)</w:t>
            </w:r>
          </w:p>
        </w:tc>
      </w:tr>
      <w:tr w:rsidR="00AE570B" w:rsidRPr="004408D7" w14:paraId="02F23945" w14:textId="77777777" w:rsidTr="00D25E14">
        <w:trPr>
          <w:trHeight w:val="225"/>
        </w:trPr>
        <w:tc>
          <w:tcPr>
            <w:tcW w:w="3580" w:type="dxa"/>
            <w:tcBorders>
              <w:top w:val="nil"/>
              <w:left w:val="nil"/>
              <w:bottom w:val="nil"/>
              <w:right w:val="nil"/>
            </w:tcBorders>
            <w:shd w:val="clear" w:color="auto" w:fill="auto"/>
            <w:noWrap/>
            <w:vAlign w:val="bottom"/>
            <w:hideMark/>
          </w:tcPr>
          <w:p w14:paraId="34AC177A"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Latest follow up year</w:t>
            </w:r>
          </w:p>
        </w:tc>
        <w:tc>
          <w:tcPr>
            <w:tcW w:w="777" w:type="dxa"/>
            <w:tcBorders>
              <w:top w:val="nil"/>
              <w:left w:val="nil"/>
              <w:bottom w:val="nil"/>
              <w:right w:val="nil"/>
            </w:tcBorders>
            <w:shd w:val="clear" w:color="auto" w:fill="auto"/>
            <w:noWrap/>
            <w:vAlign w:val="bottom"/>
            <w:hideMark/>
          </w:tcPr>
          <w:p w14:paraId="490D6CE6"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5</w:t>
            </w:r>
          </w:p>
        </w:tc>
        <w:tc>
          <w:tcPr>
            <w:tcW w:w="750" w:type="dxa"/>
            <w:tcBorders>
              <w:top w:val="nil"/>
              <w:left w:val="nil"/>
              <w:bottom w:val="nil"/>
              <w:right w:val="nil"/>
            </w:tcBorders>
            <w:shd w:val="clear" w:color="auto" w:fill="auto"/>
            <w:noWrap/>
            <w:vAlign w:val="bottom"/>
            <w:hideMark/>
          </w:tcPr>
          <w:p w14:paraId="23179BA2"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31728</w:t>
            </w:r>
          </w:p>
        </w:tc>
        <w:tc>
          <w:tcPr>
            <w:tcW w:w="1594" w:type="dxa"/>
            <w:tcBorders>
              <w:top w:val="nil"/>
              <w:left w:val="nil"/>
              <w:bottom w:val="nil"/>
              <w:right w:val="single" w:sz="4" w:space="0" w:color="auto"/>
            </w:tcBorders>
            <w:shd w:val="clear" w:color="auto" w:fill="auto"/>
            <w:noWrap/>
            <w:vAlign w:val="bottom"/>
            <w:hideMark/>
          </w:tcPr>
          <w:p w14:paraId="5BBA54CA"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2004 (1989, 2011)</w:t>
            </w:r>
          </w:p>
        </w:tc>
        <w:tc>
          <w:tcPr>
            <w:tcW w:w="750" w:type="dxa"/>
            <w:tcBorders>
              <w:top w:val="nil"/>
              <w:left w:val="nil"/>
              <w:bottom w:val="nil"/>
              <w:right w:val="nil"/>
            </w:tcBorders>
            <w:shd w:val="clear" w:color="auto" w:fill="auto"/>
            <w:noWrap/>
            <w:vAlign w:val="bottom"/>
            <w:hideMark/>
          </w:tcPr>
          <w:p w14:paraId="1653B967"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hAnsi="Arial" w:cs="Arial"/>
                <w:color w:val="000000"/>
                <w:sz w:val="16"/>
                <w:szCs w:val="16"/>
              </w:rPr>
              <w:t>421537</w:t>
            </w:r>
          </w:p>
        </w:tc>
        <w:tc>
          <w:tcPr>
            <w:tcW w:w="1564" w:type="dxa"/>
            <w:tcBorders>
              <w:top w:val="nil"/>
              <w:left w:val="nil"/>
              <w:bottom w:val="nil"/>
              <w:right w:val="nil"/>
            </w:tcBorders>
            <w:shd w:val="clear" w:color="auto" w:fill="auto"/>
            <w:noWrap/>
            <w:vAlign w:val="bottom"/>
            <w:hideMark/>
          </w:tcPr>
          <w:p w14:paraId="24FC6D1A"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2016 (2016, 2016)</w:t>
            </w:r>
          </w:p>
        </w:tc>
      </w:tr>
      <w:tr w:rsidR="00AE570B" w:rsidRPr="004408D7" w14:paraId="46189283" w14:textId="77777777" w:rsidTr="00D25E14">
        <w:trPr>
          <w:trHeight w:val="225"/>
        </w:trPr>
        <w:tc>
          <w:tcPr>
            <w:tcW w:w="3580" w:type="dxa"/>
            <w:tcBorders>
              <w:top w:val="nil"/>
              <w:left w:val="nil"/>
              <w:bottom w:val="nil"/>
              <w:right w:val="nil"/>
            </w:tcBorders>
            <w:shd w:val="clear" w:color="auto" w:fill="auto"/>
            <w:noWrap/>
            <w:vAlign w:val="bottom"/>
            <w:hideMark/>
          </w:tcPr>
          <w:p w14:paraId="218BAFBC" w14:textId="77777777" w:rsidR="00AE570B" w:rsidRPr="004408D7" w:rsidRDefault="00AE570B" w:rsidP="00D25E14">
            <w:pPr>
              <w:spacing w:after="0" w:line="240" w:lineRule="auto"/>
              <w:rPr>
                <w:rFonts w:ascii="Arial" w:eastAsia="Times New Roman" w:hAnsi="Arial" w:cs="Arial"/>
                <w:b/>
                <w:bCs/>
                <w:color w:val="000000"/>
                <w:sz w:val="16"/>
                <w:szCs w:val="16"/>
                <w:lang w:eastAsia="en-GB"/>
              </w:rPr>
            </w:pPr>
            <w:r w:rsidRPr="004408D7">
              <w:rPr>
                <w:rFonts w:ascii="Arial" w:eastAsia="Times New Roman" w:hAnsi="Arial" w:cs="Arial"/>
                <w:b/>
                <w:bCs/>
                <w:color w:val="000000"/>
                <w:sz w:val="16"/>
                <w:szCs w:val="16"/>
                <w:lang w:eastAsia="en-GB"/>
              </w:rPr>
              <w:t>Outcomes</w:t>
            </w:r>
          </w:p>
        </w:tc>
        <w:tc>
          <w:tcPr>
            <w:tcW w:w="777" w:type="dxa"/>
            <w:tcBorders>
              <w:top w:val="nil"/>
              <w:left w:val="nil"/>
              <w:bottom w:val="nil"/>
              <w:right w:val="nil"/>
            </w:tcBorders>
            <w:shd w:val="clear" w:color="auto" w:fill="auto"/>
            <w:noWrap/>
            <w:vAlign w:val="bottom"/>
            <w:hideMark/>
          </w:tcPr>
          <w:p w14:paraId="06E18476"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p>
        </w:tc>
        <w:tc>
          <w:tcPr>
            <w:tcW w:w="750" w:type="dxa"/>
            <w:tcBorders>
              <w:top w:val="nil"/>
              <w:left w:val="nil"/>
              <w:bottom w:val="nil"/>
              <w:right w:val="nil"/>
            </w:tcBorders>
            <w:shd w:val="clear" w:color="auto" w:fill="auto"/>
            <w:noWrap/>
            <w:vAlign w:val="bottom"/>
            <w:hideMark/>
          </w:tcPr>
          <w:p w14:paraId="14A36016"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p>
        </w:tc>
        <w:tc>
          <w:tcPr>
            <w:tcW w:w="1594" w:type="dxa"/>
            <w:tcBorders>
              <w:top w:val="nil"/>
              <w:left w:val="nil"/>
              <w:bottom w:val="nil"/>
              <w:right w:val="single" w:sz="4" w:space="0" w:color="auto"/>
            </w:tcBorders>
            <w:shd w:val="clear" w:color="auto" w:fill="auto"/>
            <w:noWrap/>
            <w:vAlign w:val="bottom"/>
            <w:hideMark/>
          </w:tcPr>
          <w:p w14:paraId="5AA9EED4"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 </w:t>
            </w:r>
          </w:p>
        </w:tc>
        <w:tc>
          <w:tcPr>
            <w:tcW w:w="750" w:type="dxa"/>
            <w:tcBorders>
              <w:top w:val="nil"/>
              <w:left w:val="nil"/>
              <w:bottom w:val="nil"/>
              <w:right w:val="nil"/>
            </w:tcBorders>
            <w:shd w:val="clear" w:color="auto" w:fill="auto"/>
            <w:noWrap/>
            <w:vAlign w:val="bottom"/>
            <w:hideMark/>
          </w:tcPr>
          <w:p w14:paraId="443C15C1"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p>
        </w:tc>
        <w:tc>
          <w:tcPr>
            <w:tcW w:w="1564" w:type="dxa"/>
            <w:tcBorders>
              <w:top w:val="nil"/>
              <w:left w:val="nil"/>
              <w:bottom w:val="nil"/>
              <w:right w:val="nil"/>
            </w:tcBorders>
            <w:shd w:val="clear" w:color="auto" w:fill="auto"/>
            <w:noWrap/>
            <w:vAlign w:val="bottom"/>
            <w:hideMark/>
          </w:tcPr>
          <w:p w14:paraId="501B65AE"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p>
        </w:tc>
      </w:tr>
      <w:tr w:rsidR="00AE570B" w:rsidRPr="004408D7" w14:paraId="26CD2152" w14:textId="77777777" w:rsidTr="00D25E14">
        <w:trPr>
          <w:trHeight w:val="225"/>
        </w:trPr>
        <w:tc>
          <w:tcPr>
            <w:tcW w:w="3580" w:type="dxa"/>
            <w:tcBorders>
              <w:top w:val="nil"/>
              <w:left w:val="nil"/>
              <w:bottom w:val="nil"/>
              <w:right w:val="nil"/>
            </w:tcBorders>
            <w:shd w:val="clear" w:color="auto" w:fill="auto"/>
            <w:noWrap/>
            <w:vAlign w:val="bottom"/>
            <w:hideMark/>
          </w:tcPr>
          <w:p w14:paraId="37B97E50"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Time to event or censoring (</w:t>
            </w:r>
            <w:proofErr w:type="spellStart"/>
            <w:r w:rsidRPr="004408D7">
              <w:rPr>
                <w:rFonts w:ascii="Arial" w:eastAsia="Times New Roman" w:hAnsi="Arial" w:cs="Arial"/>
                <w:color w:val="000000"/>
                <w:sz w:val="16"/>
                <w:szCs w:val="16"/>
                <w:lang w:eastAsia="en-GB"/>
              </w:rPr>
              <w:t>yrs</w:t>
            </w:r>
            <w:proofErr w:type="spellEnd"/>
            <w:r w:rsidRPr="004408D7">
              <w:rPr>
                <w:rFonts w:ascii="Arial" w:eastAsia="Times New Roman" w:hAnsi="Arial" w:cs="Arial"/>
                <w:color w:val="000000"/>
                <w:sz w:val="16"/>
                <w:szCs w:val="16"/>
                <w:lang w:eastAsia="en-GB"/>
              </w:rPr>
              <w:t>)</w:t>
            </w:r>
          </w:p>
        </w:tc>
        <w:tc>
          <w:tcPr>
            <w:tcW w:w="777" w:type="dxa"/>
            <w:tcBorders>
              <w:top w:val="nil"/>
              <w:left w:val="nil"/>
              <w:bottom w:val="nil"/>
              <w:right w:val="nil"/>
            </w:tcBorders>
            <w:shd w:val="clear" w:color="auto" w:fill="auto"/>
            <w:noWrap/>
            <w:vAlign w:val="bottom"/>
            <w:hideMark/>
          </w:tcPr>
          <w:p w14:paraId="622F8AEB"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5</w:t>
            </w:r>
          </w:p>
        </w:tc>
        <w:tc>
          <w:tcPr>
            <w:tcW w:w="750" w:type="dxa"/>
            <w:tcBorders>
              <w:top w:val="nil"/>
              <w:left w:val="nil"/>
              <w:bottom w:val="nil"/>
              <w:right w:val="nil"/>
            </w:tcBorders>
            <w:shd w:val="clear" w:color="auto" w:fill="auto"/>
            <w:noWrap/>
            <w:vAlign w:val="bottom"/>
            <w:hideMark/>
          </w:tcPr>
          <w:p w14:paraId="54F13AA1"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31728</w:t>
            </w:r>
          </w:p>
        </w:tc>
        <w:tc>
          <w:tcPr>
            <w:tcW w:w="1594" w:type="dxa"/>
            <w:tcBorders>
              <w:top w:val="nil"/>
              <w:left w:val="nil"/>
              <w:bottom w:val="nil"/>
              <w:right w:val="single" w:sz="4" w:space="0" w:color="auto"/>
            </w:tcBorders>
            <w:shd w:val="clear" w:color="auto" w:fill="auto"/>
            <w:noWrap/>
            <w:vAlign w:val="bottom"/>
            <w:hideMark/>
          </w:tcPr>
          <w:p w14:paraId="4563037C"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15.4 (5.5, 32.0)</w:t>
            </w:r>
          </w:p>
        </w:tc>
        <w:tc>
          <w:tcPr>
            <w:tcW w:w="750" w:type="dxa"/>
            <w:tcBorders>
              <w:top w:val="nil"/>
              <w:left w:val="nil"/>
              <w:bottom w:val="nil"/>
              <w:right w:val="nil"/>
            </w:tcBorders>
            <w:shd w:val="clear" w:color="auto" w:fill="auto"/>
            <w:noWrap/>
            <w:vAlign w:val="bottom"/>
            <w:hideMark/>
          </w:tcPr>
          <w:p w14:paraId="02899374"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566BDB">
              <w:rPr>
                <w:rFonts w:ascii="Arial" w:eastAsia="Times New Roman" w:hAnsi="Arial" w:cs="Arial"/>
                <w:color w:val="000000"/>
                <w:sz w:val="16"/>
                <w:szCs w:val="16"/>
                <w:lang w:eastAsia="en-GB"/>
              </w:rPr>
              <w:t>421537</w:t>
            </w:r>
          </w:p>
        </w:tc>
        <w:tc>
          <w:tcPr>
            <w:tcW w:w="1564" w:type="dxa"/>
            <w:tcBorders>
              <w:top w:val="nil"/>
              <w:left w:val="nil"/>
              <w:bottom w:val="nil"/>
              <w:right w:val="nil"/>
            </w:tcBorders>
            <w:shd w:val="clear" w:color="auto" w:fill="auto"/>
            <w:noWrap/>
            <w:vAlign w:val="bottom"/>
            <w:hideMark/>
          </w:tcPr>
          <w:p w14:paraId="72EA6FBA"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1 (4.8,</w:t>
            </w:r>
            <w:r w:rsidRPr="00566BDB">
              <w:rPr>
                <w:rFonts w:ascii="Arial" w:eastAsia="Times New Roman" w:hAnsi="Arial" w:cs="Arial"/>
                <w:color w:val="000000"/>
                <w:sz w:val="16"/>
                <w:szCs w:val="16"/>
                <w:lang w:eastAsia="en-GB"/>
              </w:rPr>
              <w:t xml:space="preserve"> 7.5)</w:t>
            </w:r>
          </w:p>
        </w:tc>
      </w:tr>
      <w:tr w:rsidR="00AE570B" w:rsidRPr="004408D7" w14:paraId="38233E23" w14:textId="77777777" w:rsidTr="00D25E14">
        <w:trPr>
          <w:trHeight w:val="225"/>
        </w:trPr>
        <w:tc>
          <w:tcPr>
            <w:tcW w:w="3580" w:type="dxa"/>
            <w:tcBorders>
              <w:top w:val="nil"/>
              <w:left w:val="nil"/>
              <w:bottom w:val="nil"/>
              <w:right w:val="nil"/>
            </w:tcBorders>
            <w:shd w:val="clear" w:color="auto" w:fill="auto"/>
            <w:noWrap/>
            <w:vAlign w:val="bottom"/>
            <w:hideMark/>
          </w:tcPr>
          <w:p w14:paraId="2683FCD0"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Person-years of follow up (millions)</w:t>
            </w:r>
          </w:p>
        </w:tc>
        <w:tc>
          <w:tcPr>
            <w:tcW w:w="777" w:type="dxa"/>
            <w:tcBorders>
              <w:top w:val="nil"/>
              <w:left w:val="nil"/>
              <w:bottom w:val="nil"/>
              <w:right w:val="nil"/>
            </w:tcBorders>
            <w:shd w:val="clear" w:color="auto" w:fill="auto"/>
            <w:noWrap/>
            <w:vAlign w:val="bottom"/>
            <w:hideMark/>
          </w:tcPr>
          <w:p w14:paraId="30868FFB"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5</w:t>
            </w:r>
          </w:p>
        </w:tc>
        <w:tc>
          <w:tcPr>
            <w:tcW w:w="750" w:type="dxa"/>
            <w:tcBorders>
              <w:top w:val="nil"/>
              <w:left w:val="nil"/>
              <w:bottom w:val="nil"/>
              <w:right w:val="nil"/>
            </w:tcBorders>
            <w:shd w:val="clear" w:color="auto" w:fill="auto"/>
            <w:noWrap/>
            <w:vAlign w:val="bottom"/>
            <w:hideMark/>
          </w:tcPr>
          <w:p w14:paraId="354E508C"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31728</w:t>
            </w:r>
          </w:p>
        </w:tc>
        <w:tc>
          <w:tcPr>
            <w:tcW w:w="1594" w:type="dxa"/>
            <w:tcBorders>
              <w:top w:val="nil"/>
              <w:left w:val="nil"/>
              <w:bottom w:val="nil"/>
              <w:right w:val="single" w:sz="4" w:space="0" w:color="auto"/>
            </w:tcBorders>
            <w:shd w:val="clear" w:color="auto" w:fill="auto"/>
            <w:noWrap/>
            <w:vAlign w:val="bottom"/>
            <w:hideMark/>
          </w:tcPr>
          <w:p w14:paraId="1874E5D3" w14:textId="77777777" w:rsidR="00AE570B" w:rsidRDefault="00AE570B" w:rsidP="00D25E14">
            <w:pPr>
              <w:spacing w:after="0" w:line="240" w:lineRule="auto"/>
              <w:jc w:val="center"/>
              <w:rPr>
                <w:rFonts w:ascii="Arial" w:hAnsi="Arial" w:cs="Arial"/>
                <w:color w:val="000000"/>
                <w:sz w:val="16"/>
                <w:szCs w:val="16"/>
              </w:rPr>
            </w:pPr>
            <w:r w:rsidRPr="00C93190">
              <w:rPr>
                <w:rFonts w:ascii="Arial" w:hAnsi="Arial" w:cs="Arial"/>
                <w:color w:val="000000"/>
                <w:sz w:val="16"/>
                <w:szCs w:val="16"/>
              </w:rPr>
              <w:t>12</w:t>
            </w:r>
            <w:r>
              <w:rPr>
                <w:rFonts w:ascii="Arial" w:hAnsi="Arial" w:cs="Arial"/>
                <w:color w:val="000000"/>
                <w:sz w:val="16"/>
                <w:szCs w:val="16"/>
              </w:rPr>
              <w:t>.</w:t>
            </w:r>
            <w:r w:rsidRPr="00C93190">
              <w:rPr>
                <w:rFonts w:ascii="Arial" w:hAnsi="Arial" w:cs="Arial"/>
                <w:color w:val="000000"/>
                <w:sz w:val="16"/>
                <w:szCs w:val="16"/>
              </w:rPr>
              <w:t>807</w:t>
            </w:r>
          </w:p>
        </w:tc>
        <w:tc>
          <w:tcPr>
            <w:tcW w:w="750" w:type="dxa"/>
            <w:tcBorders>
              <w:top w:val="nil"/>
              <w:left w:val="nil"/>
              <w:bottom w:val="nil"/>
              <w:right w:val="nil"/>
            </w:tcBorders>
            <w:shd w:val="clear" w:color="auto" w:fill="auto"/>
            <w:noWrap/>
            <w:vAlign w:val="bottom"/>
            <w:hideMark/>
          </w:tcPr>
          <w:p w14:paraId="57A196C2"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566BDB">
              <w:rPr>
                <w:rFonts w:ascii="Arial" w:eastAsia="Times New Roman" w:hAnsi="Arial" w:cs="Arial"/>
                <w:color w:val="000000"/>
                <w:sz w:val="16"/>
                <w:szCs w:val="16"/>
                <w:lang w:eastAsia="en-GB"/>
              </w:rPr>
              <w:t>421537</w:t>
            </w:r>
          </w:p>
        </w:tc>
        <w:tc>
          <w:tcPr>
            <w:tcW w:w="1564" w:type="dxa"/>
            <w:tcBorders>
              <w:top w:val="nil"/>
              <w:left w:val="nil"/>
              <w:bottom w:val="nil"/>
              <w:right w:val="nil"/>
            </w:tcBorders>
            <w:shd w:val="clear" w:color="auto" w:fill="auto"/>
            <w:noWrap/>
            <w:vAlign w:val="bottom"/>
            <w:hideMark/>
          </w:tcPr>
          <w:p w14:paraId="6D2178C6"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566BDB">
              <w:rPr>
                <w:rFonts w:ascii="Arial" w:eastAsia="Times New Roman" w:hAnsi="Arial" w:cs="Arial"/>
                <w:color w:val="000000"/>
                <w:sz w:val="16"/>
                <w:szCs w:val="16"/>
                <w:lang w:eastAsia="en-GB"/>
              </w:rPr>
              <w:t>2</w:t>
            </w:r>
            <w:r>
              <w:rPr>
                <w:rFonts w:ascii="Arial" w:eastAsia="Times New Roman" w:hAnsi="Arial" w:cs="Arial"/>
                <w:color w:val="000000"/>
                <w:sz w:val="16"/>
                <w:szCs w:val="16"/>
                <w:lang w:eastAsia="en-GB"/>
              </w:rPr>
              <w:t>.</w:t>
            </w:r>
            <w:r w:rsidRPr="00566BDB">
              <w:rPr>
                <w:rFonts w:ascii="Arial" w:eastAsia="Times New Roman" w:hAnsi="Arial" w:cs="Arial"/>
                <w:color w:val="000000"/>
                <w:sz w:val="16"/>
                <w:szCs w:val="16"/>
                <w:lang w:eastAsia="en-GB"/>
              </w:rPr>
              <w:t>566</w:t>
            </w:r>
          </w:p>
        </w:tc>
      </w:tr>
      <w:tr w:rsidR="00AE570B" w:rsidRPr="004408D7" w14:paraId="635648B4" w14:textId="77777777" w:rsidTr="00D25E14">
        <w:trPr>
          <w:trHeight w:val="225"/>
        </w:trPr>
        <w:tc>
          <w:tcPr>
            <w:tcW w:w="3580" w:type="dxa"/>
            <w:tcBorders>
              <w:top w:val="nil"/>
              <w:left w:val="nil"/>
              <w:bottom w:val="nil"/>
              <w:right w:val="nil"/>
            </w:tcBorders>
            <w:shd w:val="clear" w:color="auto" w:fill="auto"/>
            <w:noWrap/>
            <w:vAlign w:val="bottom"/>
            <w:hideMark/>
          </w:tcPr>
          <w:p w14:paraId="3B13A872"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Non</w:t>
            </w:r>
            <w:r>
              <w:rPr>
                <w:rFonts w:ascii="Arial" w:eastAsia="Times New Roman" w:hAnsi="Arial" w:cs="Arial"/>
                <w:color w:val="000000"/>
                <w:sz w:val="16"/>
                <w:szCs w:val="16"/>
                <w:lang w:eastAsia="en-GB"/>
              </w:rPr>
              <w:t>-</w:t>
            </w:r>
            <w:r w:rsidRPr="004408D7">
              <w:rPr>
                <w:rFonts w:ascii="Arial" w:eastAsia="Times New Roman" w:hAnsi="Arial" w:cs="Arial"/>
                <w:color w:val="000000"/>
                <w:sz w:val="16"/>
                <w:szCs w:val="16"/>
                <w:lang w:eastAsia="en-GB"/>
              </w:rPr>
              <w:t>fatal MI and Fatal CHD, n</w:t>
            </w:r>
          </w:p>
        </w:tc>
        <w:tc>
          <w:tcPr>
            <w:tcW w:w="777" w:type="dxa"/>
            <w:tcBorders>
              <w:top w:val="nil"/>
              <w:left w:val="nil"/>
              <w:bottom w:val="nil"/>
              <w:right w:val="nil"/>
            </w:tcBorders>
            <w:shd w:val="clear" w:color="auto" w:fill="auto"/>
            <w:noWrap/>
            <w:vAlign w:val="bottom"/>
            <w:hideMark/>
          </w:tcPr>
          <w:p w14:paraId="7C31EE2F"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5</w:t>
            </w:r>
          </w:p>
        </w:tc>
        <w:tc>
          <w:tcPr>
            <w:tcW w:w="750" w:type="dxa"/>
            <w:tcBorders>
              <w:top w:val="nil"/>
              <w:left w:val="nil"/>
              <w:bottom w:val="nil"/>
              <w:right w:val="nil"/>
            </w:tcBorders>
            <w:shd w:val="clear" w:color="auto" w:fill="auto"/>
            <w:noWrap/>
            <w:vAlign w:val="bottom"/>
            <w:hideMark/>
          </w:tcPr>
          <w:p w14:paraId="228B79F0"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31728</w:t>
            </w:r>
          </w:p>
        </w:tc>
        <w:tc>
          <w:tcPr>
            <w:tcW w:w="1594" w:type="dxa"/>
            <w:tcBorders>
              <w:top w:val="nil"/>
              <w:left w:val="nil"/>
              <w:bottom w:val="nil"/>
              <w:right w:val="single" w:sz="4" w:space="0" w:color="auto"/>
            </w:tcBorders>
            <w:shd w:val="clear" w:color="auto" w:fill="auto"/>
            <w:noWrap/>
            <w:vAlign w:val="bottom"/>
            <w:hideMark/>
          </w:tcPr>
          <w:p w14:paraId="5BD19F36"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25131</w:t>
            </w:r>
          </w:p>
        </w:tc>
        <w:tc>
          <w:tcPr>
            <w:tcW w:w="750" w:type="dxa"/>
            <w:tcBorders>
              <w:top w:val="nil"/>
              <w:left w:val="nil"/>
              <w:bottom w:val="nil"/>
              <w:right w:val="nil"/>
            </w:tcBorders>
            <w:shd w:val="clear" w:color="auto" w:fill="auto"/>
            <w:noWrap/>
            <w:vAlign w:val="bottom"/>
            <w:hideMark/>
          </w:tcPr>
          <w:p w14:paraId="13D5CF35"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B15979">
              <w:rPr>
                <w:rFonts w:ascii="Arial" w:eastAsia="Times New Roman" w:hAnsi="Arial" w:cs="Arial"/>
                <w:color w:val="000000"/>
                <w:sz w:val="16"/>
                <w:szCs w:val="16"/>
                <w:lang w:eastAsia="en-GB"/>
              </w:rPr>
              <w:t>421537</w:t>
            </w:r>
          </w:p>
        </w:tc>
        <w:tc>
          <w:tcPr>
            <w:tcW w:w="1564" w:type="dxa"/>
            <w:tcBorders>
              <w:top w:val="nil"/>
              <w:left w:val="nil"/>
              <w:bottom w:val="nil"/>
              <w:right w:val="nil"/>
            </w:tcBorders>
            <w:shd w:val="clear" w:color="auto" w:fill="auto"/>
            <w:noWrap/>
            <w:vAlign w:val="bottom"/>
            <w:hideMark/>
          </w:tcPr>
          <w:p w14:paraId="0C7AF003"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hAnsi="Arial" w:cs="Arial"/>
                <w:color w:val="000000"/>
                <w:sz w:val="16"/>
                <w:szCs w:val="16"/>
              </w:rPr>
              <w:t>3385</w:t>
            </w:r>
          </w:p>
        </w:tc>
      </w:tr>
      <w:tr w:rsidR="00AE570B" w:rsidRPr="004408D7" w14:paraId="3DB10A3D" w14:textId="77777777" w:rsidTr="00D25E14">
        <w:trPr>
          <w:trHeight w:val="225"/>
        </w:trPr>
        <w:tc>
          <w:tcPr>
            <w:tcW w:w="3580" w:type="dxa"/>
            <w:tcBorders>
              <w:top w:val="nil"/>
              <w:left w:val="nil"/>
              <w:bottom w:val="nil"/>
              <w:right w:val="nil"/>
            </w:tcBorders>
            <w:shd w:val="clear" w:color="auto" w:fill="auto"/>
            <w:noWrap/>
            <w:vAlign w:val="bottom"/>
            <w:hideMark/>
          </w:tcPr>
          <w:p w14:paraId="00300247"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 xml:space="preserve">   Non</w:t>
            </w:r>
            <w:r>
              <w:rPr>
                <w:rFonts w:ascii="Arial" w:eastAsia="Times New Roman" w:hAnsi="Arial" w:cs="Arial"/>
                <w:color w:val="000000"/>
                <w:sz w:val="16"/>
                <w:szCs w:val="16"/>
                <w:lang w:eastAsia="en-GB"/>
              </w:rPr>
              <w:t>-</w:t>
            </w:r>
            <w:r w:rsidRPr="004408D7">
              <w:rPr>
                <w:rFonts w:ascii="Arial" w:eastAsia="Times New Roman" w:hAnsi="Arial" w:cs="Arial"/>
                <w:color w:val="000000"/>
                <w:sz w:val="16"/>
                <w:szCs w:val="16"/>
                <w:lang w:eastAsia="en-GB"/>
              </w:rPr>
              <w:t>fatal MI, n</w:t>
            </w:r>
          </w:p>
        </w:tc>
        <w:tc>
          <w:tcPr>
            <w:tcW w:w="777" w:type="dxa"/>
            <w:tcBorders>
              <w:top w:val="nil"/>
              <w:left w:val="nil"/>
              <w:bottom w:val="nil"/>
              <w:right w:val="nil"/>
            </w:tcBorders>
            <w:shd w:val="clear" w:color="auto" w:fill="auto"/>
            <w:noWrap/>
            <w:vAlign w:val="bottom"/>
            <w:hideMark/>
          </w:tcPr>
          <w:p w14:paraId="4CD40BF3"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r w:rsidRPr="002B6DC7">
              <w:rPr>
                <w:rFonts w:ascii="Arial" w:eastAsia="Times New Roman" w:hAnsi="Arial" w:cs="Arial"/>
                <w:color w:val="000000"/>
                <w:sz w:val="16"/>
                <w:szCs w:val="16"/>
                <w:vertAlign w:val="superscript"/>
                <w:lang w:eastAsia="en-GB"/>
              </w:rPr>
              <w:t>†</w:t>
            </w:r>
          </w:p>
        </w:tc>
        <w:tc>
          <w:tcPr>
            <w:tcW w:w="750" w:type="dxa"/>
            <w:tcBorders>
              <w:top w:val="nil"/>
              <w:left w:val="nil"/>
              <w:bottom w:val="nil"/>
              <w:right w:val="nil"/>
            </w:tcBorders>
            <w:shd w:val="clear" w:color="auto" w:fill="auto"/>
            <w:noWrap/>
            <w:vAlign w:val="bottom"/>
            <w:hideMark/>
          </w:tcPr>
          <w:p w14:paraId="7DDB3EEB"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1594" w:type="dxa"/>
            <w:tcBorders>
              <w:top w:val="nil"/>
              <w:left w:val="nil"/>
              <w:bottom w:val="nil"/>
              <w:right w:val="single" w:sz="4" w:space="0" w:color="auto"/>
            </w:tcBorders>
            <w:shd w:val="clear" w:color="auto" w:fill="auto"/>
            <w:noWrap/>
            <w:vAlign w:val="bottom"/>
            <w:hideMark/>
          </w:tcPr>
          <w:p w14:paraId="5F09BD32"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750" w:type="dxa"/>
            <w:tcBorders>
              <w:top w:val="nil"/>
              <w:left w:val="nil"/>
              <w:bottom w:val="nil"/>
              <w:right w:val="nil"/>
            </w:tcBorders>
            <w:shd w:val="clear" w:color="auto" w:fill="auto"/>
            <w:noWrap/>
            <w:vAlign w:val="bottom"/>
            <w:hideMark/>
          </w:tcPr>
          <w:p w14:paraId="13AC22E0"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B15979">
              <w:rPr>
                <w:rFonts w:ascii="Arial" w:eastAsia="Times New Roman" w:hAnsi="Arial" w:cs="Arial"/>
                <w:color w:val="000000"/>
                <w:sz w:val="16"/>
                <w:szCs w:val="16"/>
                <w:lang w:eastAsia="en-GB"/>
              </w:rPr>
              <w:t>421537</w:t>
            </w:r>
          </w:p>
        </w:tc>
        <w:tc>
          <w:tcPr>
            <w:tcW w:w="1564" w:type="dxa"/>
            <w:tcBorders>
              <w:top w:val="nil"/>
              <w:left w:val="nil"/>
              <w:bottom w:val="nil"/>
              <w:right w:val="nil"/>
            </w:tcBorders>
            <w:shd w:val="clear" w:color="auto" w:fill="auto"/>
            <w:noWrap/>
            <w:vAlign w:val="bottom"/>
            <w:hideMark/>
          </w:tcPr>
          <w:p w14:paraId="4DC29A94"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hAnsi="Arial" w:cs="Arial"/>
                <w:color w:val="000000"/>
                <w:sz w:val="16"/>
                <w:szCs w:val="16"/>
              </w:rPr>
              <w:t>2808</w:t>
            </w:r>
          </w:p>
        </w:tc>
      </w:tr>
      <w:tr w:rsidR="00AE570B" w:rsidRPr="004408D7" w14:paraId="3E93710D" w14:textId="77777777" w:rsidTr="00D25E14">
        <w:trPr>
          <w:trHeight w:val="225"/>
        </w:trPr>
        <w:tc>
          <w:tcPr>
            <w:tcW w:w="3580" w:type="dxa"/>
            <w:tcBorders>
              <w:top w:val="nil"/>
              <w:left w:val="nil"/>
              <w:bottom w:val="nil"/>
              <w:right w:val="nil"/>
            </w:tcBorders>
            <w:shd w:val="clear" w:color="auto" w:fill="auto"/>
            <w:noWrap/>
            <w:vAlign w:val="bottom"/>
            <w:hideMark/>
          </w:tcPr>
          <w:p w14:paraId="4BE2A445"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 xml:space="preserve">   Fatal CHD, n</w:t>
            </w:r>
          </w:p>
        </w:tc>
        <w:tc>
          <w:tcPr>
            <w:tcW w:w="777" w:type="dxa"/>
            <w:tcBorders>
              <w:top w:val="nil"/>
              <w:left w:val="nil"/>
              <w:bottom w:val="nil"/>
              <w:right w:val="nil"/>
            </w:tcBorders>
            <w:shd w:val="clear" w:color="auto" w:fill="auto"/>
            <w:noWrap/>
            <w:vAlign w:val="bottom"/>
            <w:hideMark/>
          </w:tcPr>
          <w:p w14:paraId="50C4CA4D"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5</w:t>
            </w:r>
          </w:p>
        </w:tc>
        <w:tc>
          <w:tcPr>
            <w:tcW w:w="750" w:type="dxa"/>
            <w:tcBorders>
              <w:top w:val="nil"/>
              <w:left w:val="nil"/>
              <w:bottom w:val="nil"/>
              <w:right w:val="nil"/>
            </w:tcBorders>
            <w:shd w:val="clear" w:color="auto" w:fill="auto"/>
            <w:noWrap/>
            <w:vAlign w:val="bottom"/>
            <w:hideMark/>
          </w:tcPr>
          <w:p w14:paraId="2891C0A5"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31728</w:t>
            </w:r>
          </w:p>
        </w:tc>
        <w:tc>
          <w:tcPr>
            <w:tcW w:w="1594" w:type="dxa"/>
            <w:tcBorders>
              <w:top w:val="nil"/>
              <w:left w:val="nil"/>
              <w:bottom w:val="nil"/>
              <w:right w:val="single" w:sz="4" w:space="0" w:color="auto"/>
            </w:tcBorders>
            <w:shd w:val="clear" w:color="auto" w:fill="auto"/>
            <w:noWrap/>
            <w:vAlign w:val="bottom"/>
            <w:hideMark/>
          </w:tcPr>
          <w:p w14:paraId="7A983728"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25131</w:t>
            </w:r>
          </w:p>
        </w:tc>
        <w:tc>
          <w:tcPr>
            <w:tcW w:w="750" w:type="dxa"/>
            <w:tcBorders>
              <w:top w:val="nil"/>
              <w:left w:val="nil"/>
              <w:bottom w:val="nil"/>
              <w:right w:val="nil"/>
            </w:tcBorders>
            <w:shd w:val="clear" w:color="auto" w:fill="auto"/>
            <w:noWrap/>
            <w:vAlign w:val="bottom"/>
            <w:hideMark/>
          </w:tcPr>
          <w:p w14:paraId="3C88E2BB"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B15979">
              <w:rPr>
                <w:rFonts w:ascii="Arial" w:eastAsia="Times New Roman" w:hAnsi="Arial" w:cs="Arial"/>
                <w:color w:val="000000"/>
                <w:sz w:val="16"/>
                <w:szCs w:val="16"/>
                <w:lang w:eastAsia="en-GB"/>
              </w:rPr>
              <w:t>421537</w:t>
            </w:r>
          </w:p>
        </w:tc>
        <w:tc>
          <w:tcPr>
            <w:tcW w:w="1564" w:type="dxa"/>
            <w:tcBorders>
              <w:top w:val="nil"/>
              <w:left w:val="nil"/>
              <w:bottom w:val="nil"/>
              <w:right w:val="nil"/>
            </w:tcBorders>
            <w:shd w:val="clear" w:color="auto" w:fill="auto"/>
            <w:noWrap/>
            <w:vAlign w:val="bottom"/>
            <w:hideMark/>
          </w:tcPr>
          <w:p w14:paraId="6A6EFAAB"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hAnsi="Arial" w:cs="Arial"/>
                <w:color w:val="000000"/>
                <w:sz w:val="16"/>
                <w:szCs w:val="16"/>
              </w:rPr>
              <w:t>577</w:t>
            </w:r>
          </w:p>
        </w:tc>
      </w:tr>
      <w:tr w:rsidR="00AE570B" w:rsidRPr="004408D7" w14:paraId="7811FFB9" w14:textId="77777777" w:rsidTr="00D25E14">
        <w:trPr>
          <w:trHeight w:val="225"/>
        </w:trPr>
        <w:tc>
          <w:tcPr>
            <w:tcW w:w="3580" w:type="dxa"/>
            <w:tcBorders>
              <w:top w:val="nil"/>
              <w:left w:val="nil"/>
              <w:bottom w:val="nil"/>
              <w:right w:val="nil"/>
            </w:tcBorders>
            <w:shd w:val="clear" w:color="auto" w:fill="auto"/>
            <w:noWrap/>
            <w:vAlign w:val="bottom"/>
            <w:hideMark/>
          </w:tcPr>
          <w:p w14:paraId="3964CE06"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Venous thrombo</w:t>
            </w:r>
            <w:r w:rsidRPr="004408D7">
              <w:rPr>
                <w:rFonts w:ascii="Arial" w:eastAsia="Times New Roman" w:hAnsi="Arial" w:cs="Arial"/>
                <w:color w:val="000000"/>
                <w:sz w:val="16"/>
                <w:szCs w:val="16"/>
                <w:lang w:eastAsia="en-GB"/>
              </w:rPr>
              <w:t>embolism</w:t>
            </w:r>
            <w:r>
              <w:rPr>
                <w:rFonts w:ascii="Arial" w:eastAsia="Times New Roman" w:hAnsi="Arial" w:cs="Arial"/>
                <w:color w:val="000000"/>
                <w:sz w:val="16"/>
                <w:szCs w:val="16"/>
                <w:lang w:eastAsia="en-GB"/>
              </w:rPr>
              <w:t xml:space="preserve"> (VTE)</w:t>
            </w:r>
            <w:r w:rsidRPr="004408D7">
              <w:rPr>
                <w:rFonts w:ascii="Arial" w:eastAsia="Times New Roman" w:hAnsi="Arial" w:cs="Arial"/>
                <w:color w:val="000000"/>
                <w:sz w:val="16"/>
                <w:szCs w:val="16"/>
                <w:lang w:eastAsia="en-GB"/>
              </w:rPr>
              <w:t>, n</w:t>
            </w:r>
          </w:p>
        </w:tc>
        <w:tc>
          <w:tcPr>
            <w:tcW w:w="777" w:type="dxa"/>
            <w:tcBorders>
              <w:top w:val="nil"/>
              <w:left w:val="nil"/>
              <w:bottom w:val="nil"/>
              <w:right w:val="nil"/>
            </w:tcBorders>
            <w:shd w:val="clear" w:color="auto" w:fill="auto"/>
            <w:noWrap/>
            <w:vAlign w:val="bottom"/>
            <w:hideMark/>
          </w:tcPr>
          <w:p w14:paraId="6B408EE6"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5</w:t>
            </w:r>
          </w:p>
        </w:tc>
        <w:tc>
          <w:tcPr>
            <w:tcW w:w="750" w:type="dxa"/>
            <w:tcBorders>
              <w:top w:val="nil"/>
              <w:left w:val="nil"/>
              <w:bottom w:val="nil"/>
              <w:right w:val="nil"/>
            </w:tcBorders>
            <w:shd w:val="clear" w:color="auto" w:fill="auto"/>
            <w:noWrap/>
            <w:vAlign w:val="bottom"/>
            <w:hideMark/>
          </w:tcPr>
          <w:p w14:paraId="26B6FBC7"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31728</w:t>
            </w:r>
          </w:p>
        </w:tc>
        <w:tc>
          <w:tcPr>
            <w:tcW w:w="1594" w:type="dxa"/>
            <w:tcBorders>
              <w:top w:val="nil"/>
              <w:left w:val="nil"/>
              <w:bottom w:val="nil"/>
              <w:right w:val="single" w:sz="4" w:space="0" w:color="auto"/>
            </w:tcBorders>
            <w:shd w:val="clear" w:color="auto" w:fill="auto"/>
            <w:noWrap/>
            <w:vAlign w:val="bottom"/>
            <w:hideMark/>
          </w:tcPr>
          <w:p w14:paraId="54E5BC43"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1041</w:t>
            </w:r>
          </w:p>
        </w:tc>
        <w:tc>
          <w:tcPr>
            <w:tcW w:w="750" w:type="dxa"/>
            <w:tcBorders>
              <w:top w:val="nil"/>
              <w:left w:val="nil"/>
              <w:bottom w:val="nil"/>
              <w:right w:val="nil"/>
            </w:tcBorders>
            <w:shd w:val="clear" w:color="auto" w:fill="auto"/>
            <w:noWrap/>
            <w:vAlign w:val="bottom"/>
            <w:hideMark/>
          </w:tcPr>
          <w:p w14:paraId="0C742E4F"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B15979">
              <w:rPr>
                <w:rFonts w:ascii="Arial" w:eastAsia="Times New Roman" w:hAnsi="Arial" w:cs="Arial"/>
                <w:color w:val="000000"/>
                <w:sz w:val="16"/>
                <w:szCs w:val="16"/>
                <w:lang w:eastAsia="en-GB"/>
              </w:rPr>
              <w:t>421537</w:t>
            </w:r>
          </w:p>
        </w:tc>
        <w:tc>
          <w:tcPr>
            <w:tcW w:w="1564" w:type="dxa"/>
            <w:tcBorders>
              <w:top w:val="nil"/>
              <w:left w:val="nil"/>
              <w:bottom w:val="nil"/>
              <w:right w:val="nil"/>
            </w:tcBorders>
            <w:shd w:val="clear" w:color="auto" w:fill="auto"/>
            <w:noWrap/>
            <w:vAlign w:val="bottom"/>
            <w:hideMark/>
          </w:tcPr>
          <w:p w14:paraId="6021499D"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hAnsi="Arial" w:cs="Arial"/>
                <w:color w:val="000000"/>
                <w:sz w:val="16"/>
                <w:szCs w:val="16"/>
              </w:rPr>
              <w:t>2321</w:t>
            </w:r>
          </w:p>
        </w:tc>
      </w:tr>
      <w:tr w:rsidR="00AE570B" w:rsidRPr="004408D7" w14:paraId="79DE7628" w14:textId="77777777" w:rsidTr="00D25E14">
        <w:trPr>
          <w:trHeight w:val="225"/>
        </w:trPr>
        <w:tc>
          <w:tcPr>
            <w:tcW w:w="3580" w:type="dxa"/>
            <w:tcBorders>
              <w:top w:val="nil"/>
              <w:left w:val="nil"/>
              <w:bottom w:val="nil"/>
              <w:right w:val="nil"/>
            </w:tcBorders>
            <w:shd w:val="clear" w:color="auto" w:fill="auto"/>
            <w:noWrap/>
            <w:vAlign w:val="bottom"/>
            <w:hideMark/>
          </w:tcPr>
          <w:p w14:paraId="658C476D"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 xml:space="preserve">   Non</w:t>
            </w:r>
            <w:r>
              <w:rPr>
                <w:rFonts w:ascii="Arial" w:eastAsia="Times New Roman" w:hAnsi="Arial" w:cs="Arial"/>
                <w:color w:val="000000"/>
                <w:sz w:val="16"/>
                <w:szCs w:val="16"/>
                <w:lang w:eastAsia="en-GB"/>
              </w:rPr>
              <w:t>-</w:t>
            </w:r>
            <w:r w:rsidRPr="004408D7">
              <w:rPr>
                <w:rFonts w:ascii="Arial" w:eastAsia="Times New Roman" w:hAnsi="Arial" w:cs="Arial"/>
                <w:color w:val="000000"/>
                <w:sz w:val="16"/>
                <w:szCs w:val="16"/>
                <w:lang w:eastAsia="en-GB"/>
              </w:rPr>
              <w:t>fatal</w:t>
            </w:r>
            <w:r>
              <w:rPr>
                <w:rFonts w:ascii="Arial" w:eastAsia="Times New Roman" w:hAnsi="Arial" w:cs="Arial"/>
                <w:color w:val="000000"/>
                <w:sz w:val="16"/>
                <w:szCs w:val="16"/>
                <w:lang w:eastAsia="en-GB"/>
              </w:rPr>
              <w:t xml:space="preserve"> VTE</w:t>
            </w:r>
            <w:r w:rsidRPr="004408D7">
              <w:rPr>
                <w:rFonts w:ascii="Arial" w:eastAsia="Times New Roman" w:hAnsi="Arial" w:cs="Arial"/>
                <w:color w:val="000000"/>
                <w:sz w:val="16"/>
                <w:szCs w:val="16"/>
                <w:lang w:eastAsia="en-GB"/>
              </w:rPr>
              <w:t>, n</w:t>
            </w:r>
          </w:p>
        </w:tc>
        <w:tc>
          <w:tcPr>
            <w:tcW w:w="777" w:type="dxa"/>
            <w:tcBorders>
              <w:top w:val="nil"/>
              <w:left w:val="nil"/>
              <w:bottom w:val="nil"/>
              <w:right w:val="nil"/>
            </w:tcBorders>
            <w:shd w:val="clear" w:color="auto" w:fill="auto"/>
            <w:noWrap/>
            <w:vAlign w:val="bottom"/>
            <w:hideMark/>
          </w:tcPr>
          <w:p w14:paraId="519D1E1A"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r w:rsidRPr="002B6DC7">
              <w:rPr>
                <w:rFonts w:ascii="Arial" w:eastAsia="Times New Roman" w:hAnsi="Arial" w:cs="Arial"/>
                <w:color w:val="000000"/>
                <w:sz w:val="16"/>
                <w:szCs w:val="16"/>
                <w:vertAlign w:val="superscript"/>
                <w:lang w:eastAsia="en-GB"/>
              </w:rPr>
              <w:t>†</w:t>
            </w:r>
          </w:p>
        </w:tc>
        <w:tc>
          <w:tcPr>
            <w:tcW w:w="750" w:type="dxa"/>
            <w:tcBorders>
              <w:top w:val="nil"/>
              <w:left w:val="nil"/>
              <w:bottom w:val="nil"/>
              <w:right w:val="nil"/>
            </w:tcBorders>
            <w:shd w:val="clear" w:color="auto" w:fill="auto"/>
            <w:noWrap/>
            <w:vAlign w:val="bottom"/>
            <w:hideMark/>
          </w:tcPr>
          <w:p w14:paraId="1398AECE"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1594" w:type="dxa"/>
            <w:tcBorders>
              <w:top w:val="nil"/>
              <w:left w:val="nil"/>
              <w:right w:val="single" w:sz="4" w:space="0" w:color="auto"/>
            </w:tcBorders>
            <w:shd w:val="clear" w:color="auto" w:fill="auto"/>
            <w:noWrap/>
            <w:vAlign w:val="bottom"/>
            <w:hideMark/>
          </w:tcPr>
          <w:p w14:paraId="6376C2C4"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750" w:type="dxa"/>
            <w:tcBorders>
              <w:top w:val="nil"/>
              <w:left w:val="nil"/>
              <w:bottom w:val="nil"/>
              <w:right w:val="nil"/>
            </w:tcBorders>
            <w:shd w:val="clear" w:color="auto" w:fill="auto"/>
            <w:noWrap/>
            <w:vAlign w:val="bottom"/>
            <w:hideMark/>
          </w:tcPr>
          <w:p w14:paraId="5E1AC04E"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B15979">
              <w:rPr>
                <w:rFonts w:ascii="Arial" w:eastAsia="Times New Roman" w:hAnsi="Arial" w:cs="Arial"/>
                <w:color w:val="000000"/>
                <w:sz w:val="16"/>
                <w:szCs w:val="16"/>
                <w:lang w:eastAsia="en-GB"/>
              </w:rPr>
              <w:t>421537</w:t>
            </w:r>
          </w:p>
        </w:tc>
        <w:tc>
          <w:tcPr>
            <w:tcW w:w="1564" w:type="dxa"/>
            <w:tcBorders>
              <w:top w:val="nil"/>
              <w:left w:val="nil"/>
              <w:bottom w:val="nil"/>
              <w:right w:val="nil"/>
            </w:tcBorders>
            <w:shd w:val="clear" w:color="auto" w:fill="auto"/>
            <w:noWrap/>
            <w:vAlign w:val="bottom"/>
            <w:hideMark/>
          </w:tcPr>
          <w:p w14:paraId="435047C7"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hAnsi="Arial" w:cs="Arial"/>
                <w:color w:val="000000"/>
                <w:sz w:val="16"/>
                <w:szCs w:val="16"/>
              </w:rPr>
              <w:t>2234</w:t>
            </w:r>
          </w:p>
        </w:tc>
      </w:tr>
      <w:tr w:rsidR="00AE570B" w:rsidRPr="004408D7" w14:paraId="7B8DEC19" w14:textId="77777777" w:rsidTr="00D25E14">
        <w:trPr>
          <w:trHeight w:val="225"/>
        </w:trPr>
        <w:tc>
          <w:tcPr>
            <w:tcW w:w="3580" w:type="dxa"/>
            <w:tcBorders>
              <w:top w:val="nil"/>
              <w:left w:val="nil"/>
              <w:bottom w:val="nil"/>
              <w:right w:val="nil"/>
            </w:tcBorders>
            <w:shd w:val="clear" w:color="auto" w:fill="auto"/>
            <w:noWrap/>
            <w:vAlign w:val="bottom"/>
            <w:hideMark/>
          </w:tcPr>
          <w:p w14:paraId="6667C6B4"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Fatal VTE</w:t>
            </w:r>
            <w:r w:rsidRPr="004408D7">
              <w:rPr>
                <w:rFonts w:ascii="Arial" w:eastAsia="Times New Roman" w:hAnsi="Arial" w:cs="Arial"/>
                <w:color w:val="000000"/>
                <w:sz w:val="16"/>
                <w:szCs w:val="16"/>
                <w:lang w:eastAsia="en-GB"/>
              </w:rPr>
              <w:t>, n</w:t>
            </w:r>
          </w:p>
        </w:tc>
        <w:tc>
          <w:tcPr>
            <w:tcW w:w="777" w:type="dxa"/>
            <w:tcBorders>
              <w:top w:val="nil"/>
              <w:left w:val="nil"/>
              <w:bottom w:val="nil"/>
              <w:right w:val="nil"/>
            </w:tcBorders>
            <w:shd w:val="clear" w:color="auto" w:fill="auto"/>
            <w:noWrap/>
            <w:vAlign w:val="bottom"/>
            <w:hideMark/>
          </w:tcPr>
          <w:p w14:paraId="363ED011"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5</w:t>
            </w:r>
          </w:p>
        </w:tc>
        <w:tc>
          <w:tcPr>
            <w:tcW w:w="750" w:type="dxa"/>
            <w:tcBorders>
              <w:top w:val="nil"/>
              <w:left w:val="nil"/>
              <w:bottom w:val="nil"/>
              <w:right w:val="nil"/>
            </w:tcBorders>
            <w:shd w:val="clear" w:color="auto" w:fill="auto"/>
            <w:noWrap/>
            <w:vAlign w:val="bottom"/>
            <w:hideMark/>
          </w:tcPr>
          <w:p w14:paraId="22C0EC80"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31728</w:t>
            </w:r>
          </w:p>
        </w:tc>
        <w:tc>
          <w:tcPr>
            <w:tcW w:w="1594" w:type="dxa"/>
            <w:tcBorders>
              <w:top w:val="nil"/>
              <w:left w:val="nil"/>
              <w:bottom w:val="nil"/>
              <w:right w:val="single" w:sz="4" w:space="0" w:color="auto"/>
            </w:tcBorders>
            <w:shd w:val="clear" w:color="auto" w:fill="auto"/>
            <w:noWrap/>
            <w:vAlign w:val="bottom"/>
            <w:hideMark/>
          </w:tcPr>
          <w:p w14:paraId="5E3DB98C"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1041</w:t>
            </w:r>
          </w:p>
        </w:tc>
        <w:tc>
          <w:tcPr>
            <w:tcW w:w="750" w:type="dxa"/>
            <w:tcBorders>
              <w:top w:val="nil"/>
              <w:left w:val="nil"/>
              <w:bottom w:val="nil"/>
              <w:right w:val="nil"/>
            </w:tcBorders>
            <w:shd w:val="clear" w:color="auto" w:fill="auto"/>
            <w:noWrap/>
            <w:vAlign w:val="bottom"/>
            <w:hideMark/>
          </w:tcPr>
          <w:p w14:paraId="010421E8"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B15979">
              <w:rPr>
                <w:rFonts w:ascii="Arial" w:eastAsia="Times New Roman" w:hAnsi="Arial" w:cs="Arial"/>
                <w:color w:val="000000"/>
                <w:sz w:val="16"/>
                <w:szCs w:val="16"/>
                <w:lang w:eastAsia="en-GB"/>
              </w:rPr>
              <w:t>421537</w:t>
            </w:r>
          </w:p>
        </w:tc>
        <w:tc>
          <w:tcPr>
            <w:tcW w:w="1564" w:type="dxa"/>
            <w:tcBorders>
              <w:top w:val="nil"/>
              <w:left w:val="nil"/>
              <w:bottom w:val="nil"/>
              <w:right w:val="nil"/>
            </w:tcBorders>
            <w:shd w:val="clear" w:color="auto" w:fill="auto"/>
            <w:noWrap/>
            <w:vAlign w:val="bottom"/>
            <w:hideMark/>
          </w:tcPr>
          <w:p w14:paraId="16955FEE"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hAnsi="Arial" w:cs="Arial"/>
                <w:color w:val="000000"/>
                <w:sz w:val="16"/>
                <w:szCs w:val="16"/>
              </w:rPr>
              <w:t>87</w:t>
            </w:r>
          </w:p>
        </w:tc>
      </w:tr>
      <w:tr w:rsidR="00AE570B" w:rsidRPr="004408D7" w14:paraId="16A7F2B5" w14:textId="77777777" w:rsidTr="00D25E14">
        <w:trPr>
          <w:trHeight w:val="225"/>
        </w:trPr>
        <w:tc>
          <w:tcPr>
            <w:tcW w:w="3580" w:type="dxa"/>
            <w:tcBorders>
              <w:top w:val="nil"/>
              <w:left w:val="nil"/>
              <w:right w:val="nil"/>
            </w:tcBorders>
            <w:shd w:val="clear" w:color="auto" w:fill="auto"/>
            <w:noWrap/>
            <w:vAlign w:val="bottom"/>
            <w:hideMark/>
          </w:tcPr>
          <w:p w14:paraId="0EA78118"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sidRPr="004408D7">
              <w:rPr>
                <w:rFonts w:ascii="Arial" w:eastAsia="Times New Roman" w:hAnsi="Arial" w:cs="Arial"/>
                <w:color w:val="000000"/>
                <w:sz w:val="16"/>
                <w:szCs w:val="16"/>
                <w:lang w:eastAsia="en-GB"/>
              </w:rPr>
              <w:t xml:space="preserve">   </w:t>
            </w:r>
            <w:r>
              <w:rPr>
                <w:rFonts w:ascii="Arial" w:eastAsia="Times New Roman" w:hAnsi="Arial" w:cs="Arial"/>
                <w:color w:val="000000"/>
                <w:sz w:val="16"/>
                <w:szCs w:val="16"/>
                <w:lang w:eastAsia="en-GB"/>
              </w:rPr>
              <w:t>Pulmonary embolism (</w:t>
            </w:r>
            <w:r w:rsidRPr="004408D7">
              <w:rPr>
                <w:rFonts w:ascii="Arial" w:eastAsia="Times New Roman" w:hAnsi="Arial" w:cs="Arial"/>
                <w:color w:val="000000"/>
                <w:sz w:val="16"/>
                <w:szCs w:val="16"/>
                <w:lang w:eastAsia="en-GB"/>
              </w:rPr>
              <w:t>PE</w:t>
            </w:r>
            <w:r>
              <w:rPr>
                <w:rFonts w:ascii="Arial" w:eastAsia="Times New Roman" w:hAnsi="Arial" w:cs="Arial"/>
                <w:color w:val="000000"/>
                <w:sz w:val="16"/>
                <w:szCs w:val="16"/>
                <w:lang w:eastAsia="en-GB"/>
              </w:rPr>
              <w:t>)</w:t>
            </w:r>
            <w:r w:rsidRPr="004408D7">
              <w:rPr>
                <w:rFonts w:ascii="Arial" w:eastAsia="Times New Roman" w:hAnsi="Arial" w:cs="Arial"/>
                <w:color w:val="000000"/>
                <w:sz w:val="16"/>
                <w:szCs w:val="16"/>
                <w:lang w:eastAsia="en-GB"/>
              </w:rPr>
              <w:t>, n</w:t>
            </w:r>
          </w:p>
        </w:tc>
        <w:tc>
          <w:tcPr>
            <w:tcW w:w="777" w:type="dxa"/>
            <w:tcBorders>
              <w:top w:val="nil"/>
              <w:left w:val="nil"/>
              <w:right w:val="nil"/>
            </w:tcBorders>
            <w:shd w:val="clear" w:color="auto" w:fill="auto"/>
            <w:noWrap/>
            <w:vAlign w:val="bottom"/>
            <w:hideMark/>
          </w:tcPr>
          <w:p w14:paraId="4B103748"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hAnsi="Arial" w:cs="Arial"/>
                <w:color w:val="000000"/>
                <w:sz w:val="16"/>
                <w:szCs w:val="16"/>
              </w:rPr>
              <w:t>75</w:t>
            </w:r>
          </w:p>
        </w:tc>
        <w:tc>
          <w:tcPr>
            <w:tcW w:w="750" w:type="dxa"/>
            <w:tcBorders>
              <w:top w:val="nil"/>
              <w:left w:val="nil"/>
              <w:right w:val="nil"/>
            </w:tcBorders>
            <w:shd w:val="clear" w:color="auto" w:fill="auto"/>
            <w:noWrap/>
            <w:vAlign w:val="bottom"/>
            <w:hideMark/>
          </w:tcPr>
          <w:p w14:paraId="48259C86"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hAnsi="Arial" w:cs="Arial"/>
                <w:color w:val="000000"/>
                <w:sz w:val="16"/>
                <w:szCs w:val="16"/>
              </w:rPr>
              <w:t>731728</w:t>
            </w:r>
          </w:p>
        </w:tc>
        <w:tc>
          <w:tcPr>
            <w:tcW w:w="1594" w:type="dxa"/>
            <w:tcBorders>
              <w:top w:val="nil"/>
              <w:left w:val="nil"/>
              <w:right w:val="single" w:sz="4" w:space="0" w:color="auto"/>
            </w:tcBorders>
            <w:shd w:val="clear" w:color="auto" w:fill="auto"/>
            <w:noWrap/>
            <w:vAlign w:val="bottom"/>
            <w:hideMark/>
          </w:tcPr>
          <w:p w14:paraId="65F29293"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hAnsi="Arial" w:cs="Arial"/>
                <w:color w:val="000000"/>
                <w:sz w:val="16"/>
                <w:szCs w:val="16"/>
              </w:rPr>
              <w:t>855</w:t>
            </w:r>
          </w:p>
        </w:tc>
        <w:tc>
          <w:tcPr>
            <w:tcW w:w="750" w:type="dxa"/>
            <w:tcBorders>
              <w:top w:val="nil"/>
              <w:left w:val="nil"/>
              <w:right w:val="nil"/>
            </w:tcBorders>
            <w:shd w:val="clear" w:color="auto" w:fill="auto"/>
            <w:noWrap/>
            <w:vAlign w:val="bottom"/>
            <w:hideMark/>
          </w:tcPr>
          <w:p w14:paraId="25EDFFB3"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B15979">
              <w:rPr>
                <w:rFonts w:ascii="Arial" w:eastAsia="Times New Roman" w:hAnsi="Arial" w:cs="Arial"/>
                <w:color w:val="000000"/>
                <w:sz w:val="16"/>
                <w:szCs w:val="16"/>
                <w:lang w:eastAsia="en-GB"/>
              </w:rPr>
              <w:t>421537</w:t>
            </w:r>
          </w:p>
        </w:tc>
        <w:tc>
          <w:tcPr>
            <w:tcW w:w="1564" w:type="dxa"/>
            <w:tcBorders>
              <w:top w:val="nil"/>
              <w:left w:val="nil"/>
              <w:right w:val="nil"/>
            </w:tcBorders>
            <w:shd w:val="clear" w:color="auto" w:fill="auto"/>
            <w:noWrap/>
            <w:vAlign w:val="bottom"/>
            <w:hideMark/>
          </w:tcPr>
          <w:p w14:paraId="367737E4"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566BDB">
              <w:rPr>
                <w:rFonts w:ascii="Arial" w:eastAsia="Times New Roman" w:hAnsi="Arial" w:cs="Arial"/>
                <w:color w:val="000000"/>
                <w:sz w:val="16"/>
                <w:szCs w:val="16"/>
                <w:lang w:eastAsia="en-GB"/>
              </w:rPr>
              <w:t>1273</w:t>
            </w:r>
          </w:p>
        </w:tc>
      </w:tr>
      <w:tr w:rsidR="00AE570B" w:rsidRPr="004408D7" w14:paraId="0C860FBD" w14:textId="77777777" w:rsidTr="00D25E14">
        <w:trPr>
          <w:trHeight w:val="225"/>
        </w:trPr>
        <w:tc>
          <w:tcPr>
            <w:tcW w:w="3580" w:type="dxa"/>
            <w:tcBorders>
              <w:top w:val="nil"/>
              <w:left w:val="nil"/>
            </w:tcBorders>
            <w:shd w:val="clear" w:color="auto" w:fill="auto"/>
            <w:noWrap/>
            <w:vAlign w:val="bottom"/>
            <w:hideMark/>
          </w:tcPr>
          <w:p w14:paraId="4416CB2B"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Deep venous thromboembolism</w:t>
            </w:r>
            <w:r w:rsidRPr="004408D7">
              <w:rPr>
                <w:rFonts w:ascii="Arial" w:eastAsia="Times New Roman" w:hAnsi="Arial" w:cs="Arial"/>
                <w:color w:val="000000"/>
                <w:sz w:val="16"/>
                <w:szCs w:val="16"/>
                <w:lang w:eastAsia="en-GB"/>
              </w:rPr>
              <w:t xml:space="preserve"> </w:t>
            </w:r>
            <w:r>
              <w:rPr>
                <w:rFonts w:ascii="Arial" w:eastAsia="Times New Roman" w:hAnsi="Arial" w:cs="Arial"/>
                <w:color w:val="000000"/>
                <w:sz w:val="16"/>
                <w:szCs w:val="16"/>
                <w:lang w:eastAsia="en-GB"/>
              </w:rPr>
              <w:t>(DVT)</w:t>
            </w:r>
            <w:r w:rsidRPr="004408D7">
              <w:rPr>
                <w:rFonts w:ascii="Arial" w:eastAsia="Times New Roman" w:hAnsi="Arial" w:cs="Arial"/>
                <w:color w:val="000000"/>
                <w:sz w:val="16"/>
                <w:szCs w:val="16"/>
                <w:lang w:eastAsia="en-GB"/>
              </w:rPr>
              <w:t>, n</w:t>
            </w:r>
          </w:p>
        </w:tc>
        <w:tc>
          <w:tcPr>
            <w:tcW w:w="777" w:type="dxa"/>
            <w:tcBorders>
              <w:top w:val="nil"/>
            </w:tcBorders>
            <w:shd w:val="clear" w:color="auto" w:fill="auto"/>
            <w:noWrap/>
            <w:vAlign w:val="bottom"/>
            <w:hideMark/>
          </w:tcPr>
          <w:p w14:paraId="397CFA0D"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5</w:t>
            </w:r>
          </w:p>
        </w:tc>
        <w:tc>
          <w:tcPr>
            <w:tcW w:w="750" w:type="dxa"/>
            <w:tcBorders>
              <w:top w:val="nil"/>
            </w:tcBorders>
            <w:shd w:val="clear" w:color="auto" w:fill="auto"/>
            <w:noWrap/>
            <w:vAlign w:val="bottom"/>
            <w:hideMark/>
          </w:tcPr>
          <w:p w14:paraId="0A919EDD"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731728</w:t>
            </w:r>
          </w:p>
        </w:tc>
        <w:tc>
          <w:tcPr>
            <w:tcW w:w="1594" w:type="dxa"/>
            <w:tcBorders>
              <w:top w:val="nil"/>
              <w:right w:val="single" w:sz="4" w:space="0" w:color="auto"/>
            </w:tcBorders>
            <w:shd w:val="clear" w:color="auto" w:fill="auto"/>
            <w:noWrap/>
            <w:vAlign w:val="bottom"/>
            <w:hideMark/>
          </w:tcPr>
          <w:p w14:paraId="0F884B78" w14:textId="77777777" w:rsidR="00AE570B" w:rsidRDefault="00AE570B" w:rsidP="00D25E14">
            <w:pPr>
              <w:spacing w:after="0" w:line="240" w:lineRule="auto"/>
              <w:jc w:val="center"/>
              <w:rPr>
                <w:rFonts w:ascii="Arial" w:hAnsi="Arial" w:cs="Arial"/>
                <w:color w:val="000000"/>
                <w:sz w:val="16"/>
                <w:szCs w:val="16"/>
              </w:rPr>
            </w:pPr>
            <w:r>
              <w:rPr>
                <w:rFonts w:ascii="Arial" w:hAnsi="Arial" w:cs="Arial"/>
                <w:color w:val="000000"/>
                <w:sz w:val="16"/>
                <w:szCs w:val="16"/>
              </w:rPr>
              <w:t>186</w:t>
            </w:r>
          </w:p>
        </w:tc>
        <w:tc>
          <w:tcPr>
            <w:tcW w:w="750" w:type="dxa"/>
            <w:tcBorders>
              <w:top w:val="nil"/>
              <w:left w:val="single" w:sz="4" w:space="0" w:color="auto"/>
            </w:tcBorders>
            <w:shd w:val="clear" w:color="auto" w:fill="auto"/>
            <w:noWrap/>
            <w:vAlign w:val="bottom"/>
            <w:hideMark/>
          </w:tcPr>
          <w:p w14:paraId="7AC4037F"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B15979">
              <w:rPr>
                <w:rFonts w:ascii="Arial" w:eastAsia="Times New Roman" w:hAnsi="Arial" w:cs="Arial"/>
                <w:color w:val="000000"/>
                <w:sz w:val="16"/>
                <w:szCs w:val="16"/>
                <w:lang w:eastAsia="en-GB"/>
              </w:rPr>
              <w:t>421537</w:t>
            </w:r>
          </w:p>
        </w:tc>
        <w:tc>
          <w:tcPr>
            <w:tcW w:w="1564" w:type="dxa"/>
            <w:tcBorders>
              <w:top w:val="nil"/>
              <w:right w:val="nil"/>
            </w:tcBorders>
            <w:shd w:val="clear" w:color="auto" w:fill="auto"/>
            <w:noWrap/>
            <w:vAlign w:val="bottom"/>
            <w:hideMark/>
          </w:tcPr>
          <w:p w14:paraId="4CC71539"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E24CB5">
              <w:rPr>
                <w:rFonts w:ascii="Arial" w:eastAsia="Times New Roman" w:hAnsi="Arial" w:cs="Arial"/>
                <w:color w:val="000000"/>
                <w:sz w:val="16"/>
                <w:szCs w:val="16"/>
                <w:lang w:eastAsia="en-GB"/>
              </w:rPr>
              <w:t>1048</w:t>
            </w:r>
          </w:p>
        </w:tc>
      </w:tr>
      <w:tr w:rsidR="00AE570B" w:rsidRPr="004408D7" w14:paraId="4EF8B36F" w14:textId="77777777" w:rsidTr="00D25E14">
        <w:trPr>
          <w:trHeight w:val="225"/>
        </w:trPr>
        <w:tc>
          <w:tcPr>
            <w:tcW w:w="3580" w:type="dxa"/>
            <w:tcBorders>
              <w:top w:val="nil"/>
              <w:left w:val="nil"/>
              <w:right w:val="nil"/>
            </w:tcBorders>
            <w:shd w:val="clear" w:color="auto" w:fill="auto"/>
            <w:noWrap/>
            <w:vAlign w:val="bottom"/>
            <w:hideMark/>
          </w:tcPr>
          <w:p w14:paraId="0E168BF2"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Unprovoked VTE</w:t>
            </w:r>
            <w:r w:rsidRPr="004408D7">
              <w:rPr>
                <w:rFonts w:ascii="Arial" w:eastAsia="Times New Roman" w:hAnsi="Arial" w:cs="Arial"/>
                <w:color w:val="000000"/>
                <w:sz w:val="16"/>
                <w:szCs w:val="16"/>
                <w:lang w:eastAsia="en-GB"/>
              </w:rPr>
              <w:t>, n</w:t>
            </w:r>
          </w:p>
        </w:tc>
        <w:tc>
          <w:tcPr>
            <w:tcW w:w="777" w:type="dxa"/>
            <w:tcBorders>
              <w:top w:val="nil"/>
              <w:left w:val="nil"/>
              <w:right w:val="nil"/>
            </w:tcBorders>
            <w:shd w:val="clear" w:color="auto" w:fill="auto"/>
            <w:noWrap/>
            <w:vAlign w:val="bottom"/>
            <w:hideMark/>
          </w:tcPr>
          <w:p w14:paraId="120384EE"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750" w:type="dxa"/>
            <w:tcBorders>
              <w:top w:val="nil"/>
              <w:left w:val="nil"/>
              <w:right w:val="nil"/>
            </w:tcBorders>
            <w:shd w:val="clear" w:color="auto" w:fill="auto"/>
            <w:noWrap/>
            <w:vAlign w:val="bottom"/>
            <w:hideMark/>
          </w:tcPr>
          <w:p w14:paraId="2C0F52EA"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1594" w:type="dxa"/>
            <w:tcBorders>
              <w:top w:val="nil"/>
              <w:left w:val="nil"/>
              <w:right w:val="single" w:sz="4" w:space="0" w:color="auto"/>
            </w:tcBorders>
            <w:shd w:val="clear" w:color="auto" w:fill="auto"/>
            <w:noWrap/>
            <w:vAlign w:val="bottom"/>
            <w:hideMark/>
          </w:tcPr>
          <w:p w14:paraId="62EC942D"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750" w:type="dxa"/>
            <w:tcBorders>
              <w:top w:val="nil"/>
              <w:left w:val="nil"/>
              <w:right w:val="nil"/>
            </w:tcBorders>
            <w:shd w:val="clear" w:color="auto" w:fill="auto"/>
            <w:noWrap/>
            <w:vAlign w:val="bottom"/>
            <w:hideMark/>
          </w:tcPr>
          <w:p w14:paraId="28FD72E4"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B15979">
              <w:rPr>
                <w:rFonts w:ascii="Arial" w:eastAsia="Times New Roman" w:hAnsi="Arial" w:cs="Arial"/>
                <w:color w:val="000000"/>
                <w:sz w:val="16"/>
                <w:szCs w:val="16"/>
                <w:lang w:eastAsia="en-GB"/>
              </w:rPr>
              <w:t>421537</w:t>
            </w:r>
          </w:p>
        </w:tc>
        <w:tc>
          <w:tcPr>
            <w:tcW w:w="1564" w:type="dxa"/>
            <w:tcBorders>
              <w:top w:val="nil"/>
              <w:left w:val="nil"/>
              <w:right w:val="nil"/>
            </w:tcBorders>
            <w:shd w:val="clear" w:color="auto" w:fill="auto"/>
            <w:noWrap/>
            <w:vAlign w:val="bottom"/>
            <w:hideMark/>
          </w:tcPr>
          <w:p w14:paraId="1E2D67ED"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hAnsi="Arial" w:cs="Arial"/>
                <w:color w:val="000000"/>
                <w:sz w:val="16"/>
                <w:szCs w:val="16"/>
              </w:rPr>
              <w:t>1465</w:t>
            </w:r>
          </w:p>
        </w:tc>
      </w:tr>
      <w:tr w:rsidR="00AE570B" w:rsidRPr="004408D7" w14:paraId="5F142C5D" w14:textId="77777777" w:rsidTr="00D25E14">
        <w:trPr>
          <w:trHeight w:val="225"/>
        </w:trPr>
        <w:tc>
          <w:tcPr>
            <w:tcW w:w="3580" w:type="dxa"/>
            <w:tcBorders>
              <w:top w:val="nil"/>
              <w:left w:val="nil"/>
              <w:bottom w:val="single" w:sz="4" w:space="0" w:color="auto"/>
            </w:tcBorders>
            <w:shd w:val="clear" w:color="auto" w:fill="auto"/>
            <w:noWrap/>
            <w:vAlign w:val="bottom"/>
            <w:hideMark/>
          </w:tcPr>
          <w:p w14:paraId="360875FA" w14:textId="77777777" w:rsidR="00AE570B" w:rsidRPr="004408D7" w:rsidRDefault="00AE570B" w:rsidP="00D25E14">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Provoked VTE</w:t>
            </w:r>
            <w:r w:rsidRPr="004408D7">
              <w:rPr>
                <w:rFonts w:ascii="Arial" w:eastAsia="Times New Roman" w:hAnsi="Arial" w:cs="Arial"/>
                <w:color w:val="000000"/>
                <w:sz w:val="16"/>
                <w:szCs w:val="16"/>
                <w:lang w:eastAsia="en-GB"/>
              </w:rPr>
              <w:t>, n</w:t>
            </w:r>
          </w:p>
        </w:tc>
        <w:tc>
          <w:tcPr>
            <w:tcW w:w="777" w:type="dxa"/>
            <w:tcBorders>
              <w:top w:val="nil"/>
              <w:bottom w:val="single" w:sz="4" w:space="0" w:color="auto"/>
            </w:tcBorders>
            <w:shd w:val="clear" w:color="auto" w:fill="auto"/>
            <w:noWrap/>
            <w:vAlign w:val="bottom"/>
            <w:hideMark/>
          </w:tcPr>
          <w:p w14:paraId="7DA2CAB0"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750" w:type="dxa"/>
            <w:tcBorders>
              <w:top w:val="nil"/>
              <w:bottom w:val="single" w:sz="4" w:space="0" w:color="auto"/>
            </w:tcBorders>
            <w:shd w:val="clear" w:color="auto" w:fill="auto"/>
            <w:noWrap/>
            <w:vAlign w:val="bottom"/>
            <w:hideMark/>
          </w:tcPr>
          <w:p w14:paraId="6946BE17"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1594" w:type="dxa"/>
            <w:tcBorders>
              <w:top w:val="nil"/>
              <w:bottom w:val="single" w:sz="4" w:space="0" w:color="auto"/>
              <w:right w:val="single" w:sz="4" w:space="0" w:color="auto"/>
            </w:tcBorders>
            <w:shd w:val="clear" w:color="auto" w:fill="auto"/>
            <w:noWrap/>
            <w:vAlign w:val="bottom"/>
            <w:hideMark/>
          </w:tcPr>
          <w:p w14:paraId="59F777CF"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750" w:type="dxa"/>
            <w:tcBorders>
              <w:top w:val="nil"/>
              <w:left w:val="single" w:sz="4" w:space="0" w:color="auto"/>
              <w:bottom w:val="single" w:sz="4" w:space="0" w:color="auto"/>
            </w:tcBorders>
            <w:shd w:val="clear" w:color="auto" w:fill="auto"/>
            <w:noWrap/>
            <w:vAlign w:val="bottom"/>
            <w:hideMark/>
          </w:tcPr>
          <w:p w14:paraId="05BC18EB"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sidRPr="00B15979">
              <w:rPr>
                <w:rFonts w:ascii="Arial" w:eastAsia="Times New Roman" w:hAnsi="Arial" w:cs="Arial"/>
                <w:color w:val="000000"/>
                <w:sz w:val="16"/>
                <w:szCs w:val="16"/>
                <w:lang w:eastAsia="en-GB"/>
              </w:rPr>
              <w:t>421537</w:t>
            </w:r>
          </w:p>
        </w:tc>
        <w:tc>
          <w:tcPr>
            <w:tcW w:w="1564" w:type="dxa"/>
            <w:tcBorders>
              <w:top w:val="nil"/>
              <w:bottom w:val="single" w:sz="4" w:space="0" w:color="auto"/>
              <w:right w:val="nil"/>
            </w:tcBorders>
            <w:shd w:val="clear" w:color="auto" w:fill="auto"/>
            <w:noWrap/>
            <w:vAlign w:val="bottom"/>
            <w:hideMark/>
          </w:tcPr>
          <w:p w14:paraId="1C14A53F" w14:textId="77777777" w:rsidR="00AE570B" w:rsidRPr="004408D7" w:rsidRDefault="00AE570B" w:rsidP="00D25E14">
            <w:pPr>
              <w:spacing w:after="0" w:line="240" w:lineRule="auto"/>
              <w:jc w:val="center"/>
              <w:rPr>
                <w:rFonts w:ascii="Arial" w:eastAsia="Times New Roman" w:hAnsi="Arial" w:cs="Arial"/>
                <w:color w:val="000000"/>
                <w:sz w:val="16"/>
                <w:szCs w:val="16"/>
                <w:lang w:eastAsia="en-GB"/>
              </w:rPr>
            </w:pPr>
            <w:r>
              <w:rPr>
                <w:rFonts w:ascii="Arial" w:hAnsi="Arial" w:cs="Arial"/>
                <w:color w:val="000000"/>
                <w:sz w:val="16"/>
                <w:szCs w:val="16"/>
              </w:rPr>
              <w:t>856</w:t>
            </w:r>
          </w:p>
        </w:tc>
      </w:tr>
    </w:tbl>
    <w:p w14:paraId="23F6DAC2" w14:textId="77777777" w:rsidR="00AE570B" w:rsidRDefault="00AE570B" w:rsidP="00AE570B">
      <w:pPr>
        <w:spacing w:after="0" w:line="240" w:lineRule="auto"/>
        <w:rPr>
          <w:sz w:val="16"/>
          <w:szCs w:val="16"/>
        </w:rPr>
      </w:pPr>
    </w:p>
    <w:p w14:paraId="5032F854" w14:textId="77777777" w:rsidR="00AE570B" w:rsidRDefault="00AE570B" w:rsidP="00AE570B">
      <w:pPr>
        <w:spacing w:after="0" w:line="240" w:lineRule="auto"/>
        <w:rPr>
          <w:sz w:val="16"/>
          <w:szCs w:val="16"/>
        </w:rPr>
      </w:pPr>
      <w:r>
        <w:rPr>
          <w:sz w:val="16"/>
          <w:szCs w:val="16"/>
        </w:rPr>
        <w:t xml:space="preserve">ERFC, Emerging Risk Factors Collaboration; HDL-C, high density lipoprotein cholesterol; CRP, C-reactive protein; </w:t>
      </w:r>
      <w:proofErr w:type="spellStart"/>
      <w:r>
        <w:rPr>
          <w:sz w:val="16"/>
          <w:szCs w:val="16"/>
        </w:rPr>
        <w:t>Lp</w:t>
      </w:r>
      <w:proofErr w:type="spellEnd"/>
      <w:r>
        <w:rPr>
          <w:sz w:val="16"/>
          <w:szCs w:val="16"/>
        </w:rPr>
        <w:t>(a), lipoprotein(a); PE, pulmonary embolism; CHD, coronary heart disease.</w:t>
      </w:r>
    </w:p>
    <w:p w14:paraId="4E6D7CAA" w14:textId="77777777" w:rsidR="00AE570B" w:rsidRDefault="00AE570B" w:rsidP="00AE570B">
      <w:pPr>
        <w:spacing w:after="0" w:line="240" w:lineRule="auto"/>
        <w:rPr>
          <w:sz w:val="16"/>
          <w:szCs w:val="16"/>
        </w:rPr>
      </w:pPr>
    </w:p>
    <w:p w14:paraId="595470E7" w14:textId="77777777" w:rsidR="00AE570B" w:rsidRDefault="00AE570B" w:rsidP="00AE570B">
      <w:pPr>
        <w:spacing w:after="0" w:line="240" w:lineRule="auto"/>
        <w:rPr>
          <w:sz w:val="16"/>
          <w:szCs w:val="16"/>
        </w:rPr>
      </w:pPr>
      <w:r w:rsidRPr="00C510B1">
        <w:rPr>
          <w:sz w:val="16"/>
          <w:szCs w:val="16"/>
        </w:rPr>
        <w:t>* Follow up and outcome summaries among participants with complete data on age, sex, smoking status, history of diabetes, and BMI.</w:t>
      </w:r>
    </w:p>
    <w:p w14:paraId="5DAEC350" w14:textId="719962B8" w:rsidR="007C622E" w:rsidRPr="00AE570B" w:rsidRDefault="00AE570B" w:rsidP="00AE570B">
      <w:pPr>
        <w:spacing w:after="0" w:line="240" w:lineRule="auto"/>
        <w:rPr>
          <w:sz w:val="16"/>
          <w:szCs w:val="16"/>
        </w:rPr>
      </w:pPr>
      <w:r w:rsidRPr="003F3B2B">
        <w:rPr>
          <w:rFonts w:ascii="Arial" w:eastAsia="Times New Roman" w:hAnsi="Arial" w:cs="Arial"/>
          <w:color w:val="000000"/>
          <w:sz w:val="16"/>
          <w:szCs w:val="16"/>
          <w:vertAlign w:val="superscript"/>
          <w:lang w:eastAsia="en-GB"/>
        </w:rPr>
        <w:t>†</w:t>
      </w:r>
      <w:r w:rsidRPr="003F3B2B">
        <w:rPr>
          <w:sz w:val="16"/>
          <w:szCs w:val="16"/>
        </w:rPr>
        <w:t xml:space="preserve"> </w:t>
      </w:r>
      <w:r>
        <w:rPr>
          <w:sz w:val="16"/>
          <w:szCs w:val="16"/>
        </w:rPr>
        <w:t xml:space="preserve">Majority of the studies in ERFC did not ascertain non-fatal VTE outcomes; </w:t>
      </w:r>
      <w:proofErr w:type="gramStart"/>
      <w:r>
        <w:rPr>
          <w:sz w:val="16"/>
          <w:szCs w:val="16"/>
        </w:rPr>
        <w:t>hence</w:t>
      </w:r>
      <w:proofErr w:type="gramEnd"/>
      <w:r>
        <w:rPr>
          <w:sz w:val="16"/>
          <w:szCs w:val="16"/>
        </w:rPr>
        <w:t xml:space="preserve"> analyses in ERFC were restricted to comparison of fatal outcomes only.</w:t>
      </w:r>
    </w:p>
    <w:sectPr w:rsidR="007C622E" w:rsidRPr="00AE570B" w:rsidSect="00047DBA">
      <w:footerReference w:type="default" r:id="rId9"/>
      <w:pgSz w:w="11906" w:h="16838" w:code="9"/>
      <w:pgMar w:top="1134" w:right="1134" w:bottom="1134" w:left="1134"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861F96" w14:textId="77777777" w:rsidR="00D25E14" w:rsidRDefault="00D25E14" w:rsidP="00B84812">
      <w:pPr>
        <w:spacing w:after="0" w:line="240" w:lineRule="auto"/>
      </w:pPr>
      <w:r>
        <w:separator/>
      </w:r>
    </w:p>
  </w:endnote>
  <w:endnote w:type="continuationSeparator" w:id="0">
    <w:p w14:paraId="3A40D16D" w14:textId="77777777" w:rsidR="00D25E14" w:rsidRDefault="00D25E14" w:rsidP="00B84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Helvetica Neue">
    <w:altName w:val="Corbel"/>
    <w:charset w:val="00"/>
    <w:family w:val="auto"/>
    <w:pitch w:val="variable"/>
    <w:sig w:usb0="00000003" w:usb1="500079DB" w:usb2="00000010" w:usb3="00000000" w:csb0="00000001" w:csb1="00000000"/>
  </w:font>
  <w:font w:name="font000000001f1ea23b">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094030"/>
      <w:docPartObj>
        <w:docPartGallery w:val="Page Numbers (Bottom of Page)"/>
        <w:docPartUnique/>
      </w:docPartObj>
    </w:sdtPr>
    <w:sdtEndPr>
      <w:rPr>
        <w:noProof/>
      </w:rPr>
    </w:sdtEndPr>
    <w:sdtContent>
      <w:p w14:paraId="0BD4E351" w14:textId="66868C8D" w:rsidR="00D25E14" w:rsidRDefault="00D25E14">
        <w:pPr>
          <w:pStyle w:val="Footer"/>
          <w:jc w:val="center"/>
        </w:pPr>
        <w:r>
          <w:rPr>
            <w:noProof/>
          </w:rPr>
          <w:fldChar w:fldCharType="begin"/>
        </w:r>
        <w:r>
          <w:rPr>
            <w:noProof/>
          </w:rPr>
          <w:instrText xml:space="preserve"> PAGE   \* MERGEFORMAT </w:instrText>
        </w:r>
        <w:r>
          <w:rPr>
            <w:noProof/>
          </w:rPr>
          <w:fldChar w:fldCharType="separate"/>
        </w:r>
        <w:r w:rsidR="00834FC6">
          <w:rPr>
            <w:noProof/>
          </w:rPr>
          <w:t>18</w:t>
        </w:r>
        <w:r>
          <w:rPr>
            <w:noProof/>
          </w:rPr>
          <w:fldChar w:fldCharType="end"/>
        </w:r>
      </w:p>
    </w:sdtContent>
  </w:sdt>
  <w:p w14:paraId="012142BE" w14:textId="77777777" w:rsidR="00D25E14" w:rsidRDefault="00D25E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80EC70" w14:textId="77777777" w:rsidR="00D25E14" w:rsidRDefault="00D25E14" w:rsidP="00B84812">
      <w:pPr>
        <w:spacing w:after="0" w:line="240" w:lineRule="auto"/>
      </w:pPr>
      <w:r>
        <w:separator/>
      </w:r>
    </w:p>
  </w:footnote>
  <w:footnote w:type="continuationSeparator" w:id="0">
    <w:p w14:paraId="0D27A39A" w14:textId="77777777" w:rsidR="00D25E14" w:rsidRDefault="00D25E14" w:rsidP="00B848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A213DC"/>
    <w:multiLevelType w:val="multilevel"/>
    <w:tmpl w:val="0B703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OzNDYwtzAztjCyMDdS0lEKTi0uzszPAykwqgUAvM9bmy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p5rreeod2wvmevfs3vd093edd5p9err9wz&quot;&gt;ERFC_PE&lt;record-ids&gt;&lt;item&gt;18&lt;/item&gt;&lt;item&gt;19&lt;/item&gt;&lt;item&gt;21&lt;/item&gt;&lt;item&gt;22&lt;/item&gt;&lt;item&gt;23&lt;/item&gt;&lt;item&gt;24&lt;/item&gt;&lt;item&gt;26&lt;/item&gt;&lt;item&gt;27&lt;/item&gt;&lt;item&gt;28&lt;/item&gt;&lt;item&gt;31&lt;/item&gt;&lt;item&gt;32&lt;/item&gt;&lt;item&gt;33&lt;/item&gt;&lt;item&gt;34&lt;/item&gt;&lt;item&gt;36&lt;/item&gt;&lt;item&gt;37&lt;/item&gt;&lt;item&gt;38&lt;/item&gt;&lt;item&gt;41&lt;/item&gt;&lt;item&gt;42&lt;/item&gt;&lt;item&gt;43&lt;/item&gt;&lt;item&gt;47&lt;/item&gt;&lt;item&gt;50&lt;/item&gt;&lt;item&gt;51&lt;/item&gt;&lt;item&gt;52&lt;/item&gt;&lt;item&gt;53&lt;/item&gt;&lt;item&gt;54&lt;/item&gt;&lt;item&gt;55&lt;/item&gt;&lt;item&gt;56&lt;/item&gt;&lt;item&gt;57&lt;/item&gt;&lt;item&gt;58&lt;/item&gt;&lt;item&gt;66&lt;/item&gt;&lt;item&gt;82&lt;/item&gt;&lt;item&gt;83&lt;/item&gt;&lt;item&gt;85&lt;/item&gt;&lt;item&gt;86&lt;/item&gt;&lt;item&gt;87&lt;/item&gt;&lt;item&gt;89&lt;/item&gt;&lt;item&gt;92&lt;/item&gt;&lt;item&gt;95&lt;/item&gt;&lt;item&gt;96&lt;/item&gt;&lt;item&gt;98&lt;/item&gt;&lt;item&gt;99&lt;/item&gt;&lt;item&gt;101&lt;/item&gt;&lt;item&gt;102&lt;/item&gt;&lt;item&gt;103&lt;/item&gt;&lt;item&gt;104&lt;/item&gt;&lt;item&gt;105&lt;/item&gt;&lt;item&gt;106&lt;/item&gt;&lt;item&gt;107&lt;/item&gt;&lt;/record-ids&gt;&lt;/item&gt;&lt;/Libraries&gt;"/>
  </w:docVars>
  <w:rsids>
    <w:rsidRoot w:val="00F060D2"/>
    <w:rsid w:val="0000074D"/>
    <w:rsid w:val="00000CFF"/>
    <w:rsid w:val="00001100"/>
    <w:rsid w:val="00001211"/>
    <w:rsid w:val="000024B2"/>
    <w:rsid w:val="000038B4"/>
    <w:rsid w:val="00003E86"/>
    <w:rsid w:val="0000530E"/>
    <w:rsid w:val="00006742"/>
    <w:rsid w:val="00006C61"/>
    <w:rsid w:val="00012108"/>
    <w:rsid w:val="000133C0"/>
    <w:rsid w:val="00013B72"/>
    <w:rsid w:val="000145DD"/>
    <w:rsid w:val="000178EB"/>
    <w:rsid w:val="00017E28"/>
    <w:rsid w:val="0002034D"/>
    <w:rsid w:val="00022D3D"/>
    <w:rsid w:val="00023CA1"/>
    <w:rsid w:val="00023EEF"/>
    <w:rsid w:val="00024400"/>
    <w:rsid w:val="00024820"/>
    <w:rsid w:val="000268CB"/>
    <w:rsid w:val="00027269"/>
    <w:rsid w:val="0003046C"/>
    <w:rsid w:val="00031E6E"/>
    <w:rsid w:val="000324F3"/>
    <w:rsid w:val="00033A88"/>
    <w:rsid w:val="00034A78"/>
    <w:rsid w:val="00040B15"/>
    <w:rsid w:val="00040B45"/>
    <w:rsid w:val="000417DA"/>
    <w:rsid w:val="00043284"/>
    <w:rsid w:val="000467C4"/>
    <w:rsid w:val="00047520"/>
    <w:rsid w:val="00047C47"/>
    <w:rsid w:val="00047DBA"/>
    <w:rsid w:val="00053886"/>
    <w:rsid w:val="00054A06"/>
    <w:rsid w:val="00054A1A"/>
    <w:rsid w:val="00056183"/>
    <w:rsid w:val="0006003C"/>
    <w:rsid w:val="000619D0"/>
    <w:rsid w:val="0006475D"/>
    <w:rsid w:val="0006659F"/>
    <w:rsid w:val="00066EB5"/>
    <w:rsid w:val="0006710C"/>
    <w:rsid w:val="00067499"/>
    <w:rsid w:val="000679F4"/>
    <w:rsid w:val="00074CC4"/>
    <w:rsid w:val="00075F84"/>
    <w:rsid w:val="00077BB7"/>
    <w:rsid w:val="000810F4"/>
    <w:rsid w:val="00081336"/>
    <w:rsid w:val="000822A3"/>
    <w:rsid w:val="00083116"/>
    <w:rsid w:val="000856EE"/>
    <w:rsid w:val="000868DF"/>
    <w:rsid w:val="000902BA"/>
    <w:rsid w:val="000905FB"/>
    <w:rsid w:val="0009203D"/>
    <w:rsid w:val="00092242"/>
    <w:rsid w:val="000924A3"/>
    <w:rsid w:val="00096174"/>
    <w:rsid w:val="00096912"/>
    <w:rsid w:val="00097ED4"/>
    <w:rsid w:val="000A138C"/>
    <w:rsid w:val="000A4089"/>
    <w:rsid w:val="000A4CF7"/>
    <w:rsid w:val="000A55D0"/>
    <w:rsid w:val="000B05C9"/>
    <w:rsid w:val="000B1F8E"/>
    <w:rsid w:val="000B3D62"/>
    <w:rsid w:val="000B4BAB"/>
    <w:rsid w:val="000C0B06"/>
    <w:rsid w:val="000C1618"/>
    <w:rsid w:val="000C1A35"/>
    <w:rsid w:val="000D0B87"/>
    <w:rsid w:val="000D1009"/>
    <w:rsid w:val="000D1287"/>
    <w:rsid w:val="000D6AB4"/>
    <w:rsid w:val="000D6EC8"/>
    <w:rsid w:val="000E32F9"/>
    <w:rsid w:val="000E4B83"/>
    <w:rsid w:val="000E599F"/>
    <w:rsid w:val="000E6955"/>
    <w:rsid w:val="000E7B28"/>
    <w:rsid w:val="000F5CF8"/>
    <w:rsid w:val="000F6110"/>
    <w:rsid w:val="000F6798"/>
    <w:rsid w:val="00102276"/>
    <w:rsid w:val="001060B8"/>
    <w:rsid w:val="00106E3B"/>
    <w:rsid w:val="0011053B"/>
    <w:rsid w:val="00110882"/>
    <w:rsid w:val="001135F1"/>
    <w:rsid w:val="00113A0F"/>
    <w:rsid w:val="00114C37"/>
    <w:rsid w:val="001154B7"/>
    <w:rsid w:val="001160F4"/>
    <w:rsid w:val="00116846"/>
    <w:rsid w:val="00116EC6"/>
    <w:rsid w:val="00117AA4"/>
    <w:rsid w:val="0012220B"/>
    <w:rsid w:val="0012323B"/>
    <w:rsid w:val="001251E3"/>
    <w:rsid w:val="00125E7F"/>
    <w:rsid w:val="00130E42"/>
    <w:rsid w:val="001333C2"/>
    <w:rsid w:val="0013364D"/>
    <w:rsid w:val="00134459"/>
    <w:rsid w:val="00134EEC"/>
    <w:rsid w:val="00136CFB"/>
    <w:rsid w:val="00137DA0"/>
    <w:rsid w:val="001407CF"/>
    <w:rsid w:val="001408DB"/>
    <w:rsid w:val="00140F15"/>
    <w:rsid w:val="001411B0"/>
    <w:rsid w:val="00143964"/>
    <w:rsid w:val="00146566"/>
    <w:rsid w:val="001468C7"/>
    <w:rsid w:val="00150076"/>
    <w:rsid w:val="0015118F"/>
    <w:rsid w:val="001514DC"/>
    <w:rsid w:val="001523A6"/>
    <w:rsid w:val="00152438"/>
    <w:rsid w:val="00152920"/>
    <w:rsid w:val="001530D9"/>
    <w:rsid w:val="001531A2"/>
    <w:rsid w:val="00154CC0"/>
    <w:rsid w:val="0015705C"/>
    <w:rsid w:val="00160B4B"/>
    <w:rsid w:val="00160F55"/>
    <w:rsid w:val="00161711"/>
    <w:rsid w:val="00162971"/>
    <w:rsid w:val="00163A4E"/>
    <w:rsid w:val="0016478C"/>
    <w:rsid w:val="00164968"/>
    <w:rsid w:val="00166209"/>
    <w:rsid w:val="00171558"/>
    <w:rsid w:val="00174CC4"/>
    <w:rsid w:val="00175E38"/>
    <w:rsid w:val="00177876"/>
    <w:rsid w:val="001800DB"/>
    <w:rsid w:val="0018094D"/>
    <w:rsid w:val="00180B5E"/>
    <w:rsid w:val="00182336"/>
    <w:rsid w:val="001844F7"/>
    <w:rsid w:val="00184B14"/>
    <w:rsid w:val="00184EBB"/>
    <w:rsid w:val="00192D80"/>
    <w:rsid w:val="001934BB"/>
    <w:rsid w:val="001934C5"/>
    <w:rsid w:val="0019603D"/>
    <w:rsid w:val="00196164"/>
    <w:rsid w:val="001967EB"/>
    <w:rsid w:val="001A1925"/>
    <w:rsid w:val="001A393F"/>
    <w:rsid w:val="001A433D"/>
    <w:rsid w:val="001A6463"/>
    <w:rsid w:val="001A6C07"/>
    <w:rsid w:val="001A7490"/>
    <w:rsid w:val="001B07CD"/>
    <w:rsid w:val="001B18AD"/>
    <w:rsid w:val="001B36DA"/>
    <w:rsid w:val="001B4143"/>
    <w:rsid w:val="001C26D0"/>
    <w:rsid w:val="001C374D"/>
    <w:rsid w:val="001C618C"/>
    <w:rsid w:val="001C6645"/>
    <w:rsid w:val="001C668C"/>
    <w:rsid w:val="001D1EE9"/>
    <w:rsid w:val="001D2DA6"/>
    <w:rsid w:val="001D340D"/>
    <w:rsid w:val="001D6EE0"/>
    <w:rsid w:val="001E4149"/>
    <w:rsid w:val="001E4204"/>
    <w:rsid w:val="001E5A75"/>
    <w:rsid w:val="001F103D"/>
    <w:rsid w:val="001F24D9"/>
    <w:rsid w:val="001F6587"/>
    <w:rsid w:val="002015EF"/>
    <w:rsid w:val="002025A8"/>
    <w:rsid w:val="00205A63"/>
    <w:rsid w:val="00210ABE"/>
    <w:rsid w:val="002121BC"/>
    <w:rsid w:val="00214490"/>
    <w:rsid w:val="0021518B"/>
    <w:rsid w:val="002157FF"/>
    <w:rsid w:val="00215ED3"/>
    <w:rsid w:val="00217470"/>
    <w:rsid w:val="0021761D"/>
    <w:rsid w:val="002237FB"/>
    <w:rsid w:val="0022390D"/>
    <w:rsid w:val="00224074"/>
    <w:rsid w:val="0022424C"/>
    <w:rsid w:val="00224AF9"/>
    <w:rsid w:val="00224EE1"/>
    <w:rsid w:val="002265B6"/>
    <w:rsid w:val="00226ED8"/>
    <w:rsid w:val="00231AC9"/>
    <w:rsid w:val="00231E89"/>
    <w:rsid w:val="002327AB"/>
    <w:rsid w:val="00233E8D"/>
    <w:rsid w:val="00234014"/>
    <w:rsid w:val="0023464C"/>
    <w:rsid w:val="00234651"/>
    <w:rsid w:val="00235E03"/>
    <w:rsid w:val="00236A14"/>
    <w:rsid w:val="00236A9A"/>
    <w:rsid w:val="00237351"/>
    <w:rsid w:val="002414C0"/>
    <w:rsid w:val="00241B69"/>
    <w:rsid w:val="00241D7E"/>
    <w:rsid w:val="0024441C"/>
    <w:rsid w:val="00245018"/>
    <w:rsid w:val="0024715E"/>
    <w:rsid w:val="00247466"/>
    <w:rsid w:val="00247F8E"/>
    <w:rsid w:val="00250AFE"/>
    <w:rsid w:val="00250E89"/>
    <w:rsid w:val="00254033"/>
    <w:rsid w:val="002559FF"/>
    <w:rsid w:val="00256C1A"/>
    <w:rsid w:val="002577D9"/>
    <w:rsid w:val="0026165C"/>
    <w:rsid w:val="0026250E"/>
    <w:rsid w:val="00263C48"/>
    <w:rsid w:val="00270371"/>
    <w:rsid w:val="002703A8"/>
    <w:rsid w:val="00270A61"/>
    <w:rsid w:val="002760D8"/>
    <w:rsid w:val="00277B31"/>
    <w:rsid w:val="00281A0A"/>
    <w:rsid w:val="002826B1"/>
    <w:rsid w:val="002829D0"/>
    <w:rsid w:val="00283125"/>
    <w:rsid w:val="002857D4"/>
    <w:rsid w:val="00286250"/>
    <w:rsid w:val="00286EEC"/>
    <w:rsid w:val="00290801"/>
    <w:rsid w:val="002918AA"/>
    <w:rsid w:val="002919F5"/>
    <w:rsid w:val="00291B65"/>
    <w:rsid w:val="002923EF"/>
    <w:rsid w:val="00292BB6"/>
    <w:rsid w:val="00294410"/>
    <w:rsid w:val="0029496E"/>
    <w:rsid w:val="00296E58"/>
    <w:rsid w:val="002A2B55"/>
    <w:rsid w:val="002A4027"/>
    <w:rsid w:val="002A4A24"/>
    <w:rsid w:val="002B135C"/>
    <w:rsid w:val="002B347B"/>
    <w:rsid w:val="002B361A"/>
    <w:rsid w:val="002B3649"/>
    <w:rsid w:val="002B6416"/>
    <w:rsid w:val="002C0C68"/>
    <w:rsid w:val="002C0EB7"/>
    <w:rsid w:val="002D13A9"/>
    <w:rsid w:val="002D2B32"/>
    <w:rsid w:val="002D4F18"/>
    <w:rsid w:val="002D5210"/>
    <w:rsid w:val="002D607D"/>
    <w:rsid w:val="002D6BE0"/>
    <w:rsid w:val="002E0AA6"/>
    <w:rsid w:val="002E1ED8"/>
    <w:rsid w:val="002E4413"/>
    <w:rsid w:val="002E59FF"/>
    <w:rsid w:val="002E6720"/>
    <w:rsid w:val="002E6C91"/>
    <w:rsid w:val="002E71A4"/>
    <w:rsid w:val="002E7A7C"/>
    <w:rsid w:val="002E7AD6"/>
    <w:rsid w:val="002F14D9"/>
    <w:rsid w:val="002F492C"/>
    <w:rsid w:val="002F4E72"/>
    <w:rsid w:val="002F7BBA"/>
    <w:rsid w:val="002F7BCD"/>
    <w:rsid w:val="00301825"/>
    <w:rsid w:val="003018D7"/>
    <w:rsid w:val="003036F5"/>
    <w:rsid w:val="00305D25"/>
    <w:rsid w:val="0030675A"/>
    <w:rsid w:val="00311421"/>
    <w:rsid w:val="00312049"/>
    <w:rsid w:val="003126F1"/>
    <w:rsid w:val="00313FC7"/>
    <w:rsid w:val="00320F7C"/>
    <w:rsid w:val="00323162"/>
    <w:rsid w:val="0032534B"/>
    <w:rsid w:val="0033132B"/>
    <w:rsid w:val="003327D0"/>
    <w:rsid w:val="00333DA3"/>
    <w:rsid w:val="00335799"/>
    <w:rsid w:val="00337F6E"/>
    <w:rsid w:val="00340AB5"/>
    <w:rsid w:val="00343523"/>
    <w:rsid w:val="00344DF2"/>
    <w:rsid w:val="00345383"/>
    <w:rsid w:val="0034539B"/>
    <w:rsid w:val="0034556E"/>
    <w:rsid w:val="00345ADF"/>
    <w:rsid w:val="00347B5E"/>
    <w:rsid w:val="0035144A"/>
    <w:rsid w:val="00353AF1"/>
    <w:rsid w:val="00356571"/>
    <w:rsid w:val="0035715F"/>
    <w:rsid w:val="00357192"/>
    <w:rsid w:val="00357198"/>
    <w:rsid w:val="00357FFE"/>
    <w:rsid w:val="00361687"/>
    <w:rsid w:val="00365F0A"/>
    <w:rsid w:val="0036612B"/>
    <w:rsid w:val="00367409"/>
    <w:rsid w:val="00367A7A"/>
    <w:rsid w:val="00370681"/>
    <w:rsid w:val="00372D81"/>
    <w:rsid w:val="0037516C"/>
    <w:rsid w:val="00375850"/>
    <w:rsid w:val="00377DDA"/>
    <w:rsid w:val="00380467"/>
    <w:rsid w:val="00383D85"/>
    <w:rsid w:val="00391D00"/>
    <w:rsid w:val="003935E1"/>
    <w:rsid w:val="00393980"/>
    <w:rsid w:val="00393C10"/>
    <w:rsid w:val="00393FD6"/>
    <w:rsid w:val="003972BF"/>
    <w:rsid w:val="003A34D3"/>
    <w:rsid w:val="003A4A61"/>
    <w:rsid w:val="003A7D1F"/>
    <w:rsid w:val="003B26F0"/>
    <w:rsid w:val="003B563B"/>
    <w:rsid w:val="003B6B3D"/>
    <w:rsid w:val="003C19C2"/>
    <w:rsid w:val="003C2AB3"/>
    <w:rsid w:val="003C31D5"/>
    <w:rsid w:val="003C34FE"/>
    <w:rsid w:val="003C3C0A"/>
    <w:rsid w:val="003C4663"/>
    <w:rsid w:val="003C5671"/>
    <w:rsid w:val="003C7B11"/>
    <w:rsid w:val="003D0532"/>
    <w:rsid w:val="003D1B2D"/>
    <w:rsid w:val="003D2096"/>
    <w:rsid w:val="003D27FE"/>
    <w:rsid w:val="003D2E06"/>
    <w:rsid w:val="003D3B25"/>
    <w:rsid w:val="003D46B2"/>
    <w:rsid w:val="003D60EF"/>
    <w:rsid w:val="003D6931"/>
    <w:rsid w:val="003D7291"/>
    <w:rsid w:val="003D7805"/>
    <w:rsid w:val="003E1FBE"/>
    <w:rsid w:val="003E2BF4"/>
    <w:rsid w:val="003E5DE8"/>
    <w:rsid w:val="003F074C"/>
    <w:rsid w:val="003F0B00"/>
    <w:rsid w:val="003F0BF9"/>
    <w:rsid w:val="003F29D4"/>
    <w:rsid w:val="003F683C"/>
    <w:rsid w:val="004005E7"/>
    <w:rsid w:val="00400B56"/>
    <w:rsid w:val="00401603"/>
    <w:rsid w:val="0040613F"/>
    <w:rsid w:val="00406885"/>
    <w:rsid w:val="0041079B"/>
    <w:rsid w:val="00411378"/>
    <w:rsid w:val="00411CCF"/>
    <w:rsid w:val="00412F18"/>
    <w:rsid w:val="004138B2"/>
    <w:rsid w:val="0041576E"/>
    <w:rsid w:val="00420EDC"/>
    <w:rsid w:val="00422EF6"/>
    <w:rsid w:val="00424FD2"/>
    <w:rsid w:val="0042729E"/>
    <w:rsid w:val="00430E96"/>
    <w:rsid w:val="0043122F"/>
    <w:rsid w:val="00432EC5"/>
    <w:rsid w:val="0043317F"/>
    <w:rsid w:val="00437B90"/>
    <w:rsid w:val="0044046E"/>
    <w:rsid w:val="00440889"/>
    <w:rsid w:val="004414E0"/>
    <w:rsid w:val="004417DB"/>
    <w:rsid w:val="004423FF"/>
    <w:rsid w:val="0044285A"/>
    <w:rsid w:val="004461FB"/>
    <w:rsid w:val="00446207"/>
    <w:rsid w:val="00446E4C"/>
    <w:rsid w:val="00450EAC"/>
    <w:rsid w:val="00452541"/>
    <w:rsid w:val="00453C57"/>
    <w:rsid w:val="00453E1F"/>
    <w:rsid w:val="0045584B"/>
    <w:rsid w:val="00456BA6"/>
    <w:rsid w:val="004614DD"/>
    <w:rsid w:val="00465F48"/>
    <w:rsid w:val="00465F68"/>
    <w:rsid w:val="00466572"/>
    <w:rsid w:val="00471CA7"/>
    <w:rsid w:val="0047261D"/>
    <w:rsid w:val="00474659"/>
    <w:rsid w:val="00474CF4"/>
    <w:rsid w:val="00475135"/>
    <w:rsid w:val="00477FC0"/>
    <w:rsid w:val="004801A5"/>
    <w:rsid w:val="00480655"/>
    <w:rsid w:val="00485FC4"/>
    <w:rsid w:val="00487423"/>
    <w:rsid w:val="00491652"/>
    <w:rsid w:val="00492D83"/>
    <w:rsid w:val="0049434C"/>
    <w:rsid w:val="004954F7"/>
    <w:rsid w:val="00497817"/>
    <w:rsid w:val="004A1AFE"/>
    <w:rsid w:val="004A1E9E"/>
    <w:rsid w:val="004A4B18"/>
    <w:rsid w:val="004A681D"/>
    <w:rsid w:val="004A7026"/>
    <w:rsid w:val="004B2F4C"/>
    <w:rsid w:val="004B3D0D"/>
    <w:rsid w:val="004B4C28"/>
    <w:rsid w:val="004B4E14"/>
    <w:rsid w:val="004B5354"/>
    <w:rsid w:val="004C06F0"/>
    <w:rsid w:val="004C2F50"/>
    <w:rsid w:val="004C3369"/>
    <w:rsid w:val="004C705F"/>
    <w:rsid w:val="004C73D2"/>
    <w:rsid w:val="004C749D"/>
    <w:rsid w:val="004C7B65"/>
    <w:rsid w:val="004C7CB4"/>
    <w:rsid w:val="004D0274"/>
    <w:rsid w:val="004D1205"/>
    <w:rsid w:val="004D26C4"/>
    <w:rsid w:val="004D6DEA"/>
    <w:rsid w:val="004D7036"/>
    <w:rsid w:val="004E0C94"/>
    <w:rsid w:val="004E104A"/>
    <w:rsid w:val="004E208E"/>
    <w:rsid w:val="004E2494"/>
    <w:rsid w:val="004E256E"/>
    <w:rsid w:val="004E2E07"/>
    <w:rsid w:val="004E3116"/>
    <w:rsid w:val="004E6D6E"/>
    <w:rsid w:val="004F0332"/>
    <w:rsid w:val="004F0677"/>
    <w:rsid w:val="004F0D5A"/>
    <w:rsid w:val="004F1B69"/>
    <w:rsid w:val="004F767D"/>
    <w:rsid w:val="004F7BF9"/>
    <w:rsid w:val="00500B64"/>
    <w:rsid w:val="005013B8"/>
    <w:rsid w:val="0050427D"/>
    <w:rsid w:val="00504920"/>
    <w:rsid w:val="00504AEB"/>
    <w:rsid w:val="00507653"/>
    <w:rsid w:val="00510B06"/>
    <w:rsid w:val="00510DC5"/>
    <w:rsid w:val="00512C40"/>
    <w:rsid w:val="00512E89"/>
    <w:rsid w:val="00513B30"/>
    <w:rsid w:val="00513F52"/>
    <w:rsid w:val="00517413"/>
    <w:rsid w:val="00520E44"/>
    <w:rsid w:val="00521CCD"/>
    <w:rsid w:val="0052419C"/>
    <w:rsid w:val="00525151"/>
    <w:rsid w:val="00531C97"/>
    <w:rsid w:val="00533EC3"/>
    <w:rsid w:val="00537E43"/>
    <w:rsid w:val="0054121A"/>
    <w:rsid w:val="005420B3"/>
    <w:rsid w:val="00544AF2"/>
    <w:rsid w:val="0054514B"/>
    <w:rsid w:val="0054531C"/>
    <w:rsid w:val="00546127"/>
    <w:rsid w:val="00551297"/>
    <w:rsid w:val="00551D1E"/>
    <w:rsid w:val="00552606"/>
    <w:rsid w:val="0055477C"/>
    <w:rsid w:val="005557EF"/>
    <w:rsid w:val="00557F25"/>
    <w:rsid w:val="005603F8"/>
    <w:rsid w:val="00560BE3"/>
    <w:rsid w:val="0056218F"/>
    <w:rsid w:val="0056299B"/>
    <w:rsid w:val="00563861"/>
    <w:rsid w:val="00563D0F"/>
    <w:rsid w:val="00564884"/>
    <w:rsid w:val="00565526"/>
    <w:rsid w:val="0056761D"/>
    <w:rsid w:val="005678CE"/>
    <w:rsid w:val="00572D1D"/>
    <w:rsid w:val="00573D3A"/>
    <w:rsid w:val="00573ED9"/>
    <w:rsid w:val="005769B4"/>
    <w:rsid w:val="005801F0"/>
    <w:rsid w:val="00580304"/>
    <w:rsid w:val="00583873"/>
    <w:rsid w:val="00583BBA"/>
    <w:rsid w:val="005843D9"/>
    <w:rsid w:val="00587195"/>
    <w:rsid w:val="00587E30"/>
    <w:rsid w:val="005910CA"/>
    <w:rsid w:val="005924B3"/>
    <w:rsid w:val="00592E4E"/>
    <w:rsid w:val="00595437"/>
    <w:rsid w:val="00595B1C"/>
    <w:rsid w:val="00596BF3"/>
    <w:rsid w:val="00597915"/>
    <w:rsid w:val="00597CF4"/>
    <w:rsid w:val="005A1659"/>
    <w:rsid w:val="005A1FBC"/>
    <w:rsid w:val="005A359B"/>
    <w:rsid w:val="005A3ECC"/>
    <w:rsid w:val="005A5125"/>
    <w:rsid w:val="005A7808"/>
    <w:rsid w:val="005B1DD8"/>
    <w:rsid w:val="005B2731"/>
    <w:rsid w:val="005B37D5"/>
    <w:rsid w:val="005B3A95"/>
    <w:rsid w:val="005B55CB"/>
    <w:rsid w:val="005B65A3"/>
    <w:rsid w:val="005B7E31"/>
    <w:rsid w:val="005C0A72"/>
    <w:rsid w:val="005C0ABF"/>
    <w:rsid w:val="005C0FF3"/>
    <w:rsid w:val="005C11A9"/>
    <w:rsid w:val="005C3A45"/>
    <w:rsid w:val="005D0B7E"/>
    <w:rsid w:val="005D112B"/>
    <w:rsid w:val="005D20CB"/>
    <w:rsid w:val="005D3D2C"/>
    <w:rsid w:val="005D5EA0"/>
    <w:rsid w:val="005D6AD7"/>
    <w:rsid w:val="005E0D6C"/>
    <w:rsid w:val="005E3B20"/>
    <w:rsid w:val="005E5BBE"/>
    <w:rsid w:val="005E66F3"/>
    <w:rsid w:val="005E68D1"/>
    <w:rsid w:val="005F07E8"/>
    <w:rsid w:val="005F2242"/>
    <w:rsid w:val="005F315B"/>
    <w:rsid w:val="005F4BDA"/>
    <w:rsid w:val="005F51D3"/>
    <w:rsid w:val="005F57B1"/>
    <w:rsid w:val="00603EF2"/>
    <w:rsid w:val="00604048"/>
    <w:rsid w:val="006102A8"/>
    <w:rsid w:val="006112B3"/>
    <w:rsid w:val="0061247B"/>
    <w:rsid w:val="00612AF8"/>
    <w:rsid w:val="006157E1"/>
    <w:rsid w:val="0061647E"/>
    <w:rsid w:val="00616FC7"/>
    <w:rsid w:val="00617301"/>
    <w:rsid w:val="00617A52"/>
    <w:rsid w:val="00620BEE"/>
    <w:rsid w:val="006212F6"/>
    <w:rsid w:val="0062249C"/>
    <w:rsid w:val="00626D85"/>
    <w:rsid w:val="00626E0B"/>
    <w:rsid w:val="006270B8"/>
    <w:rsid w:val="00630173"/>
    <w:rsid w:val="006332AF"/>
    <w:rsid w:val="006349B5"/>
    <w:rsid w:val="0063559F"/>
    <w:rsid w:val="00635DC1"/>
    <w:rsid w:val="00636445"/>
    <w:rsid w:val="00636CEF"/>
    <w:rsid w:val="00644B98"/>
    <w:rsid w:val="00645569"/>
    <w:rsid w:val="006458BC"/>
    <w:rsid w:val="00645D9E"/>
    <w:rsid w:val="006466D2"/>
    <w:rsid w:val="00646B2F"/>
    <w:rsid w:val="006475AF"/>
    <w:rsid w:val="00647725"/>
    <w:rsid w:val="006512FD"/>
    <w:rsid w:val="00655047"/>
    <w:rsid w:val="00656729"/>
    <w:rsid w:val="0066026F"/>
    <w:rsid w:val="00660AC2"/>
    <w:rsid w:val="00660F43"/>
    <w:rsid w:val="00661B3B"/>
    <w:rsid w:val="00661EE1"/>
    <w:rsid w:val="006656DC"/>
    <w:rsid w:val="006658A1"/>
    <w:rsid w:val="00666116"/>
    <w:rsid w:val="00666B7A"/>
    <w:rsid w:val="00666F32"/>
    <w:rsid w:val="00671401"/>
    <w:rsid w:val="00672700"/>
    <w:rsid w:val="00675468"/>
    <w:rsid w:val="0067608B"/>
    <w:rsid w:val="00676566"/>
    <w:rsid w:val="00681356"/>
    <w:rsid w:val="00682776"/>
    <w:rsid w:val="006862FC"/>
    <w:rsid w:val="00691B45"/>
    <w:rsid w:val="00694A95"/>
    <w:rsid w:val="006959B0"/>
    <w:rsid w:val="00695FB6"/>
    <w:rsid w:val="00696B65"/>
    <w:rsid w:val="00696E6F"/>
    <w:rsid w:val="006976C9"/>
    <w:rsid w:val="00697AA3"/>
    <w:rsid w:val="006A5AD8"/>
    <w:rsid w:val="006A5D14"/>
    <w:rsid w:val="006A776F"/>
    <w:rsid w:val="006B0F24"/>
    <w:rsid w:val="006B18C3"/>
    <w:rsid w:val="006C0082"/>
    <w:rsid w:val="006C1533"/>
    <w:rsid w:val="006C218A"/>
    <w:rsid w:val="006C54D3"/>
    <w:rsid w:val="006C6543"/>
    <w:rsid w:val="006C728C"/>
    <w:rsid w:val="006C7627"/>
    <w:rsid w:val="006C7B08"/>
    <w:rsid w:val="006D0BAF"/>
    <w:rsid w:val="006D3158"/>
    <w:rsid w:val="006D3212"/>
    <w:rsid w:val="006D5034"/>
    <w:rsid w:val="006D5131"/>
    <w:rsid w:val="006D6FE9"/>
    <w:rsid w:val="006D76E7"/>
    <w:rsid w:val="006E093B"/>
    <w:rsid w:val="006E0FE3"/>
    <w:rsid w:val="006E433D"/>
    <w:rsid w:val="006F049C"/>
    <w:rsid w:val="006F1FD3"/>
    <w:rsid w:val="006F3E06"/>
    <w:rsid w:val="006F45D5"/>
    <w:rsid w:val="006F4A50"/>
    <w:rsid w:val="006F631F"/>
    <w:rsid w:val="006F6380"/>
    <w:rsid w:val="00701427"/>
    <w:rsid w:val="007015BD"/>
    <w:rsid w:val="00702C1A"/>
    <w:rsid w:val="0070364D"/>
    <w:rsid w:val="00703F59"/>
    <w:rsid w:val="007043CE"/>
    <w:rsid w:val="0070443D"/>
    <w:rsid w:val="007047A8"/>
    <w:rsid w:val="007076EF"/>
    <w:rsid w:val="0071464C"/>
    <w:rsid w:val="0071764B"/>
    <w:rsid w:val="00720D14"/>
    <w:rsid w:val="00721D18"/>
    <w:rsid w:val="00723CBB"/>
    <w:rsid w:val="0072415A"/>
    <w:rsid w:val="00724B0F"/>
    <w:rsid w:val="00726DEC"/>
    <w:rsid w:val="00727B42"/>
    <w:rsid w:val="00730712"/>
    <w:rsid w:val="00730E70"/>
    <w:rsid w:val="007317C8"/>
    <w:rsid w:val="00735412"/>
    <w:rsid w:val="0075060F"/>
    <w:rsid w:val="00755C95"/>
    <w:rsid w:val="00756491"/>
    <w:rsid w:val="00756D28"/>
    <w:rsid w:val="007613A8"/>
    <w:rsid w:val="00761949"/>
    <w:rsid w:val="00764C59"/>
    <w:rsid w:val="00764DDC"/>
    <w:rsid w:val="00766836"/>
    <w:rsid w:val="007715B3"/>
    <w:rsid w:val="007715D7"/>
    <w:rsid w:val="00776309"/>
    <w:rsid w:val="0077675E"/>
    <w:rsid w:val="00776A15"/>
    <w:rsid w:val="00780306"/>
    <w:rsid w:val="007804EC"/>
    <w:rsid w:val="007811EB"/>
    <w:rsid w:val="0078281A"/>
    <w:rsid w:val="007829C1"/>
    <w:rsid w:val="00782AE7"/>
    <w:rsid w:val="00783BB8"/>
    <w:rsid w:val="00785186"/>
    <w:rsid w:val="00786A60"/>
    <w:rsid w:val="00787273"/>
    <w:rsid w:val="0079098A"/>
    <w:rsid w:val="0079157D"/>
    <w:rsid w:val="00793535"/>
    <w:rsid w:val="00793C90"/>
    <w:rsid w:val="00793F97"/>
    <w:rsid w:val="00794E85"/>
    <w:rsid w:val="00795493"/>
    <w:rsid w:val="00795AD3"/>
    <w:rsid w:val="00796CED"/>
    <w:rsid w:val="007A03B8"/>
    <w:rsid w:val="007A22E9"/>
    <w:rsid w:val="007B6968"/>
    <w:rsid w:val="007B6AEE"/>
    <w:rsid w:val="007C005E"/>
    <w:rsid w:val="007C0DCE"/>
    <w:rsid w:val="007C191C"/>
    <w:rsid w:val="007C2B95"/>
    <w:rsid w:val="007C3E7D"/>
    <w:rsid w:val="007C45F7"/>
    <w:rsid w:val="007C622E"/>
    <w:rsid w:val="007C67F9"/>
    <w:rsid w:val="007C7481"/>
    <w:rsid w:val="007C7AC0"/>
    <w:rsid w:val="007D0207"/>
    <w:rsid w:val="007D083F"/>
    <w:rsid w:val="007D2890"/>
    <w:rsid w:val="007D3600"/>
    <w:rsid w:val="007D5AE3"/>
    <w:rsid w:val="007D64F9"/>
    <w:rsid w:val="007D66F0"/>
    <w:rsid w:val="007D7031"/>
    <w:rsid w:val="007D7DA6"/>
    <w:rsid w:val="007E01E3"/>
    <w:rsid w:val="007E029C"/>
    <w:rsid w:val="007E05AC"/>
    <w:rsid w:val="007E0A72"/>
    <w:rsid w:val="007E198F"/>
    <w:rsid w:val="007E39A7"/>
    <w:rsid w:val="007E3C57"/>
    <w:rsid w:val="007E4E46"/>
    <w:rsid w:val="007E58A0"/>
    <w:rsid w:val="007E64C6"/>
    <w:rsid w:val="007E6F78"/>
    <w:rsid w:val="007F1660"/>
    <w:rsid w:val="007F2E23"/>
    <w:rsid w:val="007F32F4"/>
    <w:rsid w:val="007F3F90"/>
    <w:rsid w:val="007F40F7"/>
    <w:rsid w:val="007F7780"/>
    <w:rsid w:val="008006A2"/>
    <w:rsid w:val="00801011"/>
    <w:rsid w:val="0080281F"/>
    <w:rsid w:val="00802F08"/>
    <w:rsid w:val="00803531"/>
    <w:rsid w:val="008064A8"/>
    <w:rsid w:val="00811654"/>
    <w:rsid w:val="00811A48"/>
    <w:rsid w:val="00812CF4"/>
    <w:rsid w:val="00813511"/>
    <w:rsid w:val="00814294"/>
    <w:rsid w:val="00814933"/>
    <w:rsid w:val="00814A56"/>
    <w:rsid w:val="00814D9C"/>
    <w:rsid w:val="00815351"/>
    <w:rsid w:val="00816047"/>
    <w:rsid w:val="008171D1"/>
    <w:rsid w:val="0081774D"/>
    <w:rsid w:val="008223AF"/>
    <w:rsid w:val="0082257E"/>
    <w:rsid w:val="008245EB"/>
    <w:rsid w:val="0083267A"/>
    <w:rsid w:val="00832F7F"/>
    <w:rsid w:val="00833A25"/>
    <w:rsid w:val="00834BAB"/>
    <w:rsid w:val="00834FC6"/>
    <w:rsid w:val="00835690"/>
    <w:rsid w:val="0083764D"/>
    <w:rsid w:val="0084165E"/>
    <w:rsid w:val="008453D1"/>
    <w:rsid w:val="008500EB"/>
    <w:rsid w:val="00853C13"/>
    <w:rsid w:val="00856A60"/>
    <w:rsid w:val="00856BA3"/>
    <w:rsid w:val="00856EC2"/>
    <w:rsid w:val="00863A47"/>
    <w:rsid w:val="00864362"/>
    <w:rsid w:val="0086537E"/>
    <w:rsid w:val="008670BA"/>
    <w:rsid w:val="008672B2"/>
    <w:rsid w:val="008677C2"/>
    <w:rsid w:val="008763CB"/>
    <w:rsid w:val="00876B35"/>
    <w:rsid w:val="008806CB"/>
    <w:rsid w:val="00880BE5"/>
    <w:rsid w:val="00881859"/>
    <w:rsid w:val="00882178"/>
    <w:rsid w:val="00883B7D"/>
    <w:rsid w:val="00885D4E"/>
    <w:rsid w:val="00886667"/>
    <w:rsid w:val="0089174F"/>
    <w:rsid w:val="00891F04"/>
    <w:rsid w:val="0089286B"/>
    <w:rsid w:val="00892973"/>
    <w:rsid w:val="00893F40"/>
    <w:rsid w:val="00897AB6"/>
    <w:rsid w:val="008A005C"/>
    <w:rsid w:val="008A322B"/>
    <w:rsid w:val="008A3CE8"/>
    <w:rsid w:val="008A559E"/>
    <w:rsid w:val="008A6D17"/>
    <w:rsid w:val="008B092A"/>
    <w:rsid w:val="008B1064"/>
    <w:rsid w:val="008B2187"/>
    <w:rsid w:val="008B2FEF"/>
    <w:rsid w:val="008B5F2B"/>
    <w:rsid w:val="008B6F6D"/>
    <w:rsid w:val="008C3047"/>
    <w:rsid w:val="008C3A83"/>
    <w:rsid w:val="008C4601"/>
    <w:rsid w:val="008D10E3"/>
    <w:rsid w:val="008D1614"/>
    <w:rsid w:val="008D30D5"/>
    <w:rsid w:val="008D4CE0"/>
    <w:rsid w:val="008D59A4"/>
    <w:rsid w:val="008D6824"/>
    <w:rsid w:val="008E0F00"/>
    <w:rsid w:val="008E100C"/>
    <w:rsid w:val="008E24F0"/>
    <w:rsid w:val="008E2B94"/>
    <w:rsid w:val="008E2D20"/>
    <w:rsid w:val="008E4122"/>
    <w:rsid w:val="008E6453"/>
    <w:rsid w:val="008F0365"/>
    <w:rsid w:val="008F05EE"/>
    <w:rsid w:val="008F0DA7"/>
    <w:rsid w:val="00902195"/>
    <w:rsid w:val="00907570"/>
    <w:rsid w:val="00907BE1"/>
    <w:rsid w:val="009109A4"/>
    <w:rsid w:val="0091147E"/>
    <w:rsid w:val="0091350E"/>
    <w:rsid w:val="00913DC4"/>
    <w:rsid w:val="00913F8E"/>
    <w:rsid w:val="009140E6"/>
    <w:rsid w:val="00914FB8"/>
    <w:rsid w:val="00915FA0"/>
    <w:rsid w:val="0091654B"/>
    <w:rsid w:val="00917443"/>
    <w:rsid w:val="009200DC"/>
    <w:rsid w:val="0092315A"/>
    <w:rsid w:val="00926E75"/>
    <w:rsid w:val="00926EDC"/>
    <w:rsid w:val="00927356"/>
    <w:rsid w:val="00930B4A"/>
    <w:rsid w:val="00931265"/>
    <w:rsid w:val="00932506"/>
    <w:rsid w:val="00936338"/>
    <w:rsid w:val="00937528"/>
    <w:rsid w:val="009413A7"/>
    <w:rsid w:val="0094380B"/>
    <w:rsid w:val="00944403"/>
    <w:rsid w:val="00944AD5"/>
    <w:rsid w:val="00945826"/>
    <w:rsid w:val="00947CD3"/>
    <w:rsid w:val="00956185"/>
    <w:rsid w:val="009577F0"/>
    <w:rsid w:val="0096012D"/>
    <w:rsid w:val="00970224"/>
    <w:rsid w:val="009717DB"/>
    <w:rsid w:val="009742F8"/>
    <w:rsid w:val="00975006"/>
    <w:rsid w:val="009750C4"/>
    <w:rsid w:val="00980F17"/>
    <w:rsid w:val="00980FE6"/>
    <w:rsid w:val="009838D4"/>
    <w:rsid w:val="00984A2B"/>
    <w:rsid w:val="00986019"/>
    <w:rsid w:val="0099003F"/>
    <w:rsid w:val="00992C81"/>
    <w:rsid w:val="00993A53"/>
    <w:rsid w:val="0099428F"/>
    <w:rsid w:val="00996202"/>
    <w:rsid w:val="00996544"/>
    <w:rsid w:val="00997BE8"/>
    <w:rsid w:val="00997E34"/>
    <w:rsid w:val="009A0238"/>
    <w:rsid w:val="009A1B45"/>
    <w:rsid w:val="009A51E8"/>
    <w:rsid w:val="009A6834"/>
    <w:rsid w:val="009A6B9B"/>
    <w:rsid w:val="009A7413"/>
    <w:rsid w:val="009B4B8C"/>
    <w:rsid w:val="009B75CC"/>
    <w:rsid w:val="009C1020"/>
    <w:rsid w:val="009C202B"/>
    <w:rsid w:val="009C28F1"/>
    <w:rsid w:val="009C451A"/>
    <w:rsid w:val="009C5A6B"/>
    <w:rsid w:val="009C70B4"/>
    <w:rsid w:val="009C7BA2"/>
    <w:rsid w:val="009D2E6B"/>
    <w:rsid w:val="009D336F"/>
    <w:rsid w:val="009D47C3"/>
    <w:rsid w:val="009D4893"/>
    <w:rsid w:val="009D48CA"/>
    <w:rsid w:val="009D5125"/>
    <w:rsid w:val="009D52D4"/>
    <w:rsid w:val="009D70F4"/>
    <w:rsid w:val="009E06BE"/>
    <w:rsid w:val="009E1657"/>
    <w:rsid w:val="009E2273"/>
    <w:rsid w:val="009E3610"/>
    <w:rsid w:val="009E7CC1"/>
    <w:rsid w:val="009F2440"/>
    <w:rsid w:val="009F32A2"/>
    <w:rsid w:val="009F434C"/>
    <w:rsid w:val="009F4BB9"/>
    <w:rsid w:val="009F5026"/>
    <w:rsid w:val="009F5E54"/>
    <w:rsid w:val="009F5F6D"/>
    <w:rsid w:val="009F6A9B"/>
    <w:rsid w:val="00A003A0"/>
    <w:rsid w:val="00A07572"/>
    <w:rsid w:val="00A1052D"/>
    <w:rsid w:val="00A111D3"/>
    <w:rsid w:val="00A1129F"/>
    <w:rsid w:val="00A114C0"/>
    <w:rsid w:val="00A127C5"/>
    <w:rsid w:val="00A12CFD"/>
    <w:rsid w:val="00A14135"/>
    <w:rsid w:val="00A14DE6"/>
    <w:rsid w:val="00A165C5"/>
    <w:rsid w:val="00A1783C"/>
    <w:rsid w:val="00A21101"/>
    <w:rsid w:val="00A21221"/>
    <w:rsid w:val="00A237B6"/>
    <w:rsid w:val="00A24646"/>
    <w:rsid w:val="00A24867"/>
    <w:rsid w:val="00A24E60"/>
    <w:rsid w:val="00A2545D"/>
    <w:rsid w:val="00A2632E"/>
    <w:rsid w:val="00A26D15"/>
    <w:rsid w:val="00A2708F"/>
    <w:rsid w:val="00A309BE"/>
    <w:rsid w:val="00A30E76"/>
    <w:rsid w:val="00A32ED0"/>
    <w:rsid w:val="00A34282"/>
    <w:rsid w:val="00A359E6"/>
    <w:rsid w:val="00A36133"/>
    <w:rsid w:val="00A367DA"/>
    <w:rsid w:val="00A42DD1"/>
    <w:rsid w:val="00A45508"/>
    <w:rsid w:val="00A45C76"/>
    <w:rsid w:val="00A462D2"/>
    <w:rsid w:val="00A46C7E"/>
    <w:rsid w:val="00A50A71"/>
    <w:rsid w:val="00A51004"/>
    <w:rsid w:val="00A53679"/>
    <w:rsid w:val="00A54BCA"/>
    <w:rsid w:val="00A55D46"/>
    <w:rsid w:val="00A56E19"/>
    <w:rsid w:val="00A60227"/>
    <w:rsid w:val="00A603F1"/>
    <w:rsid w:val="00A628C8"/>
    <w:rsid w:val="00A62954"/>
    <w:rsid w:val="00A63986"/>
    <w:rsid w:val="00A64383"/>
    <w:rsid w:val="00A648CC"/>
    <w:rsid w:val="00A64C22"/>
    <w:rsid w:val="00A66636"/>
    <w:rsid w:val="00A66AD7"/>
    <w:rsid w:val="00A723C1"/>
    <w:rsid w:val="00A723FC"/>
    <w:rsid w:val="00A7512D"/>
    <w:rsid w:val="00A75DFE"/>
    <w:rsid w:val="00A7638D"/>
    <w:rsid w:val="00A76D64"/>
    <w:rsid w:val="00A80852"/>
    <w:rsid w:val="00A826EE"/>
    <w:rsid w:val="00A83997"/>
    <w:rsid w:val="00A84B4E"/>
    <w:rsid w:val="00A90A66"/>
    <w:rsid w:val="00A91341"/>
    <w:rsid w:val="00A91B01"/>
    <w:rsid w:val="00A9320B"/>
    <w:rsid w:val="00A93E75"/>
    <w:rsid w:val="00A972D5"/>
    <w:rsid w:val="00A97587"/>
    <w:rsid w:val="00AA160B"/>
    <w:rsid w:val="00AA2744"/>
    <w:rsid w:val="00AA27E8"/>
    <w:rsid w:val="00AA72DA"/>
    <w:rsid w:val="00AB1712"/>
    <w:rsid w:val="00AB1DEF"/>
    <w:rsid w:val="00AB5D9D"/>
    <w:rsid w:val="00AB631B"/>
    <w:rsid w:val="00AB7555"/>
    <w:rsid w:val="00AC09F2"/>
    <w:rsid w:val="00AC1AAA"/>
    <w:rsid w:val="00AC21FE"/>
    <w:rsid w:val="00AC2A8A"/>
    <w:rsid w:val="00AC3566"/>
    <w:rsid w:val="00AC3EFB"/>
    <w:rsid w:val="00AC6C3F"/>
    <w:rsid w:val="00AC6CD1"/>
    <w:rsid w:val="00AC7F25"/>
    <w:rsid w:val="00AD1E03"/>
    <w:rsid w:val="00AD418A"/>
    <w:rsid w:val="00AD6651"/>
    <w:rsid w:val="00AE05C5"/>
    <w:rsid w:val="00AE105F"/>
    <w:rsid w:val="00AE2167"/>
    <w:rsid w:val="00AE30B6"/>
    <w:rsid w:val="00AE3617"/>
    <w:rsid w:val="00AE4942"/>
    <w:rsid w:val="00AE570B"/>
    <w:rsid w:val="00AE7734"/>
    <w:rsid w:val="00AF023C"/>
    <w:rsid w:val="00AF05A2"/>
    <w:rsid w:val="00AF77BD"/>
    <w:rsid w:val="00B02AF4"/>
    <w:rsid w:val="00B02D39"/>
    <w:rsid w:val="00B03395"/>
    <w:rsid w:val="00B035BD"/>
    <w:rsid w:val="00B04089"/>
    <w:rsid w:val="00B040F2"/>
    <w:rsid w:val="00B04CD7"/>
    <w:rsid w:val="00B06727"/>
    <w:rsid w:val="00B06B7C"/>
    <w:rsid w:val="00B07736"/>
    <w:rsid w:val="00B12176"/>
    <w:rsid w:val="00B172C1"/>
    <w:rsid w:val="00B234A4"/>
    <w:rsid w:val="00B24B93"/>
    <w:rsid w:val="00B27534"/>
    <w:rsid w:val="00B31878"/>
    <w:rsid w:val="00B31CF5"/>
    <w:rsid w:val="00B34D12"/>
    <w:rsid w:val="00B353B1"/>
    <w:rsid w:val="00B35894"/>
    <w:rsid w:val="00B36AAE"/>
    <w:rsid w:val="00B3778B"/>
    <w:rsid w:val="00B37B12"/>
    <w:rsid w:val="00B40589"/>
    <w:rsid w:val="00B4171E"/>
    <w:rsid w:val="00B4193B"/>
    <w:rsid w:val="00B4274E"/>
    <w:rsid w:val="00B42A30"/>
    <w:rsid w:val="00B442DB"/>
    <w:rsid w:val="00B44682"/>
    <w:rsid w:val="00B453B9"/>
    <w:rsid w:val="00B46305"/>
    <w:rsid w:val="00B4779F"/>
    <w:rsid w:val="00B50F18"/>
    <w:rsid w:val="00B52729"/>
    <w:rsid w:val="00B5311D"/>
    <w:rsid w:val="00B5348F"/>
    <w:rsid w:val="00B56A79"/>
    <w:rsid w:val="00B57CBD"/>
    <w:rsid w:val="00B62643"/>
    <w:rsid w:val="00B62CD7"/>
    <w:rsid w:val="00B6380F"/>
    <w:rsid w:val="00B70E2E"/>
    <w:rsid w:val="00B75344"/>
    <w:rsid w:val="00B77EE5"/>
    <w:rsid w:val="00B8205E"/>
    <w:rsid w:val="00B821E9"/>
    <w:rsid w:val="00B84050"/>
    <w:rsid w:val="00B84812"/>
    <w:rsid w:val="00B85B18"/>
    <w:rsid w:val="00B8667C"/>
    <w:rsid w:val="00B90081"/>
    <w:rsid w:val="00B90F4E"/>
    <w:rsid w:val="00B94D37"/>
    <w:rsid w:val="00BA075B"/>
    <w:rsid w:val="00BA60B2"/>
    <w:rsid w:val="00BA6B0D"/>
    <w:rsid w:val="00BB0308"/>
    <w:rsid w:val="00BB4247"/>
    <w:rsid w:val="00BC014B"/>
    <w:rsid w:val="00BC3D74"/>
    <w:rsid w:val="00BC6346"/>
    <w:rsid w:val="00BD0DE3"/>
    <w:rsid w:val="00BD2685"/>
    <w:rsid w:val="00BD396E"/>
    <w:rsid w:val="00BD3AC9"/>
    <w:rsid w:val="00BD6850"/>
    <w:rsid w:val="00BD751B"/>
    <w:rsid w:val="00BE16A9"/>
    <w:rsid w:val="00BE1934"/>
    <w:rsid w:val="00BE32E2"/>
    <w:rsid w:val="00BE331B"/>
    <w:rsid w:val="00BE6E31"/>
    <w:rsid w:val="00BE7246"/>
    <w:rsid w:val="00BE7AC2"/>
    <w:rsid w:val="00BF16F8"/>
    <w:rsid w:val="00BF1C35"/>
    <w:rsid w:val="00BF2F3A"/>
    <w:rsid w:val="00BF4CDD"/>
    <w:rsid w:val="00BF729E"/>
    <w:rsid w:val="00C00633"/>
    <w:rsid w:val="00C010EC"/>
    <w:rsid w:val="00C017F5"/>
    <w:rsid w:val="00C01807"/>
    <w:rsid w:val="00C04A79"/>
    <w:rsid w:val="00C05657"/>
    <w:rsid w:val="00C05A97"/>
    <w:rsid w:val="00C10932"/>
    <w:rsid w:val="00C146CD"/>
    <w:rsid w:val="00C14DE8"/>
    <w:rsid w:val="00C21C6E"/>
    <w:rsid w:val="00C22DAA"/>
    <w:rsid w:val="00C253B1"/>
    <w:rsid w:val="00C2646E"/>
    <w:rsid w:val="00C26DCD"/>
    <w:rsid w:val="00C30AB4"/>
    <w:rsid w:val="00C3107A"/>
    <w:rsid w:val="00C31331"/>
    <w:rsid w:val="00C3152F"/>
    <w:rsid w:val="00C31CB5"/>
    <w:rsid w:val="00C32C3C"/>
    <w:rsid w:val="00C32D95"/>
    <w:rsid w:val="00C33268"/>
    <w:rsid w:val="00C40C01"/>
    <w:rsid w:val="00C42F03"/>
    <w:rsid w:val="00C43DD0"/>
    <w:rsid w:val="00C45828"/>
    <w:rsid w:val="00C46B02"/>
    <w:rsid w:val="00C51FB7"/>
    <w:rsid w:val="00C5569A"/>
    <w:rsid w:val="00C5661F"/>
    <w:rsid w:val="00C60EA0"/>
    <w:rsid w:val="00C65820"/>
    <w:rsid w:val="00C67E85"/>
    <w:rsid w:val="00C7071A"/>
    <w:rsid w:val="00C76588"/>
    <w:rsid w:val="00C76F93"/>
    <w:rsid w:val="00C80F5A"/>
    <w:rsid w:val="00C812C8"/>
    <w:rsid w:val="00C8224A"/>
    <w:rsid w:val="00C82604"/>
    <w:rsid w:val="00C85EA2"/>
    <w:rsid w:val="00C92202"/>
    <w:rsid w:val="00C92BBD"/>
    <w:rsid w:val="00C9561B"/>
    <w:rsid w:val="00C95858"/>
    <w:rsid w:val="00C95E23"/>
    <w:rsid w:val="00C960D2"/>
    <w:rsid w:val="00C962D7"/>
    <w:rsid w:val="00C9642E"/>
    <w:rsid w:val="00CA022D"/>
    <w:rsid w:val="00CA03AF"/>
    <w:rsid w:val="00CA1081"/>
    <w:rsid w:val="00CA133A"/>
    <w:rsid w:val="00CA1C14"/>
    <w:rsid w:val="00CA3889"/>
    <w:rsid w:val="00CA5B65"/>
    <w:rsid w:val="00CA735A"/>
    <w:rsid w:val="00CB0FCE"/>
    <w:rsid w:val="00CB15D7"/>
    <w:rsid w:val="00CB792E"/>
    <w:rsid w:val="00CB7C43"/>
    <w:rsid w:val="00CC0186"/>
    <w:rsid w:val="00CC0643"/>
    <w:rsid w:val="00CC472B"/>
    <w:rsid w:val="00CC5920"/>
    <w:rsid w:val="00CC68E3"/>
    <w:rsid w:val="00CC77F6"/>
    <w:rsid w:val="00CD0515"/>
    <w:rsid w:val="00CD270A"/>
    <w:rsid w:val="00CD52A1"/>
    <w:rsid w:val="00CE0259"/>
    <w:rsid w:val="00CE17F9"/>
    <w:rsid w:val="00CE4924"/>
    <w:rsid w:val="00CE49B5"/>
    <w:rsid w:val="00CE550D"/>
    <w:rsid w:val="00CE5C48"/>
    <w:rsid w:val="00CE6507"/>
    <w:rsid w:val="00CE7015"/>
    <w:rsid w:val="00CF233A"/>
    <w:rsid w:val="00CF2DD7"/>
    <w:rsid w:val="00CF300D"/>
    <w:rsid w:val="00CF3684"/>
    <w:rsid w:val="00CF4291"/>
    <w:rsid w:val="00CF6A8D"/>
    <w:rsid w:val="00D0656F"/>
    <w:rsid w:val="00D125F3"/>
    <w:rsid w:val="00D1352A"/>
    <w:rsid w:val="00D13548"/>
    <w:rsid w:val="00D1415B"/>
    <w:rsid w:val="00D16076"/>
    <w:rsid w:val="00D161EC"/>
    <w:rsid w:val="00D23BF2"/>
    <w:rsid w:val="00D25E14"/>
    <w:rsid w:val="00D26029"/>
    <w:rsid w:val="00D279EA"/>
    <w:rsid w:val="00D30DB6"/>
    <w:rsid w:val="00D311EF"/>
    <w:rsid w:val="00D3138A"/>
    <w:rsid w:val="00D32602"/>
    <w:rsid w:val="00D32E85"/>
    <w:rsid w:val="00D43433"/>
    <w:rsid w:val="00D435AF"/>
    <w:rsid w:val="00D43D34"/>
    <w:rsid w:val="00D445FB"/>
    <w:rsid w:val="00D46A06"/>
    <w:rsid w:val="00D47A22"/>
    <w:rsid w:val="00D47CA0"/>
    <w:rsid w:val="00D5079F"/>
    <w:rsid w:val="00D5218A"/>
    <w:rsid w:val="00D5393F"/>
    <w:rsid w:val="00D53C25"/>
    <w:rsid w:val="00D55B2E"/>
    <w:rsid w:val="00D560BD"/>
    <w:rsid w:val="00D56351"/>
    <w:rsid w:val="00D56D26"/>
    <w:rsid w:val="00D61595"/>
    <w:rsid w:val="00D61F52"/>
    <w:rsid w:val="00D621D6"/>
    <w:rsid w:val="00D7097C"/>
    <w:rsid w:val="00D71763"/>
    <w:rsid w:val="00D717D6"/>
    <w:rsid w:val="00D7346A"/>
    <w:rsid w:val="00D81844"/>
    <w:rsid w:val="00D81ECD"/>
    <w:rsid w:val="00D8266C"/>
    <w:rsid w:val="00D83939"/>
    <w:rsid w:val="00D86196"/>
    <w:rsid w:val="00D919BF"/>
    <w:rsid w:val="00D93959"/>
    <w:rsid w:val="00D939B0"/>
    <w:rsid w:val="00DA0E2C"/>
    <w:rsid w:val="00DA250A"/>
    <w:rsid w:val="00DA5156"/>
    <w:rsid w:val="00DA681B"/>
    <w:rsid w:val="00DA681E"/>
    <w:rsid w:val="00DB2A36"/>
    <w:rsid w:val="00DB3EA6"/>
    <w:rsid w:val="00DB70CF"/>
    <w:rsid w:val="00DB7A1C"/>
    <w:rsid w:val="00DC0F67"/>
    <w:rsid w:val="00DC1773"/>
    <w:rsid w:val="00DC2CA4"/>
    <w:rsid w:val="00DC55A9"/>
    <w:rsid w:val="00DC61F3"/>
    <w:rsid w:val="00DC78B9"/>
    <w:rsid w:val="00DC7DAF"/>
    <w:rsid w:val="00DD08C4"/>
    <w:rsid w:val="00DD1A26"/>
    <w:rsid w:val="00DD3570"/>
    <w:rsid w:val="00DD5C56"/>
    <w:rsid w:val="00DD5D58"/>
    <w:rsid w:val="00DD759A"/>
    <w:rsid w:val="00DD7824"/>
    <w:rsid w:val="00DE083F"/>
    <w:rsid w:val="00DE272C"/>
    <w:rsid w:val="00DE2984"/>
    <w:rsid w:val="00DE4CE1"/>
    <w:rsid w:val="00DE7121"/>
    <w:rsid w:val="00DF12C5"/>
    <w:rsid w:val="00DF19F3"/>
    <w:rsid w:val="00E0351B"/>
    <w:rsid w:val="00E03817"/>
    <w:rsid w:val="00E03D5E"/>
    <w:rsid w:val="00E05249"/>
    <w:rsid w:val="00E10182"/>
    <w:rsid w:val="00E13A65"/>
    <w:rsid w:val="00E153FF"/>
    <w:rsid w:val="00E17C7C"/>
    <w:rsid w:val="00E2134E"/>
    <w:rsid w:val="00E2210F"/>
    <w:rsid w:val="00E264DF"/>
    <w:rsid w:val="00E26B95"/>
    <w:rsid w:val="00E271A3"/>
    <w:rsid w:val="00E27CA1"/>
    <w:rsid w:val="00E27D1D"/>
    <w:rsid w:val="00E31184"/>
    <w:rsid w:val="00E3235F"/>
    <w:rsid w:val="00E324E1"/>
    <w:rsid w:val="00E33D63"/>
    <w:rsid w:val="00E33E45"/>
    <w:rsid w:val="00E34BDA"/>
    <w:rsid w:val="00E369C2"/>
    <w:rsid w:val="00E40114"/>
    <w:rsid w:val="00E43797"/>
    <w:rsid w:val="00E45648"/>
    <w:rsid w:val="00E502F0"/>
    <w:rsid w:val="00E514AD"/>
    <w:rsid w:val="00E51B34"/>
    <w:rsid w:val="00E558A1"/>
    <w:rsid w:val="00E56EE7"/>
    <w:rsid w:val="00E574A0"/>
    <w:rsid w:val="00E57FCE"/>
    <w:rsid w:val="00E60B9C"/>
    <w:rsid w:val="00E61497"/>
    <w:rsid w:val="00E61A5F"/>
    <w:rsid w:val="00E6298F"/>
    <w:rsid w:val="00E64BA6"/>
    <w:rsid w:val="00E65B0E"/>
    <w:rsid w:val="00E65C9B"/>
    <w:rsid w:val="00E71010"/>
    <w:rsid w:val="00E7387D"/>
    <w:rsid w:val="00E73A13"/>
    <w:rsid w:val="00E73F25"/>
    <w:rsid w:val="00E73F2C"/>
    <w:rsid w:val="00E74120"/>
    <w:rsid w:val="00E74996"/>
    <w:rsid w:val="00E74F1A"/>
    <w:rsid w:val="00E76E7E"/>
    <w:rsid w:val="00E816EA"/>
    <w:rsid w:val="00E8243F"/>
    <w:rsid w:val="00E90BBC"/>
    <w:rsid w:val="00E97ABE"/>
    <w:rsid w:val="00EA1770"/>
    <w:rsid w:val="00EA1C12"/>
    <w:rsid w:val="00EA4A03"/>
    <w:rsid w:val="00EA5C81"/>
    <w:rsid w:val="00EA5FAA"/>
    <w:rsid w:val="00EA68EC"/>
    <w:rsid w:val="00EB2A0A"/>
    <w:rsid w:val="00EB678B"/>
    <w:rsid w:val="00EB6D5C"/>
    <w:rsid w:val="00EC104A"/>
    <w:rsid w:val="00EC1435"/>
    <w:rsid w:val="00EC3AE6"/>
    <w:rsid w:val="00EC51F4"/>
    <w:rsid w:val="00EC5421"/>
    <w:rsid w:val="00ED01A3"/>
    <w:rsid w:val="00ED0C0F"/>
    <w:rsid w:val="00ED1A27"/>
    <w:rsid w:val="00EE0A57"/>
    <w:rsid w:val="00EE21EA"/>
    <w:rsid w:val="00EE23C7"/>
    <w:rsid w:val="00EE5823"/>
    <w:rsid w:val="00EF0765"/>
    <w:rsid w:val="00EF13A2"/>
    <w:rsid w:val="00EF4169"/>
    <w:rsid w:val="00EF43A4"/>
    <w:rsid w:val="00EF7F66"/>
    <w:rsid w:val="00F00400"/>
    <w:rsid w:val="00F02C0B"/>
    <w:rsid w:val="00F04769"/>
    <w:rsid w:val="00F060D2"/>
    <w:rsid w:val="00F11BD9"/>
    <w:rsid w:val="00F12046"/>
    <w:rsid w:val="00F12570"/>
    <w:rsid w:val="00F12DFB"/>
    <w:rsid w:val="00F143A1"/>
    <w:rsid w:val="00F14775"/>
    <w:rsid w:val="00F14B5A"/>
    <w:rsid w:val="00F16277"/>
    <w:rsid w:val="00F20E08"/>
    <w:rsid w:val="00F21457"/>
    <w:rsid w:val="00F21A0A"/>
    <w:rsid w:val="00F22DD7"/>
    <w:rsid w:val="00F2408D"/>
    <w:rsid w:val="00F25578"/>
    <w:rsid w:val="00F25F8B"/>
    <w:rsid w:val="00F2693F"/>
    <w:rsid w:val="00F27050"/>
    <w:rsid w:val="00F3106F"/>
    <w:rsid w:val="00F32E0F"/>
    <w:rsid w:val="00F33824"/>
    <w:rsid w:val="00F34069"/>
    <w:rsid w:val="00F3459F"/>
    <w:rsid w:val="00F349A0"/>
    <w:rsid w:val="00F37818"/>
    <w:rsid w:val="00F403A5"/>
    <w:rsid w:val="00F429FD"/>
    <w:rsid w:val="00F43343"/>
    <w:rsid w:val="00F45FFE"/>
    <w:rsid w:val="00F461E4"/>
    <w:rsid w:val="00F50540"/>
    <w:rsid w:val="00F51C3E"/>
    <w:rsid w:val="00F54F67"/>
    <w:rsid w:val="00F555FC"/>
    <w:rsid w:val="00F624B2"/>
    <w:rsid w:val="00F63153"/>
    <w:rsid w:val="00F644B5"/>
    <w:rsid w:val="00F6534D"/>
    <w:rsid w:val="00F6537E"/>
    <w:rsid w:val="00F660C8"/>
    <w:rsid w:val="00F66507"/>
    <w:rsid w:val="00F73923"/>
    <w:rsid w:val="00F75DFF"/>
    <w:rsid w:val="00F76F45"/>
    <w:rsid w:val="00F776AD"/>
    <w:rsid w:val="00F81B37"/>
    <w:rsid w:val="00F828CD"/>
    <w:rsid w:val="00F84698"/>
    <w:rsid w:val="00F86C76"/>
    <w:rsid w:val="00F90337"/>
    <w:rsid w:val="00F909DF"/>
    <w:rsid w:val="00F91B2C"/>
    <w:rsid w:val="00F91C8F"/>
    <w:rsid w:val="00F92236"/>
    <w:rsid w:val="00F93786"/>
    <w:rsid w:val="00F95EBE"/>
    <w:rsid w:val="00FA10EE"/>
    <w:rsid w:val="00FA3B1A"/>
    <w:rsid w:val="00FA5B2C"/>
    <w:rsid w:val="00FA7FD5"/>
    <w:rsid w:val="00FB0D4A"/>
    <w:rsid w:val="00FB1807"/>
    <w:rsid w:val="00FB1915"/>
    <w:rsid w:val="00FB78A6"/>
    <w:rsid w:val="00FC05AE"/>
    <w:rsid w:val="00FC2F49"/>
    <w:rsid w:val="00FC2F57"/>
    <w:rsid w:val="00FC33A5"/>
    <w:rsid w:val="00FC59CA"/>
    <w:rsid w:val="00FD125A"/>
    <w:rsid w:val="00FD2E6C"/>
    <w:rsid w:val="00FD4904"/>
    <w:rsid w:val="00FD55CE"/>
    <w:rsid w:val="00FD65CA"/>
    <w:rsid w:val="00FD72DB"/>
    <w:rsid w:val="00FD7627"/>
    <w:rsid w:val="00FD7B6A"/>
    <w:rsid w:val="00FE12E3"/>
    <w:rsid w:val="00FE21B6"/>
    <w:rsid w:val="00FE3840"/>
    <w:rsid w:val="00FE458B"/>
    <w:rsid w:val="00FE72CF"/>
    <w:rsid w:val="00FE7386"/>
    <w:rsid w:val="00FF18D5"/>
    <w:rsid w:val="00FF2A94"/>
    <w:rsid w:val="00FF36EE"/>
    <w:rsid w:val="00FF4203"/>
    <w:rsid w:val="00FF757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715A2B63"/>
  <w15:docId w15:val="{91046FDB-F348-420E-96F4-B1FDBF409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393F"/>
    <w:pPr>
      <w:spacing w:after="240" w:line="480" w:lineRule="auto"/>
      <w:jc w:val="both"/>
    </w:pPr>
    <w:rPr>
      <w:rFonts w:ascii="Verdana" w:eastAsia="Calibri" w:hAnsi="Verdana" w:cs="Times New Roman"/>
      <w:sz w:val="20"/>
    </w:rPr>
  </w:style>
  <w:style w:type="paragraph" w:styleId="Heading1">
    <w:name w:val="heading 1"/>
    <w:basedOn w:val="Normal"/>
    <w:next w:val="Normal"/>
    <w:link w:val="Heading1Char"/>
    <w:uiPriority w:val="9"/>
    <w:qFormat/>
    <w:rsid w:val="001A393F"/>
    <w:pPr>
      <w:keepNext/>
      <w:keepLines/>
      <w:spacing w:before="360"/>
      <w:outlineLvl w:val="0"/>
    </w:pPr>
    <w:rPr>
      <w:rFonts w:eastAsiaTheme="majorEastAsia" w:cstheme="majorBidi"/>
      <w:b/>
      <w:caps/>
      <w:color w:val="000000" w:themeColor="text1"/>
      <w:szCs w:val="32"/>
    </w:rPr>
  </w:style>
  <w:style w:type="paragraph" w:styleId="Heading2">
    <w:name w:val="heading 2"/>
    <w:basedOn w:val="Normal"/>
    <w:next w:val="Normal"/>
    <w:link w:val="Heading2Char"/>
    <w:uiPriority w:val="9"/>
    <w:unhideWhenUsed/>
    <w:qFormat/>
    <w:rsid w:val="001A393F"/>
    <w:pPr>
      <w:keepNext/>
      <w:keepLines/>
      <w:spacing w:before="360" w:after="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393F"/>
    <w:rPr>
      <w:rFonts w:ascii="Verdana" w:eastAsiaTheme="majorEastAsia" w:hAnsi="Verdana" w:cstheme="majorBidi"/>
      <w:b/>
      <w:caps/>
      <w:color w:val="000000" w:themeColor="text1"/>
      <w:sz w:val="20"/>
      <w:szCs w:val="32"/>
    </w:rPr>
  </w:style>
  <w:style w:type="character" w:customStyle="1" w:styleId="Heading2Char">
    <w:name w:val="Heading 2 Char"/>
    <w:basedOn w:val="DefaultParagraphFont"/>
    <w:link w:val="Heading2"/>
    <w:uiPriority w:val="9"/>
    <w:rsid w:val="001A393F"/>
    <w:rPr>
      <w:rFonts w:ascii="Verdana" w:eastAsiaTheme="majorEastAsia" w:hAnsi="Verdana" w:cstheme="majorBidi"/>
      <w:b/>
      <w:color w:val="000000" w:themeColor="text1"/>
      <w:sz w:val="20"/>
      <w:szCs w:val="26"/>
    </w:rPr>
  </w:style>
  <w:style w:type="paragraph" w:styleId="BodyText">
    <w:name w:val="Body Text"/>
    <w:basedOn w:val="Normal"/>
    <w:link w:val="BodyTextChar"/>
    <w:rsid w:val="00F060D2"/>
    <w:pPr>
      <w:spacing w:after="120" w:line="240" w:lineRule="auto"/>
    </w:pPr>
    <w:rPr>
      <w:rFonts w:ascii="Times New Roman" w:eastAsia="Tahoma" w:hAnsi="Times New Roman"/>
      <w:sz w:val="24"/>
      <w:szCs w:val="20"/>
      <w:lang w:eastAsia="en-GB"/>
    </w:rPr>
  </w:style>
  <w:style w:type="character" w:customStyle="1" w:styleId="BodyTextChar">
    <w:name w:val="Body Text Char"/>
    <w:basedOn w:val="DefaultParagraphFont"/>
    <w:link w:val="BodyText"/>
    <w:rsid w:val="00F060D2"/>
    <w:rPr>
      <w:rFonts w:ascii="Times New Roman" w:eastAsia="Tahoma" w:hAnsi="Times New Roman" w:cs="Times New Roman"/>
      <w:sz w:val="24"/>
      <w:szCs w:val="20"/>
      <w:lang w:eastAsia="en-GB"/>
    </w:rPr>
  </w:style>
  <w:style w:type="character" w:styleId="CommentReference">
    <w:name w:val="annotation reference"/>
    <w:basedOn w:val="DefaultParagraphFont"/>
    <w:uiPriority w:val="99"/>
    <w:semiHidden/>
    <w:unhideWhenUsed/>
    <w:rsid w:val="00F060D2"/>
    <w:rPr>
      <w:sz w:val="16"/>
      <w:szCs w:val="16"/>
    </w:rPr>
  </w:style>
  <w:style w:type="paragraph" w:styleId="CommentText">
    <w:name w:val="annotation text"/>
    <w:basedOn w:val="Normal"/>
    <w:link w:val="CommentTextChar"/>
    <w:uiPriority w:val="99"/>
    <w:semiHidden/>
    <w:unhideWhenUsed/>
    <w:rsid w:val="00F060D2"/>
    <w:pPr>
      <w:spacing w:line="240" w:lineRule="auto"/>
    </w:pPr>
    <w:rPr>
      <w:szCs w:val="20"/>
    </w:rPr>
  </w:style>
  <w:style w:type="character" w:customStyle="1" w:styleId="CommentTextChar">
    <w:name w:val="Comment Text Char"/>
    <w:basedOn w:val="DefaultParagraphFont"/>
    <w:link w:val="CommentText"/>
    <w:uiPriority w:val="99"/>
    <w:semiHidden/>
    <w:rsid w:val="00F060D2"/>
    <w:rPr>
      <w:rFonts w:ascii="Verdana" w:eastAsia="Calibri" w:hAnsi="Verdana" w:cs="Times New Roman"/>
      <w:sz w:val="20"/>
      <w:szCs w:val="20"/>
    </w:rPr>
  </w:style>
  <w:style w:type="paragraph" w:styleId="CommentSubject">
    <w:name w:val="annotation subject"/>
    <w:basedOn w:val="CommentText"/>
    <w:next w:val="CommentText"/>
    <w:link w:val="CommentSubjectChar"/>
    <w:uiPriority w:val="99"/>
    <w:semiHidden/>
    <w:unhideWhenUsed/>
    <w:rsid w:val="00F060D2"/>
    <w:rPr>
      <w:b/>
      <w:bCs/>
    </w:rPr>
  </w:style>
  <w:style w:type="character" w:customStyle="1" w:styleId="CommentSubjectChar">
    <w:name w:val="Comment Subject Char"/>
    <w:basedOn w:val="CommentTextChar"/>
    <w:link w:val="CommentSubject"/>
    <w:uiPriority w:val="99"/>
    <w:semiHidden/>
    <w:rsid w:val="00F060D2"/>
    <w:rPr>
      <w:rFonts w:ascii="Verdana" w:eastAsia="Calibri" w:hAnsi="Verdana" w:cs="Times New Roman"/>
      <w:b/>
      <w:bCs/>
      <w:sz w:val="20"/>
      <w:szCs w:val="20"/>
    </w:rPr>
  </w:style>
  <w:style w:type="paragraph" w:styleId="BalloonText">
    <w:name w:val="Balloon Text"/>
    <w:basedOn w:val="Normal"/>
    <w:link w:val="BalloonTextChar"/>
    <w:uiPriority w:val="99"/>
    <w:semiHidden/>
    <w:unhideWhenUsed/>
    <w:rsid w:val="00F060D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60D2"/>
    <w:rPr>
      <w:rFonts w:ascii="Segoe UI" w:eastAsia="Calibri" w:hAnsi="Segoe UI" w:cs="Segoe UI"/>
      <w:sz w:val="18"/>
      <w:szCs w:val="18"/>
    </w:rPr>
  </w:style>
  <w:style w:type="paragraph" w:styleId="Revision">
    <w:name w:val="Revision"/>
    <w:hidden/>
    <w:uiPriority w:val="99"/>
    <w:semiHidden/>
    <w:rsid w:val="00C2646E"/>
    <w:pPr>
      <w:spacing w:after="0" w:line="240" w:lineRule="auto"/>
    </w:pPr>
    <w:rPr>
      <w:rFonts w:ascii="Verdana" w:eastAsia="Calibri" w:hAnsi="Verdana" w:cs="Times New Roman"/>
      <w:sz w:val="20"/>
    </w:rPr>
  </w:style>
  <w:style w:type="paragraph" w:styleId="ListParagraph">
    <w:name w:val="List Paragraph"/>
    <w:basedOn w:val="Normal"/>
    <w:uiPriority w:val="34"/>
    <w:qFormat/>
    <w:rsid w:val="001A393F"/>
    <w:pPr>
      <w:spacing w:after="160" w:line="259" w:lineRule="auto"/>
      <w:ind w:left="720"/>
      <w:contextualSpacing/>
      <w:jc w:val="left"/>
    </w:pPr>
    <w:rPr>
      <w:rFonts w:asciiTheme="minorHAnsi" w:eastAsiaTheme="minorHAnsi" w:hAnsiTheme="minorHAnsi" w:cstheme="minorBidi"/>
      <w:sz w:val="22"/>
    </w:rPr>
  </w:style>
  <w:style w:type="paragraph" w:styleId="NoSpacing">
    <w:name w:val="No Spacing"/>
    <w:uiPriority w:val="1"/>
    <w:qFormat/>
    <w:rsid w:val="001A393F"/>
    <w:pPr>
      <w:spacing w:after="0" w:line="240" w:lineRule="auto"/>
      <w:jc w:val="both"/>
    </w:pPr>
    <w:rPr>
      <w:rFonts w:ascii="Verdana" w:eastAsia="Calibri" w:hAnsi="Verdana" w:cs="Times New Roman"/>
      <w:sz w:val="20"/>
    </w:rPr>
  </w:style>
  <w:style w:type="character" w:styleId="Hyperlink">
    <w:name w:val="Hyperlink"/>
    <w:basedOn w:val="DefaultParagraphFont"/>
    <w:uiPriority w:val="99"/>
    <w:unhideWhenUsed/>
    <w:rsid w:val="00915FA0"/>
    <w:rPr>
      <w:color w:val="0563C1" w:themeColor="hyperlink"/>
      <w:u w:val="single"/>
    </w:rPr>
  </w:style>
  <w:style w:type="paragraph" w:customStyle="1" w:styleId="msonormal0">
    <w:name w:val="msonormal"/>
    <w:basedOn w:val="Normal"/>
    <w:rsid w:val="005B65A3"/>
    <w:pPr>
      <w:spacing w:before="100" w:beforeAutospacing="1" w:after="100" w:afterAutospacing="1" w:line="240" w:lineRule="auto"/>
      <w:jc w:val="left"/>
    </w:pPr>
    <w:rPr>
      <w:rFonts w:ascii="Times New Roman" w:eastAsia="Times New Roman" w:hAnsi="Times New Roman"/>
      <w:sz w:val="24"/>
      <w:szCs w:val="24"/>
      <w:lang w:eastAsia="en-GB"/>
    </w:rPr>
  </w:style>
  <w:style w:type="paragraph" w:customStyle="1" w:styleId="font5">
    <w:name w:val="font5"/>
    <w:basedOn w:val="Normal"/>
    <w:rsid w:val="005B65A3"/>
    <w:pPr>
      <w:spacing w:before="100" w:beforeAutospacing="1" w:after="100" w:afterAutospacing="1" w:line="240" w:lineRule="auto"/>
      <w:jc w:val="left"/>
    </w:pPr>
    <w:rPr>
      <w:rFonts w:eastAsia="Times New Roman"/>
      <w:color w:val="000000"/>
      <w:sz w:val="16"/>
      <w:szCs w:val="16"/>
      <w:lang w:eastAsia="en-GB"/>
    </w:rPr>
  </w:style>
  <w:style w:type="paragraph" w:customStyle="1" w:styleId="xl63">
    <w:name w:val="xl63"/>
    <w:basedOn w:val="Normal"/>
    <w:rsid w:val="005B65A3"/>
    <w:pPr>
      <w:spacing w:before="100" w:beforeAutospacing="1" w:after="100" w:afterAutospacing="1" w:line="240" w:lineRule="auto"/>
      <w:textAlignment w:val="center"/>
    </w:pPr>
    <w:rPr>
      <w:rFonts w:eastAsia="Times New Roman"/>
      <w:color w:val="000000"/>
      <w:sz w:val="14"/>
      <w:szCs w:val="14"/>
      <w:lang w:eastAsia="en-GB"/>
    </w:rPr>
  </w:style>
  <w:style w:type="paragraph" w:customStyle="1" w:styleId="xl64">
    <w:name w:val="xl64"/>
    <w:basedOn w:val="Normal"/>
    <w:rsid w:val="005B65A3"/>
    <w:pPr>
      <w:spacing w:before="100" w:beforeAutospacing="1" w:after="100" w:afterAutospacing="1" w:line="240" w:lineRule="auto"/>
      <w:jc w:val="center"/>
      <w:textAlignment w:val="center"/>
    </w:pPr>
    <w:rPr>
      <w:rFonts w:eastAsia="Times New Roman"/>
      <w:color w:val="000000"/>
      <w:sz w:val="14"/>
      <w:szCs w:val="14"/>
      <w:lang w:eastAsia="en-GB"/>
    </w:rPr>
  </w:style>
  <w:style w:type="paragraph" w:customStyle="1" w:styleId="xl65">
    <w:name w:val="xl65"/>
    <w:basedOn w:val="Normal"/>
    <w:rsid w:val="005B65A3"/>
    <w:pPr>
      <w:pBdr>
        <w:top w:val="single" w:sz="8" w:space="0" w:color="auto"/>
      </w:pBdr>
      <w:spacing w:before="100" w:beforeAutospacing="1" w:after="100" w:afterAutospacing="1" w:line="240" w:lineRule="auto"/>
      <w:jc w:val="center"/>
      <w:textAlignment w:val="center"/>
    </w:pPr>
    <w:rPr>
      <w:rFonts w:eastAsia="Times New Roman"/>
      <w:color w:val="000000"/>
      <w:sz w:val="14"/>
      <w:szCs w:val="14"/>
      <w:lang w:eastAsia="en-GB"/>
    </w:rPr>
  </w:style>
  <w:style w:type="paragraph" w:customStyle="1" w:styleId="xl66">
    <w:name w:val="xl66"/>
    <w:basedOn w:val="Normal"/>
    <w:rsid w:val="005B65A3"/>
    <w:pPr>
      <w:pBdr>
        <w:bottom w:val="single" w:sz="8" w:space="0" w:color="auto"/>
      </w:pBdr>
      <w:spacing w:before="100" w:beforeAutospacing="1" w:after="100" w:afterAutospacing="1" w:line="240" w:lineRule="auto"/>
      <w:jc w:val="center"/>
      <w:textAlignment w:val="center"/>
    </w:pPr>
    <w:rPr>
      <w:rFonts w:eastAsia="Times New Roman"/>
      <w:color w:val="000000"/>
      <w:sz w:val="14"/>
      <w:szCs w:val="14"/>
      <w:lang w:eastAsia="en-GB"/>
    </w:rPr>
  </w:style>
  <w:style w:type="paragraph" w:customStyle="1" w:styleId="xl67">
    <w:name w:val="xl67"/>
    <w:basedOn w:val="Normal"/>
    <w:rsid w:val="005B65A3"/>
    <w:pPr>
      <w:spacing w:before="100" w:beforeAutospacing="1" w:after="100" w:afterAutospacing="1" w:line="240" w:lineRule="auto"/>
      <w:jc w:val="left"/>
      <w:textAlignment w:val="center"/>
    </w:pPr>
    <w:rPr>
      <w:rFonts w:ascii="Times New Roman" w:eastAsia="Times New Roman" w:hAnsi="Times New Roman"/>
      <w:sz w:val="24"/>
      <w:szCs w:val="24"/>
      <w:lang w:eastAsia="en-GB"/>
    </w:rPr>
  </w:style>
  <w:style w:type="paragraph" w:customStyle="1" w:styleId="xl68">
    <w:name w:val="xl68"/>
    <w:basedOn w:val="Normal"/>
    <w:rsid w:val="005B65A3"/>
    <w:pPr>
      <w:pBdr>
        <w:top w:val="single" w:sz="8" w:space="0" w:color="auto"/>
        <w:bottom w:val="single" w:sz="8" w:space="0" w:color="auto"/>
      </w:pBdr>
      <w:spacing w:before="100" w:beforeAutospacing="1" w:after="100" w:afterAutospacing="1" w:line="240" w:lineRule="auto"/>
      <w:textAlignment w:val="center"/>
    </w:pPr>
    <w:rPr>
      <w:rFonts w:eastAsia="Times New Roman"/>
      <w:color w:val="000000"/>
      <w:sz w:val="14"/>
      <w:szCs w:val="14"/>
      <w:lang w:eastAsia="en-GB"/>
    </w:rPr>
  </w:style>
  <w:style w:type="paragraph" w:customStyle="1" w:styleId="xl69">
    <w:name w:val="xl69"/>
    <w:basedOn w:val="Normal"/>
    <w:rsid w:val="005B65A3"/>
    <w:pPr>
      <w:pBdr>
        <w:top w:val="single" w:sz="8" w:space="0" w:color="auto"/>
        <w:bottom w:val="single" w:sz="8" w:space="0" w:color="auto"/>
      </w:pBdr>
      <w:spacing w:before="100" w:beforeAutospacing="1" w:after="100" w:afterAutospacing="1" w:line="240" w:lineRule="auto"/>
      <w:jc w:val="left"/>
      <w:textAlignment w:val="center"/>
    </w:pPr>
    <w:rPr>
      <w:rFonts w:ascii="Times New Roman" w:eastAsia="Times New Roman" w:hAnsi="Times New Roman"/>
      <w:sz w:val="24"/>
      <w:szCs w:val="24"/>
      <w:lang w:eastAsia="en-GB"/>
    </w:rPr>
  </w:style>
  <w:style w:type="paragraph" w:customStyle="1" w:styleId="xl70">
    <w:name w:val="xl70"/>
    <w:basedOn w:val="Normal"/>
    <w:rsid w:val="005B65A3"/>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sz w:val="24"/>
      <w:szCs w:val="24"/>
      <w:lang w:eastAsia="en-GB"/>
    </w:rPr>
  </w:style>
  <w:style w:type="paragraph" w:customStyle="1" w:styleId="xl71">
    <w:name w:val="xl71"/>
    <w:basedOn w:val="Normal"/>
    <w:rsid w:val="005B65A3"/>
    <w:pPr>
      <w:pBdr>
        <w:top w:val="single" w:sz="8" w:space="0" w:color="auto"/>
        <w:bottom w:val="single" w:sz="8" w:space="0" w:color="auto"/>
      </w:pBdr>
      <w:spacing w:before="100" w:beforeAutospacing="1" w:after="100" w:afterAutospacing="1" w:line="240" w:lineRule="auto"/>
      <w:jc w:val="center"/>
      <w:textAlignment w:val="center"/>
    </w:pPr>
    <w:rPr>
      <w:rFonts w:eastAsia="Times New Roman"/>
      <w:color w:val="000000"/>
      <w:sz w:val="14"/>
      <w:szCs w:val="14"/>
      <w:lang w:eastAsia="en-GB"/>
    </w:rPr>
  </w:style>
  <w:style w:type="paragraph" w:customStyle="1" w:styleId="xl72">
    <w:name w:val="xl72"/>
    <w:basedOn w:val="Normal"/>
    <w:rsid w:val="005B65A3"/>
    <w:pPr>
      <w:pBdr>
        <w:top w:val="single" w:sz="8" w:space="0" w:color="auto"/>
      </w:pBdr>
      <w:spacing w:before="100" w:beforeAutospacing="1" w:after="100" w:afterAutospacing="1" w:line="240" w:lineRule="auto"/>
      <w:textAlignment w:val="center"/>
    </w:pPr>
    <w:rPr>
      <w:rFonts w:eastAsia="Times New Roman"/>
      <w:color w:val="000000"/>
      <w:sz w:val="14"/>
      <w:szCs w:val="14"/>
      <w:lang w:eastAsia="en-GB"/>
    </w:rPr>
  </w:style>
  <w:style w:type="paragraph" w:customStyle="1" w:styleId="xl73">
    <w:name w:val="xl73"/>
    <w:basedOn w:val="Normal"/>
    <w:rsid w:val="005B65A3"/>
    <w:pPr>
      <w:pBdr>
        <w:bottom w:val="single" w:sz="8" w:space="0" w:color="auto"/>
      </w:pBdr>
      <w:spacing w:before="100" w:beforeAutospacing="1" w:after="100" w:afterAutospacing="1" w:line="240" w:lineRule="auto"/>
      <w:textAlignment w:val="center"/>
    </w:pPr>
    <w:rPr>
      <w:rFonts w:eastAsia="Times New Roman"/>
      <w:color w:val="000000"/>
      <w:sz w:val="14"/>
      <w:szCs w:val="14"/>
      <w:lang w:eastAsia="en-GB"/>
    </w:rPr>
  </w:style>
  <w:style w:type="paragraph" w:customStyle="1" w:styleId="xl74">
    <w:name w:val="xl74"/>
    <w:basedOn w:val="Normal"/>
    <w:rsid w:val="005B65A3"/>
    <w:pPr>
      <w:spacing w:before="100" w:beforeAutospacing="1" w:after="100" w:afterAutospacing="1" w:line="240" w:lineRule="auto"/>
      <w:jc w:val="left"/>
      <w:textAlignment w:val="center"/>
    </w:pPr>
    <w:rPr>
      <w:rFonts w:eastAsia="Times New Roman"/>
      <w:color w:val="000000"/>
      <w:sz w:val="14"/>
      <w:szCs w:val="14"/>
      <w:lang w:eastAsia="en-GB"/>
    </w:rPr>
  </w:style>
  <w:style w:type="paragraph" w:customStyle="1" w:styleId="xl75">
    <w:name w:val="xl75"/>
    <w:basedOn w:val="Normal"/>
    <w:rsid w:val="005B65A3"/>
    <w:pPr>
      <w:spacing w:before="100" w:beforeAutospacing="1" w:after="100" w:afterAutospacing="1" w:line="240" w:lineRule="auto"/>
      <w:jc w:val="center"/>
    </w:pPr>
    <w:rPr>
      <w:rFonts w:ascii="Times New Roman" w:eastAsia="Times New Roman" w:hAnsi="Times New Roman"/>
      <w:sz w:val="24"/>
      <w:szCs w:val="24"/>
      <w:lang w:eastAsia="en-GB"/>
    </w:rPr>
  </w:style>
  <w:style w:type="paragraph" w:customStyle="1" w:styleId="xl76">
    <w:name w:val="xl76"/>
    <w:basedOn w:val="Normal"/>
    <w:rsid w:val="005B65A3"/>
    <w:pPr>
      <w:pBdr>
        <w:top w:val="single" w:sz="8" w:space="0" w:color="auto"/>
        <w:bottom w:val="single" w:sz="8" w:space="0" w:color="auto"/>
      </w:pBdr>
      <w:spacing w:before="100" w:beforeAutospacing="1" w:after="100" w:afterAutospacing="1" w:line="240" w:lineRule="auto"/>
      <w:jc w:val="left"/>
      <w:textAlignment w:val="center"/>
    </w:pPr>
    <w:rPr>
      <w:rFonts w:eastAsia="Times New Roman"/>
      <w:color w:val="000000"/>
      <w:sz w:val="14"/>
      <w:szCs w:val="14"/>
      <w:lang w:eastAsia="en-GB"/>
    </w:rPr>
  </w:style>
  <w:style w:type="paragraph" w:customStyle="1" w:styleId="xl77">
    <w:name w:val="xl77"/>
    <w:basedOn w:val="Normal"/>
    <w:rsid w:val="005B65A3"/>
    <w:pPr>
      <w:pBdr>
        <w:top w:val="single" w:sz="8" w:space="0" w:color="auto"/>
      </w:pBdr>
      <w:spacing w:before="100" w:beforeAutospacing="1" w:after="100" w:afterAutospacing="1" w:line="240" w:lineRule="auto"/>
      <w:jc w:val="center"/>
      <w:textAlignment w:val="center"/>
    </w:pPr>
    <w:rPr>
      <w:rFonts w:eastAsia="Times New Roman"/>
      <w:color w:val="000000"/>
      <w:sz w:val="14"/>
      <w:szCs w:val="14"/>
      <w:lang w:eastAsia="en-GB"/>
    </w:rPr>
  </w:style>
  <w:style w:type="paragraph" w:customStyle="1" w:styleId="xl78">
    <w:name w:val="xl78"/>
    <w:basedOn w:val="Normal"/>
    <w:rsid w:val="005B65A3"/>
    <w:pPr>
      <w:spacing w:before="100" w:beforeAutospacing="1" w:after="100" w:afterAutospacing="1" w:line="240" w:lineRule="auto"/>
      <w:jc w:val="center"/>
      <w:textAlignment w:val="center"/>
    </w:pPr>
    <w:rPr>
      <w:rFonts w:eastAsia="Times New Roman"/>
      <w:color w:val="000000"/>
      <w:sz w:val="14"/>
      <w:szCs w:val="14"/>
      <w:lang w:eastAsia="en-GB"/>
    </w:rPr>
  </w:style>
  <w:style w:type="paragraph" w:customStyle="1" w:styleId="xl79">
    <w:name w:val="xl79"/>
    <w:basedOn w:val="Normal"/>
    <w:rsid w:val="005B65A3"/>
    <w:pPr>
      <w:pBdr>
        <w:bottom w:val="single" w:sz="8" w:space="0" w:color="auto"/>
      </w:pBdr>
      <w:spacing w:before="100" w:beforeAutospacing="1" w:after="100" w:afterAutospacing="1" w:line="240" w:lineRule="auto"/>
      <w:jc w:val="center"/>
      <w:textAlignment w:val="center"/>
    </w:pPr>
    <w:rPr>
      <w:rFonts w:eastAsia="Times New Roman"/>
      <w:color w:val="000000"/>
      <w:sz w:val="14"/>
      <w:szCs w:val="14"/>
      <w:lang w:eastAsia="en-GB"/>
    </w:rPr>
  </w:style>
  <w:style w:type="paragraph" w:styleId="NormalWeb">
    <w:name w:val="Normal (Web)"/>
    <w:basedOn w:val="Normal"/>
    <w:uiPriority w:val="99"/>
    <w:semiHidden/>
    <w:unhideWhenUsed/>
    <w:rsid w:val="00C85EA2"/>
    <w:pPr>
      <w:spacing w:before="100" w:beforeAutospacing="1" w:after="100" w:afterAutospacing="1" w:line="240" w:lineRule="auto"/>
      <w:jc w:val="left"/>
    </w:pPr>
    <w:rPr>
      <w:rFonts w:ascii="Times New Roman" w:eastAsiaTheme="minorEastAsia" w:hAnsi="Times New Roman"/>
      <w:sz w:val="24"/>
      <w:szCs w:val="24"/>
      <w:lang w:eastAsia="en-GB"/>
    </w:rPr>
  </w:style>
  <w:style w:type="paragraph" w:styleId="Header">
    <w:name w:val="header"/>
    <w:basedOn w:val="Normal"/>
    <w:link w:val="HeaderChar"/>
    <w:uiPriority w:val="99"/>
    <w:unhideWhenUsed/>
    <w:rsid w:val="00B848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4812"/>
    <w:rPr>
      <w:rFonts w:ascii="Verdana" w:eastAsia="Calibri" w:hAnsi="Verdana" w:cs="Times New Roman"/>
      <w:sz w:val="20"/>
    </w:rPr>
  </w:style>
  <w:style w:type="paragraph" w:styleId="Footer">
    <w:name w:val="footer"/>
    <w:basedOn w:val="Normal"/>
    <w:link w:val="FooterChar"/>
    <w:uiPriority w:val="99"/>
    <w:unhideWhenUsed/>
    <w:rsid w:val="00B848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4812"/>
    <w:rPr>
      <w:rFonts w:ascii="Verdana" w:eastAsia="Calibri" w:hAnsi="Verdana" w:cs="Times New Roman"/>
      <w:sz w:val="20"/>
    </w:rPr>
  </w:style>
  <w:style w:type="paragraph" w:styleId="Caption">
    <w:name w:val="caption"/>
    <w:basedOn w:val="Normal"/>
    <w:next w:val="Normal"/>
    <w:uiPriority w:val="35"/>
    <w:unhideWhenUsed/>
    <w:qFormat/>
    <w:rsid w:val="00813511"/>
    <w:pPr>
      <w:spacing w:after="0" w:line="240" w:lineRule="auto"/>
    </w:pPr>
    <w:rPr>
      <w:b/>
      <w:bCs/>
      <w:szCs w:val="20"/>
    </w:rPr>
  </w:style>
  <w:style w:type="paragraph" w:styleId="TableofFigures">
    <w:name w:val="table of figures"/>
    <w:basedOn w:val="Normal"/>
    <w:next w:val="Normal"/>
    <w:uiPriority w:val="99"/>
    <w:unhideWhenUsed/>
    <w:rsid w:val="00813511"/>
    <w:pPr>
      <w:spacing w:after="100" w:afterAutospacing="1" w:line="259" w:lineRule="auto"/>
      <w:ind w:right="284"/>
    </w:pPr>
    <w:rPr>
      <w:rFonts w:eastAsiaTheme="minorHAnsi" w:cstheme="minorBidi"/>
    </w:rPr>
  </w:style>
  <w:style w:type="character" w:styleId="LineNumber">
    <w:name w:val="line number"/>
    <w:basedOn w:val="DefaultParagraphFont"/>
    <w:uiPriority w:val="99"/>
    <w:semiHidden/>
    <w:unhideWhenUsed/>
    <w:rsid w:val="00B234A4"/>
  </w:style>
  <w:style w:type="paragraph" w:customStyle="1" w:styleId="EndNoteBibliographyTitle">
    <w:name w:val="EndNote Bibliography Title"/>
    <w:basedOn w:val="Normal"/>
    <w:link w:val="EndNoteBibliographyTitleChar"/>
    <w:rsid w:val="003B26F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B26F0"/>
    <w:rPr>
      <w:rFonts w:ascii="Verdana" w:eastAsia="Calibri" w:hAnsi="Verdana" w:cs="Times New Roman"/>
      <w:noProof/>
      <w:sz w:val="20"/>
      <w:lang w:val="en-US"/>
    </w:rPr>
  </w:style>
  <w:style w:type="paragraph" w:customStyle="1" w:styleId="EndNoteBibliography">
    <w:name w:val="EndNote Bibliography"/>
    <w:basedOn w:val="Normal"/>
    <w:link w:val="EndNoteBibliographyChar"/>
    <w:rsid w:val="003B26F0"/>
    <w:pPr>
      <w:spacing w:line="240" w:lineRule="auto"/>
    </w:pPr>
    <w:rPr>
      <w:noProof/>
      <w:lang w:val="en-US"/>
    </w:rPr>
  </w:style>
  <w:style w:type="character" w:customStyle="1" w:styleId="EndNoteBibliographyChar">
    <w:name w:val="EndNote Bibliography Char"/>
    <w:basedOn w:val="DefaultParagraphFont"/>
    <w:link w:val="EndNoteBibliography"/>
    <w:rsid w:val="003B26F0"/>
    <w:rPr>
      <w:rFonts w:ascii="Verdana" w:eastAsia="Calibri" w:hAnsi="Verdana" w:cs="Times New Roman"/>
      <w:noProof/>
      <w:sz w:val="20"/>
      <w:lang w:val="en-US"/>
    </w:rPr>
  </w:style>
  <w:style w:type="character" w:styleId="HTMLCite">
    <w:name w:val="HTML Cite"/>
    <w:basedOn w:val="DefaultParagraphFont"/>
    <w:uiPriority w:val="99"/>
    <w:semiHidden/>
    <w:unhideWhenUsed/>
    <w:rsid w:val="008A559E"/>
    <w:rPr>
      <w:i/>
      <w:iCs/>
    </w:rPr>
  </w:style>
  <w:style w:type="character" w:customStyle="1" w:styleId="cit">
    <w:name w:val="cit"/>
    <w:basedOn w:val="DefaultParagraphFont"/>
    <w:rsid w:val="00D839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06258">
      <w:bodyDiv w:val="1"/>
      <w:marLeft w:val="0"/>
      <w:marRight w:val="0"/>
      <w:marTop w:val="0"/>
      <w:marBottom w:val="0"/>
      <w:divBdr>
        <w:top w:val="none" w:sz="0" w:space="0" w:color="auto"/>
        <w:left w:val="none" w:sz="0" w:space="0" w:color="auto"/>
        <w:bottom w:val="none" w:sz="0" w:space="0" w:color="auto"/>
        <w:right w:val="none" w:sz="0" w:space="0" w:color="auto"/>
      </w:divBdr>
    </w:div>
    <w:div w:id="136266374">
      <w:bodyDiv w:val="1"/>
      <w:marLeft w:val="0"/>
      <w:marRight w:val="0"/>
      <w:marTop w:val="0"/>
      <w:marBottom w:val="0"/>
      <w:divBdr>
        <w:top w:val="none" w:sz="0" w:space="0" w:color="auto"/>
        <w:left w:val="none" w:sz="0" w:space="0" w:color="auto"/>
        <w:bottom w:val="none" w:sz="0" w:space="0" w:color="auto"/>
        <w:right w:val="none" w:sz="0" w:space="0" w:color="auto"/>
      </w:divBdr>
    </w:div>
    <w:div w:id="264076812">
      <w:bodyDiv w:val="1"/>
      <w:marLeft w:val="0"/>
      <w:marRight w:val="0"/>
      <w:marTop w:val="0"/>
      <w:marBottom w:val="0"/>
      <w:divBdr>
        <w:top w:val="none" w:sz="0" w:space="0" w:color="auto"/>
        <w:left w:val="none" w:sz="0" w:space="0" w:color="auto"/>
        <w:bottom w:val="none" w:sz="0" w:space="0" w:color="auto"/>
        <w:right w:val="none" w:sz="0" w:space="0" w:color="auto"/>
      </w:divBdr>
    </w:div>
    <w:div w:id="341858291">
      <w:bodyDiv w:val="1"/>
      <w:marLeft w:val="0"/>
      <w:marRight w:val="0"/>
      <w:marTop w:val="0"/>
      <w:marBottom w:val="0"/>
      <w:divBdr>
        <w:top w:val="none" w:sz="0" w:space="0" w:color="auto"/>
        <w:left w:val="none" w:sz="0" w:space="0" w:color="auto"/>
        <w:bottom w:val="none" w:sz="0" w:space="0" w:color="auto"/>
        <w:right w:val="none" w:sz="0" w:space="0" w:color="auto"/>
      </w:divBdr>
    </w:div>
    <w:div w:id="436213755">
      <w:bodyDiv w:val="1"/>
      <w:marLeft w:val="0"/>
      <w:marRight w:val="0"/>
      <w:marTop w:val="0"/>
      <w:marBottom w:val="0"/>
      <w:divBdr>
        <w:top w:val="none" w:sz="0" w:space="0" w:color="auto"/>
        <w:left w:val="none" w:sz="0" w:space="0" w:color="auto"/>
        <w:bottom w:val="none" w:sz="0" w:space="0" w:color="auto"/>
        <w:right w:val="none" w:sz="0" w:space="0" w:color="auto"/>
      </w:divBdr>
    </w:div>
    <w:div w:id="607737385">
      <w:bodyDiv w:val="1"/>
      <w:marLeft w:val="0"/>
      <w:marRight w:val="0"/>
      <w:marTop w:val="0"/>
      <w:marBottom w:val="0"/>
      <w:divBdr>
        <w:top w:val="none" w:sz="0" w:space="0" w:color="auto"/>
        <w:left w:val="none" w:sz="0" w:space="0" w:color="auto"/>
        <w:bottom w:val="none" w:sz="0" w:space="0" w:color="auto"/>
        <w:right w:val="none" w:sz="0" w:space="0" w:color="auto"/>
      </w:divBdr>
    </w:div>
    <w:div w:id="691541285">
      <w:bodyDiv w:val="1"/>
      <w:marLeft w:val="0"/>
      <w:marRight w:val="0"/>
      <w:marTop w:val="0"/>
      <w:marBottom w:val="0"/>
      <w:divBdr>
        <w:top w:val="none" w:sz="0" w:space="0" w:color="auto"/>
        <w:left w:val="none" w:sz="0" w:space="0" w:color="auto"/>
        <w:bottom w:val="none" w:sz="0" w:space="0" w:color="auto"/>
        <w:right w:val="none" w:sz="0" w:space="0" w:color="auto"/>
      </w:divBdr>
    </w:div>
    <w:div w:id="815605019">
      <w:bodyDiv w:val="1"/>
      <w:marLeft w:val="0"/>
      <w:marRight w:val="0"/>
      <w:marTop w:val="0"/>
      <w:marBottom w:val="0"/>
      <w:divBdr>
        <w:top w:val="none" w:sz="0" w:space="0" w:color="auto"/>
        <w:left w:val="none" w:sz="0" w:space="0" w:color="auto"/>
        <w:bottom w:val="none" w:sz="0" w:space="0" w:color="auto"/>
        <w:right w:val="none" w:sz="0" w:space="0" w:color="auto"/>
      </w:divBdr>
    </w:div>
    <w:div w:id="869033649">
      <w:bodyDiv w:val="1"/>
      <w:marLeft w:val="0"/>
      <w:marRight w:val="0"/>
      <w:marTop w:val="0"/>
      <w:marBottom w:val="0"/>
      <w:divBdr>
        <w:top w:val="none" w:sz="0" w:space="0" w:color="auto"/>
        <w:left w:val="none" w:sz="0" w:space="0" w:color="auto"/>
        <w:bottom w:val="none" w:sz="0" w:space="0" w:color="auto"/>
        <w:right w:val="none" w:sz="0" w:space="0" w:color="auto"/>
      </w:divBdr>
    </w:div>
    <w:div w:id="1011876821">
      <w:bodyDiv w:val="1"/>
      <w:marLeft w:val="0"/>
      <w:marRight w:val="0"/>
      <w:marTop w:val="0"/>
      <w:marBottom w:val="0"/>
      <w:divBdr>
        <w:top w:val="none" w:sz="0" w:space="0" w:color="auto"/>
        <w:left w:val="none" w:sz="0" w:space="0" w:color="auto"/>
        <w:bottom w:val="none" w:sz="0" w:space="0" w:color="auto"/>
        <w:right w:val="none" w:sz="0" w:space="0" w:color="auto"/>
      </w:divBdr>
    </w:div>
    <w:div w:id="1086269630">
      <w:bodyDiv w:val="1"/>
      <w:marLeft w:val="0"/>
      <w:marRight w:val="0"/>
      <w:marTop w:val="0"/>
      <w:marBottom w:val="0"/>
      <w:divBdr>
        <w:top w:val="none" w:sz="0" w:space="0" w:color="auto"/>
        <w:left w:val="none" w:sz="0" w:space="0" w:color="auto"/>
        <w:bottom w:val="none" w:sz="0" w:space="0" w:color="auto"/>
        <w:right w:val="none" w:sz="0" w:space="0" w:color="auto"/>
      </w:divBdr>
    </w:div>
    <w:div w:id="1654487417">
      <w:bodyDiv w:val="1"/>
      <w:marLeft w:val="0"/>
      <w:marRight w:val="0"/>
      <w:marTop w:val="0"/>
      <w:marBottom w:val="0"/>
      <w:divBdr>
        <w:top w:val="none" w:sz="0" w:space="0" w:color="auto"/>
        <w:left w:val="none" w:sz="0" w:space="0" w:color="auto"/>
        <w:bottom w:val="none" w:sz="0" w:space="0" w:color="auto"/>
        <w:right w:val="none" w:sz="0" w:space="0" w:color="auto"/>
      </w:divBdr>
    </w:div>
    <w:div w:id="1692607292">
      <w:bodyDiv w:val="1"/>
      <w:marLeft w:val="0"/>
      <w:marRight w:val="0"/>
      <w:marTop w:val="0"/>
      <w:marBottom w:val="0"/>
      <w:divBdr>
        <w:top w:val="none" w:sz="0" w:space="0" w:color="auto"/>
        <w:left w:val="none" w:sz="0" w:space="0" w:color="auto"/>
        <w:bottom w:val="none" w:sz="0" w:space="0" w:color="auto"/>
        <w:right w:val="none" w:sz="0" w:space="0" w:color="auto"/>
      </w:divBdr>
    </w:div>
    <w:div w:id="2066828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hpc.cam.ac.uk/ceu/erfc/list-of-studie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6DF833-A36F-4604-8F58-B304531BF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8</Pages>
  <Words>8967</Words>
  <Characters>51112</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59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Gregson</dc:creator>
  <cp:lastModifiedBy>Emanuele Di Angelantonio</cp:lastModifiedBy>
  <cp:revision>5</cp:revision>
  <cp:lastPrinted>2018-04-17T15:23:00Z</cp:lastPrinted>
  <dcterms:created xsi:type="dcterms:W3CDTF">2018-11-06T16:14:00Z</dcterms:created>
  <dcterms:modified xsi:type="dcterms:W3CDTF">2018-11-06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D:\Documents\references\references.bib</vt:lpwstr>
  </property>
  <property fmtid="{D5CDD505-2E9C-101B-9397-08002B2CF9AE}" pid="3" name="BIBSTYLE">
    <vt:lpwstr>plain^[c</vt:lpwstr>
  </property>
  <property fmtid="{D5CDD505-2E9C-101B-9397-08002B2CF9AE}" pid="4" name="BIBDISP">
    <vt:lpwstr>ke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fcd19df5-fce4-3402-893f-a9aedd67ed6c</vt:lpwstr>
  </property>
  <property fmtid="{D5CDD505-2E9C-101B-9397-08002B2CF9AE}" pid="27" name="Mendeley Citation Style_1">
    <vt:lpwstr>http://www.zotero.org/styles/nature</vt:lpwstr>
  </property>
</Properties>
</file>